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0424" w:rsidRDefault="00160424" w:rsidP="00160424">
      <w:pPr>
        <w:pStyle w:val="MDPI41tablecaption"/>
        <w:ind w:hanging="2608"/>
        <w:jc w:val="center"/>
      </w:pPr>
      <w:r>
        <w:rPr>
          <w:b/>
        </w:rPr>
        <w:t>Table 1</w:t>
      </w:r>
      <w:r>
        <w:t>. Main types of bio-based products</w:t>
      </w:r>
    </w:p>
    <w:tbl>
      <w:tblPr>
        <w:tblW w:w="7513" w:type="dxa"/>
        <w:jc w:val="center"/>
        <w:tblLayout w:type="fixed"/>
        <w:tblLook w:val="04A0" w:firstRow="1" w:lastRow="0" w:firstColumn="1" w:lastColumn="0" w:noHBand="0" w:noVBand="1"/>
      </w:tblPr>
      <w:tblGrid>
        <w:gridCol w:w="2126"/>
        <w:gridCol w:w="3693"/>
        <w:gridCol w:w="1694"/>
      </w:tblGrid>
      <w:tr w:rsidR="00160424" w:rsidTr="00326659">
        <w:trPr>
          <w:trHeight w:val="130"/>
          <w:tblHeader/>
          <w:jc w:val="center"/>
        </w:trPr>
        <w:tc>
          <w:tcPr>
            <w:tcW w:w="2126"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Biomaterials by category</w:t>
            </w:r>
          </w:p>
        </w:tc>
        <w:tc>
          <w:tcPr>
            <w:tcW w:w="3693"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Type of bio-based products</w:t>
            </w:r>
          </w:p>
        </w:tc>
        <w:tc>
          <w:tcPr>
            <w:tcW w:w="1694"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References</w:t>
            </w:r>
          </w:p>
        </w:tc>
      </w:tr>
      <w:tr w:rsidR="00160424" w:rsidTr="00326659">
        <w:trPr>
          <w:trHeight w:val="457"/>
          <w:jc w:val="center"/>
        </w:trPr>
        <w:tc>
          <w:tcPr>
            <w:tcW w:w="2126" w:type="dxa"/>
            <w:tcBorders>
              <w:top w:val="single" w:sz="4" w:space="0" w:color="auto"/>
              <w:bottom w:val="single" w:sz="4" w:space="0" w:color="A6A6A6"/>
            </w:tcBorders>
            <w:shd w:val="clear" w:color="auto" w:fill="F2F2F2"/>
            <w:vAlign w:val="center"/>
          </w:tcPr>
          <w:p w:rsidR="00160424" w:rsidRDefault="00160424" w:rsidP="00326659">
            <w:pPr>
              <w:pStyle w:val="MDPI22heading2"/>
              <w:spacing w:before="0"/>
              <w:ind w:left="0"/>
              <w:jc w:val="center"/>
              <w:rPr>
                <w:b/>
                <w:i w:val="0"/>
                <w:snapToGrid/>
                <w:color w:val="auto"/>
                <w:sz w:val="16"/>
                <w:szCs w:val="16"/>
                <w:lang w:val="en-GB"/>
              </w:rPr>
            </w:pPr>
            <w:r>
              <w:rPr>
                <w:b/>
                <w:i w:val="0"/>
                <w:snapToGrid/>
                <w:color w:val="auto"/>
                <w:sz w:val="16"/>
                <w:szCs w:val="16"/>
                <w:lang w:val="en-GB"/>
              </w:rPr>
              <w:t>Category 1</w:t>
            </w:r>
          </w:p>
          <w:p w:rsidR="00160424" w:rsidRDefault="00160424" w:rsidP="00326659">
            <w:pPr>
              <w:pStyle w:val="MDPI22heading2"/>
              <w:spacing w:before="0"/>
              <w:ind w:left="0"/>
              <w:jc w:val="center"/>
              <w:rPr>
                <w:i w:val="0"/>
                <w:snapToGrid/>
                <w:color w:val="auto"/>
                <w:sz w:val="16"/>
                <w:szCs w:val="16"/>
                <w:lang w:val="en-GB"/>
              </w:rPr>
            </w:pPr>
            <w:r>
              <w:rPr>
                <w:i w:val="0"/>
                <w:snapToGrid/>
                <w:color w:val="auto"/>
                <w:sz w:val="16"/>
                <w:szCs w:val="16"/>
                <w:lang w:val="en-GB"/>
              </w:rPr>
              <w:t>Binding materials, aggregates and/or additives for soil, cement and/or concrete</w:t>
            </w:r>
          </w:p>
        </w:tc>
        <w:tc>
          <w:tcPr>
            <w:tcW w:w="3693" w:type="dxa"/>
            <w:tcBorders>
              <w:top w:val="single" w:sz="4" w:space="0" w:color="auto"/>
              <w:bottom w:val="single" w:sz="4" w:space="0" w:color="A6A6A6"/>
            </w:tcBorders>
            <w:vAlign w:val="center"/>
          </w:tcPr>
          <w:p w:rsidR="00160424" w:rsidRDefault="00160424" w:rsidP="00326659">
            <w:pPr>
              <w:pStyle w:val="MDPI14history"/>
              <w:jc w:val="center"/>
              <w:rPr>
                <w:color w:val="auto"/>
                <w:sz w:val="16"/>
                <w:szCs w:val="16"/>
                <w:lang w:val="en-GB"/>
              </w:rPr>
            </w:pPr>
            <w:r>
              <w:rPr>
                <w:color w:val="auto"/>
                <w:sz w:val="16"/>
                <w:szCs w:val="16"/>
                <w:lang w:val="en-GB"/>
              </w:rPr>
              <w:t xml:space="preserve">Sustainable cement </w:t>
            </w:r>
          </w:p>
          <w:p w:rsidR="00160424" w:rsidRDefault="00160424" w:rsidP="00326659">
            <w:pPr>
              <w:pStyle w:val="MDPI14history"/>
              <w:jc w:val="center"/>
              <w:rPr>
                <w:color w:val="auto"/>
                <w:sz w:val="16"/>
                <w:szCs w:val="16"/>
                <w:lang w:val="en-GB"/>
              </w:rPr>
            </w:pPr>
            <w:r>
              <w:rPr>
                <w:color w:val="auto"/>
                <w:sz w:val="16"/>
                <w:szCs w:val="16"/>
                <w:lang w:val="en-GB"/>
              </w:rPr>
              <w:t>Green, ecological and/or sustainable concrete</w:t>
            </w:r>
          </w:p>
          <w:p w:rsidR="00160424" w:rsidRDefault="00160424" w:rsidP="00326659">
            <w:pPr>
              <w:pStyle w:val="MDPI14history"/>
              <w:jc w:val="center"/>
              <w:rPr>
                <w:color w:val="auto"/>
                <w:sz w:val="16"/>
                <w:szCs w:val="16"/>
                <w:lang w:val="en-GB"/>
              </w:rPr>
            </w:pPr>
            <w:r>
              <w:rPr>
                <w:color w:val="auto"/>
                <w:sz w:val="16"/>
                <w:szCs w:val="16"/>
                <w:lang w:val="en-GB"/>
              </w:rPr>
              <w:t xml:space="preserve"> Concrete blocks</w:t>
            </w:r>
          </w:p>
          <w:p w:rsidR="00160424" w:rsidRDefault="00160424" w:rsidP="00326659">
            <w:pPr>
              <w:pStyle w:val="MDPI14history"/>
              <w:jc w:val="center"/>
              <w:rPr>
                <w:color w:val="auto"/>
                <w:sz w:val="16"/>
                <w:szCs w:val="16"/>
                <w:lang w:val="en-GB"/>
              </w:rPr>
            </w:pPr>
            <w:r>
              <w:rPr>
                <w:color w:val="auto"/>
                <w:sz w:val="16"/>
                <w:szCs w:val="16"/>
                <w:lang w:val="en-GB"/>
              </w:rPr>
              <w:t>Hardened concrete</w:t>
            </w:r>
          </w:p>
          <w:p w:rsidR="00160424" w:rsidRDefault="00160424" w:rsidP="00326659">
            <w:pPr>
              <w:pStyle w:val="MDPI14history"/>
              <w:jc w:val="center"/>
              <w:rPr>
                <w:color w:val="auto"/>
                <w:sz w:val="16"/>
                <w:szCs w:val="16"/>
                <w:lang w:val="en-GB"/>
              </w:rPr>
            </w:pPr>
            <w:r>
              <w:rPr>
                <w:color w:val="auto"/>
                <w:sz w:val="16"/>
                <w:szCs w:val="16"/>
                <w:lang w:val="en-GB"/>
              </w:rPr>
              <w:t>Agro-concrete/cement</w:t>
            </w:r>
          </w:p>
          <w:p w:rsidR="00160424" w:rsidRDefault="00160424" w:rsidP="00326659">
            <w:pPr>
              <w:pStyle w:val="MDPI14history"/>
              <w:jc w:val="center"/>
              <w:rPr>
                <w:color w:val="auto"/>
                <w:sz w:val="16"/>
                <w:szCs w:val="16"/>
                <w:lang w:val="en-GB"/>
              </w:rPr>
            </w:pPr>
            <w:r>
              <w:rPr>
                <w:color w:val="auto"/>
                <w:sz w:val="16"/>
                <w:szCs w:val="16"/>
                <w:lang w:val="en-GB"/>
              </w:rPr>
              <w:t>Ordinary Portland cement (OPC) concrete</w:t>
            </w:r>
          </w:p>
          <w:p w:rsidR="00160424" w:rsidRDefault="00160424" w:rsidP="00326659">
            <w:pPr>
              <w:pStyle w:val="MDPI14history"/>
              <w:jc w:val="center"/>
              <w:rPr>
                <w:color w:val="auto"/>
                <w:sz w:val="16"/>
                <w:szCs w:val="16"/>
                <w:lang w:val="en-GB"/>
              </w:rPr>
            </w:pPr>
            <w:r>
              <w:rPr>
                <w:color w:val="auto"/>
                <w:sz w:val="16"/>
                <w:szCs w:val="16"/>
                <w:lang w:val="en-GB"/>
              </w:rPr>
              <w:t>Lightweight aggregate concrete</w:t>
            </w:r>
          </w:p>
          <w:p w:rsidR="00160424" w:rsidRDefault="00160424" w:rsidP="00326659">
            <w:pPr>
              <w:pStyle w:val="MDPI14history"/>
              <w:jc w:val="center"/>
              <w:rPr>
                <w:color w:val="auto"/>
                <w:sz w:val="16"/>
                <w:szCs w:val="16"/>
                <w:lang w:val="en-GB"/>
              </w:rPr>
            </w:pPr>
            <w:r>
              <w:rPr>
                <w:color w:val="auto"/>
                <w:sz w:val="16"/>
                <w:szCs w:val="16"/>
                <w:lang w:val="en-GB"/>
              </w:rPr>
              <w:t>Cement concrete</w:t>
            </w:r>
          </w:p>
          <w:p w:rsidR="00160424" w:rsidRDefault="00160424" w:rsidP="00326659">
            <w:pPr>
              <w:pStyle w:val="MDPI14history"/>
              <w:jc w:val="center"/>
              <w:rPr>
                <w:color w:val="auto"/>
                <w:sz w:val="16"/>
                <w:szCs w:val="16"/>
                <w:lang w:val="en-GB"/>
              </w:rPr>
            </w:pPr>
            <w:r>
              <w:rPr>
                <w:color w:val="auto"/>
                <w:sz w:val="16"/>
                <w:szCs w:val="16"/>
                <w:lang w:val="en-GB"/>
              </w:rPr>
              <w:t>Geopolymer concrete</w:t>
            </w:r>
          </w:p>
          <w:p w:rsidR="00160424" w:rsidRDefault="00160424" w:rsidP="00326659">
            <w:pPr>
              <w:pStyle w:val="MDPI14history"/>
              <w:jc w:val="center"/>
              <w:rPr>
                <w:color w:val="auto"/>
                <w:sz w:val="16"/>
                <w:szCs w:val="16"/>
                <w:lang w:val="en-GB"/>
              </w:rPr>
            </w:pPr>
            <w:r>
              <w:rPr>
                <w:color w:val="auto"/>
                <w:sz w:val="16"/>
                <w:szCs w:val="16"/>
                <w:lang w:val="en-GB"/>
              </w:rPr>
              <w:t>Clayey sand and soil</w:t>
            </w:r>
          </w:p>
          <w:p w:rsidR="00160424" w:rsidRDefault="00160424" w:rsidP="00326659">
            <w:pPr>
              <w:pStyle w:val="MDPI14history"/>
              <w:jc w:val="center"/>
              <w:rPr>
                <w:color w:val="auto"/>
                <w:sz w:val="16"/>
                <w:szCs w:val="16"/>
                <w:lang w:val="en-GB"/>
              </w:rPr>
            </w:pPr>
            <w:r>
              <w:rPr>
                <w:color w:val="auto"/>
                <w:sz w:val="16"/>
                <w:szCs w:val="16"/>
                <w:lang w:val="en-GB"/>
              </w:rPr>
              <w:t>Cement mortars</w:t>
            </w:r>
          </w:p>
          <w:p w:rsidR="00160424" w:rsidRDefault="00160424" w:rsidP="00326659">
            <w:pPr>
              <w:pStyle w:val="MDPI14history"/>
              <w:jc w:val="center"/>
              <w:rPr>
                <w:color w:val="auto"/>
                <w:sz w:val="16"/>
                <w:szCs w:val="16"/>
                <w:lang w:val="en-GB"/>
              </w:rPr>
            </w:pPr>
            <w:r>
              <w:rPr>
                <w:color w:val="auto"/>
                <w:sz w:val="16"/>
                <w:szCs w:val="16"/>
                <w:lang w:val="en-GB"/>
              </w:rPr>
              <w:t xml:space="preserve">Activated cement mortar </w:t>
            </w:r>
          </w:p>
          <w:p w:rsidR="00160424" w:rsidRDefault="00160424" w:rsidP="00326659">
            <w:pPr>
              <w:pStyle w:val="MDPI14history"/>
              <w:jc w:val="center"/>
              <w:rPr>
                <w:color w:val="auto"/>
                <w:sz w:val="16"/>
                <w:szCs w:val="16"/>
                <w:lang w:val="en-GB"/>
              </w:rPr>
            </w:pPr>
            <w:r>
              <w:rPr>
                <w:color w:val="auto"/>
                <w:sz w:val="16"/>
                <w:szCs w:val="16"/>
                <w:lang w:val="en-GB"/>
              </w:rPr>
              <w:t>Cement-based panels</w:t>
            </w:r>
          </w:p>
          <w:p w:rsidR="00160424" w:rsidRDefault="00160424" w:rsidP="00326659">
            <w:pPr>
              <w:pStyle w:val="MDPI14history"/>
              <w:jc w:val="center"/>
              <w:rPr>
                <w:color w:val="auto"/>
                <w:sz w:val="16"/>
                <w:szCs w:val="16"/>
                <w:lang w:val="en-GB"/>
              </w:rPr>
            </w:pPr>
            <w:r>
              <w:rPr>
                <w:color w:val="auto"/>
                <w:sz w:val="16"/>
                <w:szCs w:val="16"/>
                <w:lang w:val="en-GB"/>
              </w:rPr>
              <w:t>Wood-cement blocks</w:t>
            </w:r>
          </w:p>
          <w:p w:rsidR="00160424" w:rsidRDefault="00160424" w:rsidP="00326659">
            <w:pPr>
              <w:pStyle w:val="MDPI14history"/>
              <w:jc w:val="center"/>
              <w:rPr>
                <w:color w:val="auto"/>
                <w:sz w:val="16"/>
                <w:szCs w:val="16"/>
                <w:lang w:val="en-GB"/>
              </w:rPr>
            </w:pPr>
            <w:r>
              <w:rPr>
                <w:color w:val="auto"/>
                <w:sz w:val="16"/>
                <w:szCs w:val="16"/>
                <w:lang w:val="en-GB"/>
              </w:rPr>
              <w:t>Roofing tiles</w:t>
            </w:r>
          </w:p>
          <w:p w:rsidR="00160424" w:rsidRDefault="00160424" w:rsidP="00326659">
            <w:pPr>
              <w:jc w:val="center"/>
              <w:rPr>
                <w:rFonts w:ascii="Palatino Linotype" w:eastAsia="Times New Roman" w:hAnsi="Palatino Linotype"/>
                <w:sz w:val="16"/>
                <w:szCs w:val="16"/>
                <w:lang w:val="en-GB" w:eastAsia="de-DE" w:bidi="en-US"/>
              </w:rPr>
            </w:pPr>
            <w:r>
              <w:rPr>
                <w:rFonts w:ascii="Palatino Linotype" w:eastAsia="Times New Roman" w:hAnsi="Palatino Linotype"/>
                <w:sz w:val="16"/>
                <w:szCs w:val="16"/>
                <w:lang w:val="en-GB" w:eastAsia="de-DE" w:bidi="en-US"/>
              </w:rPr>
              <w:t>Clay and laterite soils</w:t>
            </w:r>
          </w:p>
        </w:tc>
        <w:tc>
          <w:tcPr>
            <w:tcW w:w="1694" w:type="dxa"/>
            <w:tcBorders>
              <w:top w:val="single" w:sz="4" w:space="0" w:color="auto"/>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r>
              <w:rPr>
                <w:i w:val="0"/>
                <w:sz w:val="16"/>
                <w:szCs w:val="16"/>
                <w:lang w:val="en-GB"/>
              </w:rPr>
              <w:fldChar w:fldCharType="begin" w:fldLock="1"/>
            </w:r>
            <w:r>
              <w:rPr>
                <w:i w:val="0"/>
                <w:sz w:val="16"/>
                <w:szCs w:val="16"/>
                <w:lang w:val="en-GB"/>
              </w:rPr>
              <w:instrText>ADDIN CSL_CITATION {"citationItems":[{"id":"ITEM-1","itemData":{"DOI":"10.3390/jcs5060156","ISSN":"2504-477X","abstract":"The utilization of by-products and waste materials to substitute for the natural or manufactured resources is considered as a practical way to obtain green building materials. In concrete mixtures, amongst the many available options, Fly Ash (FA) as a by-product pozzolan has been used as a partial replacement of cement. As for the aggregates, lightweight agro-waste oil palm shell (OPS) can be used as a replacement to conventional aggregate for the production of lightweight aggregate concrete. The present communication aims to investigate the impact of FA on time-dependent development properties of OPS lightweight aggregate concrete, including density, water absorption, compressive strength up to 120-days, and drying shrinkage up to the age of 365-days under standard moist curing, partially early curing, and non-curing conditions. Additionally, drying shrinkage crack development was investigated. In this study, two series of concrete mixtures with different substitution levels of OPS (0%, 50%, and 100%) and FA were tested. From the obtained results, it was concluded that the incorporation of fly ash in OPS concrete reduces the density and compressive strength values. Dually, the initial and final water absorption values plus the rate of drying shrinkage at early and long-term ages increased. On top of that, a high potential of drying shrinkage crack, especially for mixtures with 100% OPS, was identified.","author":[{"dropping-particle":"","family":"Maghfouri","given":"Mehdi","non-dropping-particle":"","parse-names":false,"suffix":""},{"dropping-particle":"","family":"Alimohammadi","given":"Vahid","non-dropping-particle":"","parse-names":false,"suffix":""},{"dropping-particle":"","family":"Azarsa","given":"Pejman","non-dropping-particle":"","parse-names":false,"suffix":""},{"dropping-particle":"","family":"Asadi","given":"Iman","non-dropping-particle":"","parse-names":false,"suffix":""},{"dropping-particle":"","family":"Doroudi","given":"Yashar","non-dropping-particle":"","parse-names":false,"suffix":""},{"dropping-particle":"","family":"Balakrishnan","given":"Balamohan","non-dropping-particle":"","parse-names":false,"suffix":""}],"container-title":"Journal of Composites Science","id":"ITEM-1","issue":"6","issued":{"date-parts":[["2021","6","10"]]},"page":"156","title":"Impact of Fly Ash on Time-Dependent Properties of Agro-Waste Lightweight Aggregate Concrete","type":"article-journal","volume":"5"},"uris":["http://www.mendeley.com/documents/?uuid=4e25df25-2a19-4f0b-a0c9-8861df028440"]},{"id":"ITEM-2","itemData":{"DOI":"10.1016/j.trgeo.2017.09.004","ISSN":"22143912","abstract":"Highway construction and maintenance are usually expensive, and cost control efficiency is imperative. Although there are several stabilization methods, soil stabilization with agricultural waste materials, such as rice husk ash (RHA), is among the most eco-friendly and affordable methods. The aim of this study is to experimentally investigate the effects of adding RHA and ordinary Portland cement on the geotechnical properties of the clayey sand sampled from the Sejzi area, which lies east of the city of Isfahan, Iran. First, the oxide compounds of RHA, cement, and soil were determined using the X-ray fluorescence (XRF) test. Five different compounds of the soil with 2, 4, 6, and 8% of cement were mixed, and, later, different percentages of RHA (0, 2, 4, 6, and 8%) were added to determine the unconfined compressive strength (UCS), California bearing ratio (CBR), optimum moisture content (ωopt), and maximum dry density (γd) of the stabilized soil compounds with 7, 14, and 28 curing days. The results showed that by increasing the content of RHA, the ωopt of the specimens increased, while the γd decreased. The 28-day-cured specimen with 6% RHA and 8% cement showed the highest values of UCS and CBR at 25.44 and 18.2 times more than those of the values for untreated soil, respectively. The scanning electron micrograph (SEM) test of the aforementioned stabilized soil was characterized as a well-structured soil matrix with very small pores, which can be attributed to the pozzolanic reactions of the cement and RHA. The effectiveness, abundance, and the low cost of RHA will attract considerable environmental interest in this research.","author":[{"dropping-particle":"","family":"Rahgozar","given":"Mohammad Ali","non-dropping-particle":"","parse-names":false,"suffix":""},{"dropping-particle":"","family":"Saberian","given":"Mohammad","non-dropping-particle":"","parse-names":false,"suffix":""},{"dropping-particle":"","family":"Li","given":"Jie","non-dropping-particle":"","parse-names":false,"suffix":""}],"container-title":"Transportation Geotechnics","id":"ITEM-2","issued":{"date-parts":[["2018","3"]]},"page":"52-60","publisher":"Elsevier Ltd","title":"Soil stabilization with non-conventional eco-friendly agricultural waste materials: An experimental study","type":"article-journal","volume":"14"},"uris":["http://www.mendeley.com/documents/?uuid=60daa1fb-de45-4f5c-9eb8-55b153ad7671"]},{"id":"ITEM-3","itemData":{"DOI":"10.1016/j.jclepro.2017.09.143","ISSN":"09596526","abstract":"The cement and concrete production industries are widely acknowledged as one of the major contributors of carbon dioxide in the modern world. Extensive research have been undertaken over the years to enhance the sustainability and resilience aspects of these industries, as well as to neutralize their carbon footprint. This study aims to utilize palm oil fuel ash (POFA) and rice husk ash (RHA) to produce nano cementitious additives (NCA) for carbon-neutral cement (CNC). The performance of NCA was evaluated in ordinary Portland cement (OPC) concrete by replacing the OPC at dosages of 0.5% and 1.0%. CNC with 100% supplementary materials was activated with 2.5 M NaOH concentration. The activated CNC was used to replace OPC from 0% to 100% in concrete, and their workability, pozzolanic reactivity, and early-age and long-term compressive strength performances were analyzed. Subsequently, micro- and nano-scaled fibers were introduced into the mix with 100% CNC to enhance the flexural and tensile characteristics of the composite. The findings indicated that low-dosage of NCA (0.5%) resulted in increased early-age strength, whereas NCA at 1.0% enhanced the early-age and ultimate strength of the concrete. The inclusion of micro- and nano-scaled fibers contributed in enhancing the flexural characteristics of the concrete matrix. It can be deduced that NCA is feasible to function as strength enhancer for OPC or as an activator to produce CNC, thus offering a novel sustainable construction material and contributing towards greener construction.","author":[{"dropping-particle":"","family":"Lim","given":"Jacob Lok Guan","non-dropping-particle":"","parse-names":false,"suffix":""},{"dropping-particle":"","family":"Raman","given":"Sudharshan N.","non-dropping-particle":"","parse-names":false,"suffix":""},{"dropping-particle":"","family":"Lai","given":"Fook-Chuan","non-dropping-particle":"","parse-names":false,"suffix":""},{"dropping-particle":"","family":"Zain","given":"Muhammad Fauzi Mohd","non-dropping-particle":"","parse-names":false,"suffix":""},{"dropping-particle":"","family":"Hamid","given":"Roszilah","non-dropping-particle":"","parse-names":false,"suffix":""}],"container-title":"Journal of Cleaner Production","id":"ITEM-3","issued":{"date-parts":[["2018","1"]]},"page":"1150-1160","publisher":"Elsevier Ltd","title":"Synthesis of nano cementitious additives from agricultural wastes for the production of sustainable concrete","type":"article-journal","volume":"171"},"uris":["http://www.mendeley.com/documents/?uuid=2fe1d01c-e065-4ba8-8f14-b2348d06d319"]},{"id":"ITEM-4","itemData":{"DOI":"10.1016/B978-0-08-102001-2.00006-1","ISBN":"9780081020029","abstract":"The using of wastes in the design of new binders for construction is the key for the success of new developments regarding environmental, technical, and economic issues. Biomass ashes usually contain reactive compounds for creating binding matrices by means of alkali activation and by blending with hydrated lime. These ashes are available in many countries, especially developing countries, and their using in new binders could be a feasible option for communities with few resources. Additionally, with the using of these biomass waste-derived ashes a reduction in the CO2 emissions from the preparation of the binder could be achieved. In this chapter, different uses of biomass ashes in the preparation of binders are described. Many examples have been reported, most of them involving the use of rice husk ash (RHA), sugarcane bagasse ash (SCBA), palm oil fuel ash (POFA), and wood ash (WA). In general, for alkali-activated systems, most reported results involve the use of mixtures of biomass ashes and other mineral admixtures (blast furnace slag (BFS), metakaolin, fly ash). Interestingly, the use of RHA as a component of the alkali activating solution shows excellent potential for replacing sodium silicate solution, which mitigates the economic and environmental issues associated with this chemical reagent. Hydrated lime-based binders containing biomass ashes were described and studied many years ago; however, in recent years this has become an active field in terms of new applications and new mixtures, because of the availability of biomass ashes and the interest in the design of low-CO2 binders.","author":[{"dropping-particle":"","family":"Payá","given":"Jordi","non-dropping-particle":"","parse-names":false,"suffix":""},{"dropping-particle":"","family":"Monzó","given":"José","non-dropping-particle":"","parse-names":false,"suffix":""},{"dropping-particle":"","family":"Borrachero","given":"Maria Victoria","non-dropping-particle":"","parse-names":false,"suffix":""},{"dropping-particle":"","family":"Soriano","given":"Lourdes","non-dropping-particle":"","parse-names":false,"suffix":""},{"dropping-particle":"","family":"Akasaki","given":"Jorge L.","non-dropping-particle":"","parse-names":false,"suffix":""},{"dropping-particle":"","family":"Tashima","given":"Mauro M.","non-dropping-particle":"","parse-names":false,"suffix":""}],"container-title":"Sustainable and Nonconventional Construction Materials using Inorganic Bonded Fiber Composites","id":"ITEM-4","issued":{"date-parts":[["2017"]]},"page":"127-164","publisher":"Elsevier","title":"New inorganic binders containing ashes from agricultural wastes","type":"chapter"},"uris":["http://www.mendeley.com/documents/?uuid=8454230a-42d2-42cb-ad56-9402a7d6ea67"]},{"id":"ITEM-5","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5","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6","itemData":{"DOI":"10.1007/s13196-014-0129-8","ISSN":"0972-172X","abstract":"In this study, the use of ligno-cellulosic materials (Pistachio, Pomegranate, Cotton Stalks, Haloxylon species), to produce lightweight construction blocks is reported. Three load of Portland cement, Type II (65, 70, 75 % w/w wood), three levels of additives as cement setting accelerator (CaCl2 (3 % w/w cement), CaSo4 (5, 10 % w/w cement)) were considered as variables (9 treatments). Three replications were fabricated for each treatment and the physical and mechanical properties of the blocks were evaluated according to ASTM D-1037. Bulk densities of blocks varied from 0.96 to 1.17 g/cm3. Significant difference was found between cement content and also between CaCl2 and CaSo4 content in compressive strength. There was non-significant difference between cement content and also between CaCl2 and CaSo4 content in water absorption and thickness swelling. There was the lowest water absorption and thickness swelling for 75 % cement content and 3 % CaCl2 content in the wood- cement blocks.","author":[{"dropping-particle":"","family":"Kamali Moghadam","given":"Sedigheh","non-dropping-particle":"","parse-names":false,"suffix":""},{"dropping-particle":"","family":"Shamsian","given":"Mohammad","non-dropping-particle":"","parse-names":false,"suffix":""},{"dropping-particle":"","family":"Moeel Tabaghdehi","given":"Fatemeh","non-dropping-particle":"","parse-names":false,"suffix":""},{"dropping-particle":"","family":"Mir","given":"Samaneh","non-dropping-particle":"","parse-names":false,"suffix":""},{"dropping-particle":"","family":"Rezayi Shahri","given":"Hosein","non-dropping-particle":"","parse-names":false,"suffix":""},{"dropping-particle":"","family":"Sabazudkhiz","given":"Roozbeh","non-dropping-particle":"","parse-names":false,"suffix":""},{"dropping-particle":"","family":"Faegh","given":"Masoud","non-dropping-particle":"","parse-names":false,"suffix":""}],"container-title":"Journal of the Indian Academy of Wood Science","id":"ITEM-6","issue":"2","issued":{"date-parts":[["2014","12","22"]]},"page":"134-139","title":"Investigation on physical and mechanical properties of wood-cement block manufactured from agriculture residues and Haloxylon species","type":"article-journal","volume":"11"},"uris":["http://www.mendeley.com/documents/?uuid=a34d339c-b0e0-49d6-b216-6733999c0964"]},{"id":"ITEM-7","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7","issued":{"date-parts":[["2009"]]},"page":"219-264","publisher":"Nova Science Publishers","title":"Agricultural wastes as building materials: Properties, performance and applications","type":"chapter"},"uris":["http://www.mendeley.com/documents/?uuid=50c17540-0856-4840-8461-c17f1993e2ef"]},{"id":"ITEM-8","itemData":{"DOI":"10.1007/s10064-020-02047-8","ISBN":"1006402002047","ISSN":"1435-9529","abstract":"The waste generated from the agriculture and construction sector is a serious threat to the environment due to its disposal problems. This study is an attempt to utilize agriculture and construction waste to stabilize the geotechnical properties of clayey soil to use the composite as sub-grade material. For this purpose, rice husk ash (agriculture waste) and construction demolition waste (used construction waste) are mixed in varying amounts in clayey soil alone and along with lime to obtain the best sub-grade material. The results of the experimental testing reveal that the geotechnical properties of clayey soil are improved by stabilizing it with various waste materials thereby solving their disposal problem thus sustaining a healthy environment. The use of wastes and lime in combination improves the unconfined compressive strength, California bearing ratio, and resilient modulus of the composite. The mix obtained on the addition of rice husk ash and construction demolition waste along with lime can be used as a sub-grade material thus achieving higher economic benefits.","author":[{"dropping-particle":"","family":"Sharma","given":"Abhishek","non-dropping-particle":"","parse-names":false,"suffix":""},{"dropping-particle":"","family":"Sharma","given":"R. K.","non-dropping-particle":"","parse-names":false,"suffix":""}],"container-title":"Bulletin of Engineering Geology and the Environment","id":"ITEM-8","issue":"3","issued":{"date-parts":[["2021","3","21"]]},"page":"2473-2484","publisher":"Bulletin of Engineering Geology and the Environment","title":"Sub-grade characteristics of soil stabilized with agricultural waste, constructional waste, and lime","type":"article-journal","volume":"80"},"uris":["http://www.mendeley.com/documents/?uuid=6ddf5aff-c223-4ad1-b50f-874c77797a43"]},{"id":"ITEM-9","itemData":{"DOI":"10.1016/j.clet.2021.100224","ISSN":"26667908","abstract":"A paradigm shift is observed in the production of ordinary Portland cement (OPC) due to its high carbon emission worldwide and the need for adopting sustainability in construction industry. For the same, newer practices have been proposed, which includes the production of sustainable cement whose escalating demand is associated with utilization of different supplementary cementitious materials (SCMs). These SCMs, act as a key component in sustainable construction by emitting lesser carbon. This review endeavors to critically examine the role of different SCMs obtained from industrial by-products, natural minerals and agricultural wastes likes blast furnace slag, silica fume, calcined kaolin, calcined dead burnt magnesite, Ye'elimite, Anhydrite and sugarcane ash in producing sustainable cement and discusses their hydration reactivity at microstructural level. Insights derived from different published research work shows the formation of strength compounds like C–S–H and C-A-S-H which are responsible for improved engineering properties.","author":[{"dropping-particle":"","family":"Chand","given":"Gaurav","non-dropping-particle":"","parse-names":false,"suffix":""}],"container-title":"Cleaner Engineering and Technology","id":"ITEM-9","issue":"March","issued":{"date-parts":[["2021","10"]]},"page":"100224","publisher":"Elsevier Ltd","title":"Microstructural study of sustainable cements produced from industrial by-products, natural minerals and agricultural wastes: A critical review on engineering properties","type":"article-journal","volume":"4"},"uris":["http://www.mendeley.com/documents/?uuid=ef04c6d0-7123-46c9-917b-73c34c9e2e33"]},{"id":"ITEM-10","itemData":{"DOI":"10.1016/j.jobe.2021.102491","ISSN":"23527102","abstract":"The construction industry demands a huge extraction of natural resources along with ample energy consumption; hence the search for new technologies is essential to minimize environmental impacts. The incorporation of natural by-products as reinforcement elements in cement matrix composites production has been studied as an alternative to reduce the use of non-renewable raw materials. The most common natural by-products in Brazil are coffee husk and sugarcane bagasse, which, despite their use by some industries, have yet large non-used amounts, needing adequate disposal of and new ways to add value to waste. This work aimed at evaluating the feasibility of producing concrete blocks partially replacing the crushed stones by sugarcane bagasse and coffee husk agricultural waste. For each residue, the replacement percentages of 2.5%, 5%, 7.5% and 10% (V/V) were evaluated (separately), in addition to a formulation without the use of agricultural residues. Agricultural waste was treated for extractive removal and later evaluated based on their morphological, chemical and physical characterization. The mass mix used was 20: 100: 170: 17.05 (cement: sand: crushed stone: water). The blocks were evaluated for their bulk density, water absorption, compressive strength, thermal and microstructure properties. Agricultural waste used as reinforcement improved physical, mechanical and thermal properties of concrete blocks. Sugarcane bagasse showed a greater potential for its use as reinforcement in concrete blocks than coffee husk. The formulation using 5% sugarcane bagasse offered the best results, which allowed the blocks to present the lowest water absorption values and the highest compressive strength values, as well as being one of the best treatments when evaluating thermal properties, meeting all the commercialization standards criteria.","author":[{"dropping-particle":"","family":"Souza","given":"Alice Benassi","non-dropping-particle":"","parse-names":false,"suffix":""},{"dropping-particle":"","family":"Ferreira","given":"Higor Silva","non-dropping-particle":"","parse-names":false,"suffix":""},{"dropping-particle":"","family":"Vilela","given":"Alan Pereira","non-dropping-particle":"","parse-names":false,"suffix":""},{"dropping-particle":"","family":"Viana","given":"Queilla Santos","non-dropping-particle":"","parse-names":false,"suffix":""},{"dropping-particle":"","family":"Mendes","given":"Juliana Farinassi","non-dropping-particle":"","parse-names":false,"suffix":""},{"dropping-particle":"","family":"Mendes","given":"Rafael Farinassi","non-dropping-particle":"","parse-names":false,"suffix":""}],"container-title":"Journal of Building Engineering","id":"ITEM-10","issue":"March","issued":{"date-parts":[["2021","10"]]},"page":"102491","title":"Study on the feasibility of using agricultural waste in the production of concrete blocks","type":"article-journal","volume":"42"},"uris":["http://www.mendeley.com/documents/?uuid=175d6df2-4802-4714-8ed8-40bc0af22c94"]},{"id":"ITEM-11","itemData":{"DOI":"10.1016/j.jobe.2021.102332","ISSN":"23527102","abstract":"This paper aims to provide a comprehensive review of recent trends in incorporating biomass ashes from agricultural waste in Ordinary Portland cement (OPC) and geopolymer concrete. The material properties of different biomass ashes and their effect on fresh and hardened concrete properties (i.e., mechanical and durability properties) are reviewed. Partial replacement of OPC with byproducts, such as bamboo leaf ash, date palm ash, elephant leaf ash, banana leaf ash and plantain peel ash, rice straw ash, olive waste ash, wheat straw ash, and corn cob ash, escorts reduction in carbon dioxide (CO2) emissions and global warming. It will also contribute to the effort of achieving zero-waste technology and sustainable development. This paper provides essential background information on the global status, composition, and ash preparation procedures of green and sustainable cementitious materials and then explores their potential applications. This review also highlights the areas requiring further research and indicates the possible negative impacts of utilizing these non-traditional supplementary cementitious materials (SCMs). The findings from this review confirm the feasibility of using biomass ashes as pozzolanic materials in cement concrete or as alternative activators in geopolymer concrete, with the required properties of building materials. Also, it is expected that this review will provide a better insight into biomass ashes incorporated in concrete for the benefit of academic/fundamental research and the construction industry.","author":[{"dropping-particle":"","family":"Thomas","given":"Blessen Skariah","non-dropping-particle":"","parse-names":false,"suffix":""},{"dropping-particle":"","family":"Yang","given":"Jian","non-dropping-particle":"","parse-names":false,"suffix":""},{"dropping-particle":"","family":"Mo","given":"Kim Hung","non-dropping-particle":"","parse-names":false,"suffix":""},{"dropping-particle":"","family":"Abdalla","given":"Jamal A.","non-dropping-particle":"","parse-names":false,"suffix":""},{"dropping-particle":"","family":"Hawileh","given":"Rami A.","non-dropping-particle":"","parse-names":false,"suffix":""},{"dropping-particle":"","family":"Ariyachandra","given":"Erandi","non-dropping-particle":"","parse-names":false,"suffix":""}],"container-title":"Journal of Building Engineering","id":"ITEM-11","issue":"July 2020","issued":{"date-parts":[["2021","8"]]},"page":"102332","publisher":"Elsevier Ltd","title":"Biomass ashes from agricultural wastes as supplementary cementitious materials or aggregate replacement in cement/geopolymer concrete: A comprehensive review","type":"article-journal","volume":"40"},"uris":["http://www.mendeley.com/documents/?uuid=e0269e12-4ce6-4df8-a676-a4839091a779"]},{"id":"ITEM-12","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12","issued":{"date-parts":[["2021","5"]]},"page":"122851","publisher":"Elsevier Ltd","title":"Use of different agro-waste ashes in concrete for effective upcycling of locally available resources","type":"article-journal","volume":"285"},"uris":["http://www.mendeley.com/documents/?uuid=6e943b5f-38b6-4d46-8f12-e38af444361e"]},{"id":"ITEM-13","itemData":{"DOI":"10.3390/ma14092089","ISSN":"1996-1944","abstract":"Resource recovery from waste is one of the most important ways to implement the so-called circular economy, and the use of alkali activated materials can become an alternative for traditional PC-based materials. These types of materials are based on waste resources involving a lower carbon footprint and present similar or high properties and good durability compared to that Portland cement (PC). This research work proposes using new waste generated in different types of industries. Four waste types were employed: fluid catalytic cracking residue (FCC) from the petrochemical industry; ceramic sanitary ware (CSW) from the construction industry; rice husk ash (RHA); diatomaceous waste from beer filtration (DB) (food industry). FCC and CSW were employed as precursor materials, and mixtures of both showed good properties of the obtained alkali activated materials generated with commercial products as activators (NaOH/waterglass). RHA and DB were herein used as an alternative silica source to prepare the alkaline activating solution. Mechanical behavior was studied by the compressive strength development of mortars. The corresponding pastes were characterized by X-ray diffraction, thermogravimetric analysis, and microscopy studies. The results were satisfactory, and demonstrated that employing these alternative activators from waste produces alkali activated materials with good mechanical properties, which were sometimes similar or even better than those obtained with commercial reagents.","author":[{"dropping-particle":"","family":"Payá","given":"Jordi","non-dropping-particle":"","parse-names":false,"suffix":""},{"dropping-particle":"","family":"Soriano","given":"Lourdes","non-dropping-particle":"","parse-names":false,"suffix":""},{"dropping-particle":"","family":"Font","given":"Alba","non-dropping-particle":"","parse-names":false,"suffix":""},{"dropping-particle":"","family":"Borrachero Rosado","given":"Maria Victoria","non-dropping-particle":"","parse-names":false,"suffix":""},{"dropping-particle":"","family":"Nande","given":"Javier Alejandro","non-dropping-particle":"","parse-names":false,"suffix":""},{"dropping-particle":"","family":"Monzo Balbuena","given":"Jose María","non-dropping-particle":"","parse-names":false,"suffix":""}],"container-title":"Materials","id":"ITEM-13","issue":"9","issued":{"date-parts":[["2021","4","21"]]},"page":"2089","title":"Reuse of Industrial and Agricultural Waste in the Fabrication of Geopolymeric Binders: Mechanical and Microstructural Behavior","type":"article-journal","volume":"14"},"uris":["http://www.mendeley.com/documents/?uuid=4d18b546-7c54-4a3e-b1ae-1abbd7d372d4"]},{"id":"ITEM-14","itemData":{"DOI":"10.46488/NEPT.2021.v20i01.040","ISSN":"09726268","abstract":"Recent developments in the reuse of agricultural residues/resources have led to environmental sustainability and cleaner technology emphasizing the utilisation of natural resources. Novel approaches to sustainable and energy conservations inter-relates the scientific and practical applications employed in engineering solutions. The increasing importance of biomass had led to an acute need for mitigating global sustainable problems. In the third world economics, Rice Husk (RH) collected from rice milling industry is considered as one of the abundant and invaluable agro-based residues. A focus on industrial food production and its sustainability is due to the generation of huge quantity of RH. The improper handling and disposal management of RH has resulted in environmental and population health risk, due to its large space occupancy and leaching. The effective utilization and study of rice husk in various industrial applications such as construction industry, energy production, water purification and soil stabilization have shown acceptable results. This review discusses the current research works focussing on the suitability of RH and its ash over a wide field of applications. Silica being the dominant content in RH and Rice Husk Ash (RHA) has attracted interest among the researchers to develop it into high strength composite materials, porous nanomaterials, a precursor of renewable energy and soil stabilising biochars. Replacement of fine aggregates with RHA has improved the strength and durability of the concrete. The RHA is also developed into an adsorbent and coagulant in water purification. The binding between the ions present in impure water and highly reactive silica bond enhances the removal efficiencies of metal ions in water treatments. Very few researches are carried out using RH compared with the pyrolyzed RHA as an alternative. This paper highlights the various field of RH applications and suggests composting of RH with nitrogen-rich garden waste to obtain an enriched soil stabilizing product with high nutrient and organic value. This approach would restore RH in its the place of generation, thereby improving the economic value of the agricultural mass and sustainable way of living.","author":[{"dropping-particle":"","family":"Geethakarthi","given":"A.","non-dropping-particle":"","parse-names":false,"suffix":""}],"container-title":"Nature Environment and Pollution Technology","id":"ITEM-14","issue":"1","issued":{"date-parts":[["2021","3","1"]]},"page":"349-355","title":"Novel Approaches Towards Sustainable Management of an Agricultural Residue - The Rice Husk","type":"article-journal","volume":"20"},"uris":["http://www.mendeley.com/documents/?uuid=b2a142a8-5167-46c4-b6ef-29599ed063a8"]},{"id":"ITEM-15","itemData":{"DOI":"10.1016/j.jclepro.2020.125429","ISSN":"09596526","abstract":"Alkali-activated binders are sustainable alternatives to carbon-intensive conventional cements. A comprehensive review of the potential of different agro-waste ashes and their performance as precursors in alkali-activated binders are essential to enable their acceptance in the construction sector. Hence, the present study focusses on a systematic review of the alkali-activation of bagasse ash, rice husk ash, corn cob ash, palm oil fuel ash, wheat straw ash, and sugarcane straw ash. Moreover, their influence on the mechanical and durability characteristics of alkali-activated concrete is also presented. Based on the review, it is found that except for rice husk ash, all the other agro-waste ashes have almost similar silica content as that of fly ash. The morphologies of the different agro-waste ashes are found to be distinct. Incorporation of agro-waste ashes in fly ash-based binders results in better resistance to acid attack than slag-based binders. Addition of agro-waste ashes brought down the drying shrinkage of slag-based binders significantly. Ambient curing is beneficial for bagasse ash-based alkali-activated mortar specimens. Water absorption is higher for agro-waste ash based alkali-activated binder specimens due to the porous cellular structure of agro-waste ashes. Enhanced performance at elevated temperatures is observed for agro-waste ash based alkali-activated binders. Rice husk ash-based binders are remarkably stable at elevated temperatures.","author":[{"dropping-particle":"","family":"Athira","given":"VS","non-dropping-particle":"","parse-names":false,"suffix":""},{"dropping-particle":"","family":"Charitha","given":"V.","non-dropping-particle":"","parse-names":false,"suffix":""},{"dropping-particle":"","family":"Athira","given":"G.","non-dropping-particle":"","parse-names":false,"suffix":""},{"dropping-particle":"","family":"Bahurudeen","given":"A.","non-dropping-particle":"","parse-names":false,"suffix":""}],"container-title":"Journal of Cleaner Production","id":"ITEM-15","issued":{"date-parts":[["2021","3"]]},"page":"125429","publisher":"Elsevier Ltd","title":"Agro-waste ash based alkali-activated binder: Cleaner production of zero cement concrete for construction","type":"article-journal","volume":"286"},"uris":["http://www.mendeley.com/documents/?uuid=17973aba-a1fe-44c7-97c3-cb61ee3265cb"]},{"id":"ITEM-16","itemData":{"DOI":"10.21660/2021.87.j2325","ISSN":"21862982","abstract":"Geopolymer is a renewable construction material that reduces dependence on ordinary portland cement (OPC), where OPC manufacturing impacts carbon dioxide (CO2) emissions. The main aspect of geopolymers being studied is the precursor of pozzolanic material, used as a cement substitute because it contains aluminosilicate (Si-Al). Polymerization occurs between the precursors, reacted by alkaline activator solution (AAS). Sodium hydroxide (NaOH) and sodium silicate (Na2SiO3) were used as AAS. In this study, local precursors from industrial waste and biomass were utilized. Fly ash was employed as a reference in the precursor by 5% – 10% substitution of glass powder, rice husk ash, bagasse ash, and palm shell ash. Moreover, 2% superplasticizer and 5% extra water were used to increase the flowability of fresh geopolymer. Tests were carried out on the setting time of paste, flow table, and compressive strength of geopolymer mortar. The tests were on the initial setting time of 25–75 minutes and the final setting time of 40–115 minutes. The setting time results revealed that the time of each substitution accelerated geopolymerization due to the substitution of precursors containing higher CaO and SiO2. Setting time and flowability/workability had a linear regression correlation (R2) of 0.95, with the flow table ranging from 180–250 mm. The compressive strength ranged from 25.88 – 36.36 MPa through a curing temperature of 70°C for 24 hours, followed by curing at ambient temperature for up to 28 days.","author":[{"dropping-particle":"","family":"Afriansya","given":"Rahmad","non-dropping-particle":"","parse-names":false,"suffix":""},{"dropping-particle":"","family":"Astuti","given":"Pinta","non-dropping-particle":"","parse-names":false,"suffix":""},{"dropping-particle":"","family":"Ratnadewati","given":"Valda Salsabila","non-dropping-particle":"","parse-names":false,"suffix":""},{"dropping-particle":"","family":"Randisyah","given":"Julian","non-dropping-particle":"","parse-names":false,"suffix":""},{"dropping-particle":"","family":"Ramadhona","given":"Tito Yoga","non-dropping-particle":"","parse-names":false,"suffix":""}],"container-title":"International Journal of GEOMATE","id":"ITEM-16","issue":"87","issued":{"date-parts":[["2021","11","1"]]},"page":"64-69","title":"Investigation of setting time and flowability of geopolymer mortar using local industry and agriculture waste as precursor in Indonesia","type":"article-journal","volume":"21"},"uris":["http://www.mendeley.com/documents/?uuid=e13031a6-7273-4f59-9cff-c84e32b7804d"]},{"id":"ITEM-17","itemData":{"DOI":"10.3390/app10228019","ISSN":"2076-3417","abstract":"Lignocellulosic material residues in cement composites are a favourable option for new fibre cement formulations in building materials, because they combine good mechanical properties with low density. This study aimed to evaluate the chemical, physical, anatomical, and mechanical properties of five cement panels reinforced with the following lignocellulosic materials: eucalyptus, sugarcane bagasse, coconut shell, coffee husk, and banana pseudostem. Lignocellulosic cement panels were produced with each lignocellulosic material residue, and three replicates of each type of lignocellulosic material were examined (15 panels in total). The lignin, extractives, ash, and holocellulose were examined. After 28 days of composite curing, the following physical properties of the panels were evaluated: density, porosity, water absorption after immersion for 2 and 24 h, and thickness swelling after immersion for 2 and 24 h. Mechanical tests (compression strength, internal bonding, modulus of rupture, and modulus of elasticity) were performed before and after the accelerated ageing test with a universal testing machine. Scanning electron microscopy and supervised image classification were performed to investigate the morphologies of the different materials and the filler/matrix interfaces. Eucalyptus and sugarcane panels had the best results in terms of the evaluated properties and thus, could potentially be used as non-structural walls. However, banana pseudostem, coconut shell, and coffee husk panels had the worst results and therefore, under these conditions, should not be used in building.","author":[{"dropping-particle":"","family":"Ferraz","given":"Patrícia Ferreira Ponciano","non-dropping-particle":"","parse-names":false,"suffix":""},{"dropping-particle":"","family":"Mendes","given":"Rafael Farinassi","non-dropping-particle":"","parse-names":false,"suffix":""},{"dropping-particle":"","family":"Marin","given":"Diego Bedin","non-dropping-particle":"","parse-names":false,"suffix":""},{"dropping-particle":"","family":"Paes","given":"Juliana Lobo","non-dropping-particle":"","parse-names":false,"suffix":""},{"dropping-particle":"","family":"Cecchin","given":"Daiane","non-dropping-particle":"","parse-names":false,"suffix":""},{"dropping-particle":"","family":"Barbari","given":"Matteo","non-dropping-particle":"","parse-names":false,"suffix":""}],"container-title":"Applied Sciences","id":"ITEM-17","issue":"22","issued":{"date-parts":[["2020","11","12"]]},"page":"8019","title":"Agricultural Residues of Lignocellulosic Materials in Cement Composites","type":"article-journal","volume":"10"},"uris":["http://www.mendeley.com/documents/?uuid=00083cea-7d88-4bd0-bda4-159aa1951084"]},{"id":"ITEM-18","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18","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19","itemData":{"DOI":"10.1016/j.conbuildmat.2018.05.271","ISSN":"09500618","abstract":"Cement is a critical material for urbanization and its production is responsible for most of the CO2 emissions in the world. The use of substances capable of substituting the material responsible for greenhouse gases can reduce global warming, which is caused by the emission of greenhouse gases into the atmosphere, especially CO2. Among such materials is agricultural waste ash which has been found suitable to partially replace Portland cement in concrete production and can contribute to a decline of the environmental impact of cement production. The objectives of this study were to evaluate the effect of two agricultural wastes namely: rice husk and bagasse which were burnt in the absence of oxygen at 700 °C, in order to produce biochar, on the mechanical properties of concrete samples containing variable amounts of these substitutes. X-ray diffraction, BET and Scanning Electron Microscopy were applied for biochar characterization and investigation of its feasibility in concrete. A total of 0, 5 and 10% of the cement (by mass) was replaced by the agricultural waste biochar. For these mixtures, mechanical tests were conducted. The results were compared with those of concrete without biochar (control concrete), with compressive strength and splitting tensile strength. The results showed that the synthesized materials can be used as pozzolanic materials based on the XRD, SEM and BET methods. Concrete samples containing pretreated rice husk biochar (5%), unpretreated rice husk biochar (5%), pretreated bagasse biochar (5%), unpretreated bagasse biochar (5%), pretreated bagasse biochar (10%), and unpretreated bagasse biochar (10%) had a compressive strength of 36, 20.4, 54.8, 24.4, 21.1 and 23% higher than the control concrete, respectively. There was a 78% increase in tensile strength for concrete sample with 5% treated bagasse biochar compared to the concrete without any biochar. Overall, it has been concluded that rice husk and bagasse biochars are favorable substitutes and can be used in concrete without any adverse effect on the environment.","author":[{"dropping-particle":"","family":"Asadi Zeidabadi","given":"Zahra","non-dropping-particle":"","parse-names":false,"suffix":""},{"dropping-particle":"","family":"Bakhtiari","given":"Somayeh","non-dropping-particle":"","parse-names":false,"suffix":""},{"dropping-particle":"","family":"Abbaslou","given":"Hakime","non-dropping-particle":"","parse-names":false,"suffix":""},{"dropping-particle":"","family":"Ghanizadeh","given":"Ali Reza","non-dropping-particle":"","parse-names":false,"suffix":""}],"container-title":"Construction and Building Materials","id":"ITEM-19","issued":{"date-parts":[["2018","8"]]},"page":"301-308","publisher":"Elsevier Ltd","title":"Synthesis, characterization and evaluation of biochar from agricultural waste biomass for use in building materials","type":"article-journal","volume":"181"},"uris":["http://www.mendeley.com/documents/?uuid=a0b679d3-0e21-45bb-a03d-6a6e7f73fbe4"]},{"id":"ITEM-20","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20","issue":"3.12","issued":{"date-parts":[["2018","7","20"]]},"page":"33","title":"Experimental Investigation on the Mechanical and Microstructural Properties of Concrete with Agro-Waste","type":"article-journal","volume":"7"},"uris":["http://www.mendeley.com/documents/?uuid=bcbd918e-93ad-4bd4-8b2f-0bc271f082f7"]},{"id":"ITEM-21","itemData":{"DOI":"10.1016/B978-0-08-102001-2.00007-3","ISBN":"9780081020029","abstract":"Contemporary society is faced with any number of pressing problems, not least of which is the generation of waste and industrial by-products. Technological progress is nonetheless favoring ever more efficient, sustainable, and eco-friendly industrial development. In construction in particular, it has been standard practice for many decades to use industrial waste and by-products to replace natural raw materials in various stages of building and civil works.This chapter discusses research on industrial waste and refuse, classified by its organic or inorganic origin and the activation process deployed. The inorganic matter addressed includes fired clay industry discards, construction and demolition waste, spent catalytic cracking catalysts, and coal waste. The three types of organic waste described (which must be thermally activated prior to use as cement additions) are sugar cane, bamboo leaf, and a combination of straw and forest waste. These industrial waste may be an alternative for the new natural fiber-reinforced composite manufacture with improved properties (resistance, durability).The findings confirm the scientific and technical feasibility of using the waste as a supplementary cementitious material to manufacture more innovative and eco-efficient commercial alternatives to conventional cement.","author":[{"dropping-particle":"","family":"Frías-Rojas","given":"Moisés","non-dropping-particle":"","parse-names":false,"suffix":""},{"dropping-particle":"","family":"Sánchez-de-Rojas-Gómez","given":"Maria Isabel","non-dropping-particle":"","parse-names":false,"suffix":""},{"dropping-particle":"","family":"Medina-Martínez","given":"César","non-dropping-particle":"","parse-names":false,"suffix":""},{"dropping-particle":"","family":"Villar-Cociña","given":"Ernesto","non-dropping-particle":"","parse-names":false,"suffix":""}],"container-title":"Sustainable and Nonconventional Construction Materials using Inorganic Bonded Fiber Composites","id":"ITEM-21","issued":{"date-parts":[["2017"]]},"page":"165-183","publisher":"Elsevier","title":"New trends for nonconventional cement-based materials","type":"chapter"},"uris":["http://www.mendeley.com/documents/?uuid=ca4c36bc-a746-46a7-96f9-178322eb1612"]},{"id":"ITEM-22","itemData":{"DOI":"10.1016/j.conbuildmat.2015.02.063","ISSN":"09500618","abstract":"Use of agricultural waste in construction industry holds a high potential of reducing global environmental pollution. There are a number of agricultural wastes used as a full or partial replacement of coarse aggregate. This paper reviews some of the agro-wastes like date seed, rubber seed, coconut shell, oil palm shell, corn cob, cockle shell, and periwinkle shell. Of the stated materials, maximum experiments have been conducted by using the oil palm shell and coconut shell as lightweight aggregates. However a grave necessity is felt to properly understand and characterise other waste materials as aggregate replacement. This paper compares different physical and mechanical properties of agro-waste and agro-concrete, and also presents their reviews with comparative behaviours. Structural behaviour and thermal conductivity of these materials are also reviewed and compared with controlled concrete. Reviews indicate that both the sea shell, that is cockle shell and periwinkle shell show very good compressive strength, but low slump, and they require more cement paste to become workable owing to their angular and flaky shape. Coconut shell and oil palm shell shows good performance in structural members which can be comparable to controlled concrete. It is felt that further detailed investigations are required for date seed and rubber shield to firmly characterise them and understand their behaviour.","author":[{"dropping-particle":"","family":"Prusty","given":"Jnyanendra Kumar","non-dropping-particle":"","parse-names":false,"suffix":""},{"dropping-particle":"","family":"Patro","given":"Sanjaya Kumar","non-dropping-particle":"","parse-names":false,"suffix":""}],"container-title":"Construction and Building Materials","id":"ITEM-22","issued":{"date-parts":[["2015","5"]]},"page":"101-113","title":"Properties of fresh and hardened concrete using agro-waste as partial replacement of coarse aggregate – A review","type":"article-journal","volume":"82"},"uris":["http://www.mendeley.com/documents/?uuid=98c9c828-b69f-4d35-a540-a2e514d99b10"]},{"id":"ITEM-23","itemData":{"DOI":"10.1016/j.conbuildmat.2014.10.010","ISSN":"09500618","abstract":"Concrete is heavily used as a construction material in modern society. With the growth in urbanization and industrialization, the demand for concrete is increasing day by-days. Therefore, raw materials and natural resources are required in large quantities for concrete production worldwide. At the same time, a considerable quantity of agricultural waste and other types of solid material disposal are posing serious environmental issues. To minimize and reduce the negative impact of the concrete industry through the explosive usage of raw materials, the use of agricultural wastes as supplementary cementitious materials, the source of which are both reliable and suitable for alternative preventive solutions promotes the environmental sustainability of the industry. This paper reviews the possible use of agricultural wastes as a supplementary cementitious material in the production of concrete. It aims to exhibit the idea of utilizing these wastes by elaborating upon their engineering, physical and chemical properties. This provides a summary of the existing knowledge about the successful use of agricultural wastes such as rice husk ash, palm oil fuel ash, sugar cane bagasse ash, wood waste ash, bamboo leaf ash, and corn cob ash in the concrete industry.","author":[{"dropping-particle":"","family":"Aprianti","given":"Evi","non-dropping-particle":"","parse-names":false,"suffix":""},{"dropping-particle":"","family":"Shafigh","given":"Payam","non-dropping-particle":"","parse-names":false,"suffix":""},{"dropping-particle":"","family":"Bahri","given":"Syamsul","non-dropping-particle":"","parse-names":false,"suffix":""},{"dropping-particle":"","family":"Farahani","given":"Javad Nodeh","non-dropping-particle":"","parse-names":false,"suffix":""}],"container-title":"Construction and Building Materials","id":"ITEM-23","issued":{"date-parts":[["2015","1"]]},"page":"176-187","publisher":"Elsevier Ltd","title":"Supplementary cementitious materials origin from agricultural wastes – A review","type":"article-journal","volume":"74"},"uris":["http://www.mendeley.com/documents/?uuid=5086e95a-88b5-42cb-bc58-bd33ea14ed98"]},{"id":"ITEM-24","itemData":{"DOI":"10.1016/j.conbuildmat.2013.11.074","ISSN":"09500618","abstract":"Concrete is the most widely used construction material. With the ever-increasing industrialization and urbanization, huge amounts of natural resources are required to make concrete. This, in turn, means that large volumes of natural resources and raw materials are being used for concrete production around the world. To eliminate or minimize the negative environmental impact of the concrete industry and promote environmental sustainability of the industry, the use of wastes from industry as materials for concrete making is considered as an alternative solution for preventing the excessive usage of raw materials. The wide availability of agricultural wastes make them a suitable and dependable alternative for aggregate in concrete, wherever available. This paper reviews the possible use of agricultural wastes as aggregate in the concrete industry. It aims to promote the idea of using these wastes by elaborating upon their engineering properties. This summary of existing knowledge about the successful use of agricultural wastes in the concrete industry helps to identify other existing waste products for use in concrete making. From this identification by agricultural and civil engineers, significant achievements can be attained. © 2013 Elsevier Ltd. All rights reserved.","author":[{"dropping-particle":"","family":"Shafigh","given":"Payam","non-dropping-particle":"","parse-names":false,"suffix":""},{"dropping-particle":"Bin","family":"Mahmud","given":"Hilmi","non-dropping-particle":"","parse-names":false,"suffix":""},{"dropping-particle":"","family":"Jumaat","given":"Mohd Zamin","non-dropping-particle":"","parse-names":false,"suffix":""},{"dropping-particle":"","family":"Zargar","given":"Majid","non-dropping-particle":"","parse-names":false,"suffix":""}],"container-title":"Construction and Building Materials","id":"ITEM-24","issued":{"date-parts":[["2014","2"]]},"page":"110-117","publisher":"Elsevier Ltd","title":"Agricultural wastes as aggregate in concrete mixtures – A review","type":"article-journal","volume":"53"},"uris":["http://www.mendeley.com/documents/?uuid=b067981c-b98e-4237-ab62-b67733a188c2"]},{"id":"ITEM-25","itemData":{"DOI":"10.19026/rjaset.7.638","ISSN":"20407459","abstract":"Through experiments, we have determined the mechanical and thermal properties of samples. This allowed us to determine the most optimal formulations. Therefore, we have prepared samples constituted by two basic materials, clay and laterite, mixed with rice straw. Thus, agriculture is among the economic sectors that produce more waste. The latter are mainly the straw of the three most-produced cereals in the world: wheat, corn and rice. Concerning rice straw, its high content of cellulose makes it difficult to digest. So, few animals are able to use it as food. Most of the straws are lost, buried, burned or used as litter. Moreover, clay and laterite formations represent the most abundant materials resources in Africa. So, this study has allowed us to show that the integration of rice straw in lateritic and clay soils for its use as building materials will allow, in addition to its recycling, to greatly reduce the social habitat cost and to improve the thermal comfort. © Maxwell Scientific Organization, 2014.","author":[{"dropping-particle":"","family":"Sow","given":"D.","non-dropping-particle":"","parse-names":false,"suffix":""},{"dropping-particle":"","family":"Ahmat Chafadine","given":"M.","non-dropping-particle":"","parse-names":false,"suffix":""},{"dropping-particle":"","family":"Gaye","given":"S.","non-dropping-particle":"","parse-names":false,"suffix":""},{"dropping-particle":"","family":"Adj","given":"M.","non-dropping-particle":"","parse-names":false,"suffix":""},{"dropping-particle":"","family":"Cisse","given":"I.K.","non-dropping-particle":"","parse-names":false,"suffix":""}],"container-title":"Research Journal of Applied Sciences, Engineering and Technology","id":"ITEM-25","issue":"15","issued":{"date-parts":[["2014","4","19"]]},"page":"3030-3035","title":"Integration of Agricultural Waste in Local Building Materials for their Exploitation: Application with Rice Straw","type":"article-journal","volume":"7"},"uris":["http://www.mendeley.com/documents/?uuid=b46c0ef1-ced5-4442-9035-690169d4cd59"]},{"id":"ITEM-26","itemData":{"DOI":"10.1016/j.buildenv.2003.10.007","ISSN":"03601323","abstract":"Wastes are produced in large quantities from agro-based industries and the use of these waste materials in construction industry would contribute towards a cleaner environment. It also results in a cost effective construction material. A concrete using oil palm shell (OPS) as coarse aggregate has been found useful as structural concrete. As the bulk density of OPS is much less than stone aggregate OPS concrete becomes a lightweight concrete with a density of about 1850 kg/m3. The compressive strengths of OPS concrete range from 20 to 24 N/mm2 for 28 days; this satisfies the strength requirement of structural lightweight concrete. A test on concrete floor slab using OPS concrete is also discussed. © 2003 Elsevier Ltd. All rights reserved.","author":[{"dropping-particle":"","family":"Mannan","given":"M.A","non-dropping-particle":"","parse-names":false,"suffix":""},{"dropping-particle":"","family":"Ganapathy","given":"C.","non-dropping-particle":"","parse-names":false,"suffix":""}],"container-title":"Building and Environment","id":"ITEM-26","issue":"4","issued":{"date-parts":[["2004","4"]]},"page":"441-448","title":"Concrete from an agricultural waste-oil palm shell (OPS)","type":"article-journal","volume":"39"},"uris":["http://www.mendeley.com/documents/?uuid=f1b1ad53-1db7-4076-83e6-5ffac75ddb76"]},{"id":"ITEM-27","itemData":{"DOI":"10.1016/j.resconrec.2019.104504","ISSN":"09213449","abstract":"Asphalt pavement recycling has become a common practice across the globe and has been successfully employed in construction of new pavements. While several studies considered utilization of reclaimed asphalt pavement (RAP) aggregates for flexible and rigid pavements, very few attempted its possibility for roller compacted concrete pavements (RCCP). Additionally, studies on the possibility of enhancing the proportion of RAP for RCCP are very scanty. The present study is an attempt to increase the potential of RCCP mixes containing 50% RAP (dust contaminated &amp; stiffened asphalt coated: 50RAP via including various industrial and agricultural wastes such as Silica Fume, Fly ash, and Sugarcane ash as partial replacement of conventional cement. It was observed that the inclusion of the stated admixtures had an insignificant effect on the density of the fresh RCCP mixes, however, increased the moisture demand considerably. In fact, the results firmly indicated the potential of silica fume for RAP-RCCP blends, as, it not only enhanced the physical and mechanical properties, but found to improve the durability of RCCP mixes considerably. Also, utilization of silica fume was found to be economical &amp; environmentally friendly amongst all wastes: with reduced initial construction cost &amp; CO2 emissions by up to 8.4% &amp; 9.7%. As far as the other industrial wastes are concerned, 15% fly ash could also be utilized for producing sustainable RCCP mixes, whereas, higher dosage of fly ash (30%) and sugarcane ash (10 &amp; 15%) may be employed as base layer material of conventional concrete pavements.","author":[{"dropping-particle":"","family":"Debbarma","given":"Solomon","non-dropping-particle":"","parse-names":false,"suffix":""},{"dropping-particle":"","family":"Ransinchung R.N.","given":"G.D.","non-dropping-particle":"","parse-names":false,"suffix":""},{"dropping-particle":"","family":"Singh","given":"Surender","non-dropping-particle":"","parse-names":false,"suffix":""},{"dropping-particle":"","family":"Sahdeo","given":"Surya Kant","non-dropping-particle":"","parse-names":false,"suffix":""}],"container-title":"Resources, Conservation and Recycling","id":"ITEM-27","issue":"September 2019","issued":{"date-parts":[["2020","1"]]},"page":"104504","publisher":"Elsevier","title":"Utilization of industrial and agricultural wastes for productions of sustainable roller compacted concrete pavement mixes containing reclaimed asphalt pavement aggregates","type":"article-journal","volume":"152"},"uris":["http://www.mendeley.com/documents/?uuid=44168ef6-eef4-4490-b760-d60370e72428"]},{"id":"ITEM-28","itemData":{"DOI":"10.1016/j.ijprt.2018.03.007","ISSN":"19966814","abstract":"This study proposes the use of industrial and agricultural wastes as mineral admixtures for enhancing the mechanical and durability aspects of concrete containing recycled concrete aggregates derived from concrete waste. The study was carried out by testing specimens prepared from concrete mixes with and without recycled concrete aggregates and three different mineral admixtures viz: fly ash (an industrial waste), rice husk ash and bagasse ash (agricultural wastes) for their compressive strength, flexural strength, split tensile strength, workability, chloride ion concentrations, carbonation, sorptivity and abrasion resistance in order to assess the variations and improvements. It was observed that concrete mix upon incorporating mineral admixtures showed significant improvement in both mechanical and durability properties when compared to concrete mix with recycled concrete aggregates alone. Fly ash admixed mixes showed a gain of 15% and 24% for compressive and flexural strength parameters, while the gain for rice husk ash mix and bagasse ash mixes was observed to be 12% and 25%, 13% and 20% respectively when compared to recycled aggregate concrete mix without mineral admixtures. Improvements in durability aspects were observed by incorporating mineral admixtures supported by lower parameters for water absorption, sorptivity coefficients and chloride ion concentrations and increased hydration products as concluded from scanning electron microscopic investigations.","author":[{"dropping-particle":"","family":"Jindal","given":"Abhishek","non-dropping-particle":"","parse-names":false,"suffix":""},{"dropping-particle":"","family":"Ransinchung R.N.","given":"G.D.","non-dropping-particle":"","parse-names":false,"suffix":""}],"container-title":"International Journal of Pavement Research and Technology","id":"ITEM-28","issue":"5","issued":{"date-parts":[["2018","9"]]},"page":"488-501","publisher":"Chinese Society of Pavement Engineering","title":"Behavioural study of pavement quality concrete containing construction, industrial and agricultural wastes","type":"article-journal","volume":"11"},"uris":["http://www.mendeley.com/documents/?uuid=2a10aa4b-d602-49b2-94d8-c0c914da0500"]}],"mendeley":{"formattedCitation":"[7, 18, 54, 56, 63, 67–70, 72, 73, 76, 22, 82, 84, 87, 89–91, 93, 100, 23, 27, 36–38, 52, 53]","plainTextFormattedCitation":"[7, 18, 54, 56, 63, 67–70, 72, 73, 76, 22, 82, 84, 87, 89–91, 93, 100, 23, 27, 36–38, 52, 53]","previouslyFormattedCitation":"[7, 19, 58–61, 66, 70–72, 74, 77, 28, 83, 85, 88, 90–93, 100, 29–31, 35, 36, 51, 56]"},"properties":{"noteIndex":0},"schema":"https://github.com/citation-style-language/schema/raw/master/csl-citation.json"}</w:instrText>
            </w:r>
            <w:r>
              <w:rPr>
                <w:i w:val="0"/>
                <w:sz w:val="16"/>
                <w:szCs w:val="16"/>
                <w:lang w:val="en-GB"/>
              </w:rPr>
              <w:fldChar w:fldCharType="separate"/>
            </w:r>
            <w:r>
              <w:rPr>
                <w:i w:val="0"/>
                <w:sz w:val="16"/>
                <w:szCs w:val="16"/>
                <w:lang w:val="en-GB"/>
              </w:rPr>
              <w:t>[7, 18, 54, 56, 63, 67–70, 72, 73, 76, 22, 82, 84, 87, 89–91, 93, 100, 23, 27, 36–38, 52, 53]</w:t>
            </w:r>
            <w:r>
              <w:rPr>
                <w:i w:val="0"/>
                <w:sz w:val="16"/>
                <w:szCs w:val="16"/>
                <w:lang w:val="en-GB"/>
              </w:rPr>
              <w:fldChar w:fldCharType="end"/>
            </w: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tc>
      </w:tr>
      <w:tr w:rsidR="00160424" w:rsidTr="00326659">
        <w:trPr>
          <w:trHeight w:val="457"/>
          <w:jc w:val="center"/>
        </w:trPr>
        <w:tc>
          <w:tcPr>
            <w:tcW w:w="2126" w:type="dxa"/>
            <w:tcBorders>
              <w:top w:val="single" w:sz="4" w:space="0" w:color="A6A6A6"/>
              <w:bottom w:val="single" w:sz="4" w:space="0" w:color="A6A6A6"/>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Category 2</w:t>
            </w:r>
          </w:p>
          <w:p w:rsidR="00160424" w:rsidRDefault="00160424" w:rsidP="00326659">
            <w:pPr>
              <w:pStyle w:val="MDPI14history"/>
              <w:jc w:val="center"/>
              <w:rPr>
                <w:sz w:val="16"/>
                <w:szCs w:val="16"/>
                <w:lang w:val="en-GB"/>
              </w:rPr>
            </w:pPr>
            <w:r>
              <w:rPr>
                <w:sz w:val="16"/>
                <w:szCs w:val="16"/>
                <w:lang w:val="en-GB"/>
              </w:rPr>
              <w:t>Brick materials</w:t>
            </w:r>
          </w:p>
          <w:p w:rsidR="00160424" w:rsidRDefault="00160424" w:rsidP="00326659">
            <w:pPr>
              <w:pStyle w:val="MDPI22heading2"/>
              <w:spacing w:before="0"/>
              <w:ind w:left="0"/>
              <w:jc w:val="center"/>
              <w:rPr>
                <w:i w:val="0"/>
                <w:sz w:val="16"/>
                <w:szCs w:val="16"/>
                <w:lang w:val="en-GB"/>
              </w:rPr>
            </w:pPr>
          </w:p>
        </w:tc>
        <w:tc>
          <w:tcPr>
            <w:tcW w:w="3693" w:type="dxa"/>
            <w:tcBorders>
              <w:top w:val="single" w:sz="4" w:space="0" w:color="A6A6A6"/>
              <w:bottom w:val="single" w:sz="4" w:space="0" w:color="A6A6A6"/>
            </w:tcBorders>
            <w:vAlign w:val="center"/>
          </w:tcPr>
          <w:p w:rsidR="00160424" w:rsidRDefault="00160424" w:rsidP="00326659">
            <w:pPr>
              <w:pStyle w:val="MDPI14history"/>
              <w:jc w:val="center"/>
              <w:rPr>
                <w:color w:val="auto"/>
                <w:sz w:val="16"/>
                <w:szCs w:val="16"/>
                <w:lang w:val="en-GB"/>
              </w:rPr>
            </w:pPr>
            <w:r>
              <w:rPr>
                <w:color w:val="auto"/>
                <w:sz w:val="16"/>
                <w:szCs w:val="16"/>
                <w:lang w:val="en-GB"/>
              </w:rPr>
              <w:t>Ceramic bricks</w:t>
            </w:r>
          </w:p>
          <w:p w:rsidR="00160424" w:rsidRDefault="00160424" w:rsidP="00326659">
            <w:pPr>
              <w:pStyle w:val="MDPI14history"/>
              <w:jc w:val="center"/>
              <w:rPr>
                <w:color w:val="auto"/>
                <w:sz w:val="16"/>
                <w:szCs w:val="16"/>
                <w:lang w:val="en-GB"/>
              </w:rPr>
            </w:pPr>
            <w:r>
              <w:rPr>
                <w:color w:val="auto"/>
                <w:sz w:val="16"/>
                <w:szCs w:val="16"/>
                <w:lang w:val="en-GB"/>
              </w:rPr>
              <w:t>Clay bricks</w:t>
            </w:r>
          </w:p>
          <w:p w:rsidR="00160424" w:rsidRDefault="00160424" w:rsidP="00326659">
            <w:pPr>
              <w:pStyle w:val="MDPI14history"/>
              <w:jc w:val="center"/>
              <w:rPr>
                <w:color w:val="auto"/>
                <w:sz w:val="16"/>
                <w:szCs w:val="16"/>
                <w:lang w:val="en-GB"/>
              </w:rPr>
            </w:pPr>
            <w:r>
              <w:rPr>
                <w:color w:val="auto"/>
                <w:sz w:val="16"/>
                <w:szCs w:val="16"/>
                <w:lang w:val="en-GB"/>
              </w:rPr>
              <w:t>Clay matrix bricks</w:t>
            </w:r>
          </w:p>
          <w:p w:rsidR="00160424" w:rsidRDefault="00160424" w:rsidP="00326659">
            <w:pPr>
              <w:pStyle w:val="MDPI14history"/>
              <w:jc w:val="center"/>
              <w:rPr>
                <w:color w:val="auto"/>
                <w:sz w:val="16"/>
                <w:szCs w:val="16"/>
                <w:lang w:val="en-GB"/>
              </w:rPr>
            </w:pPr>
            <w:r>
              <w:rPr>
                <w:color w:val="auto"/>
                <w:sz w:val="16"/>
                <w:szCs w:val="16"/>
                <w:lang w:val="en-GB"/>
              </w:rPr>
              <w:t>Fired clay bricks</w:t>
            </w:r>
          </w:p>
          <w:p w:rsidR="00160424" w:rsidRDefault="00160424" w:rsidP="00326659">
            <w:pPr>
              <w:pStyle w:val="MDPI14history"/>
              <w:jc w:val="center"/>
              <w:rPr>
                <w:color w:val="auto"/>
                <w:sz w:val="16"/>
                <w:szCs w:val="16"/>
                <w:lang w:val="en-GB"/>
              </w:rPr>
            </w:pPr>
            <w:r>
              <w:rPr>
                <w:color w:val="auto"/>
                <w:sz w:val="16"/>
                <w:szCs w:val="16"/>
                <w:lang w:val="en-GB"/>
              </w:rPr>
              <w:t>Agro bricks</w:t>
            </w:r>
          </w:p>
          <w:p w:rsidR="00160424" w:rsidRDefault="00160424" w:rsidP="00326659">
            <w:pPr>
              <w:pStyle w:val="MDPI14history"/>
              <w:jc w:val="center"/>
              <w:rPr>
                <w:color w:val="auto"/>
                <w:sz w:val="16"/>
                <w:szCs w:val="16"/>
                <w:lang w:val="en-GB"/>
              </w:rPr>
            </w:pPr>
            <w:r>
              <w:rPr>
                <w:color w:val="auto"/>
                <w:sz w:val="16"/>
                <w:szCs w:val="16"/>
                <w:lang w:val="en-GB"/>
              </w:rPr>
              <w:t>Earth bricks</w:t>
            </w:r>
          </w:p>
          <w:p w:rsidR="00160424" w:rsidRDefault="00160424" w:rsidP="00326659">
            <w:pPr>
              <w:pStyle w:val="MDPI14history"/>
              <w:jc w:val="center"/>
              <w:rPr>
                <w:color w:val="auto"/>
                <w:sz w:val="16"/>
                <w:szCs w:val="16"/>
                <w:lang w:val="en-GB"/>
              </w:rPr>
            </w:pPr>
            <w:r>
              <w:rPr>
                <w:color w:val="auto"/>
                <w:sz w:val="16"/>
                <w:szCs w:val="16"/>
                <w:lang w:val="en-GB"/>
              </w:rPr>
              <w:t>Light fired clay bricks</w:t>
            </w:r>
          </w:p>
          <w:p w:rsidR="00160424" w:rsidRDefault="00160424" w:rsidP="00326659">
            <w:pPr>
              <w:jc w:val="center"/>
              <w:rPr>
                <w:rFonts w:ascii="Palatino Linotype" w:eastAsia="Times New Roman" w:hAnsi="Palatino Linotype"/>
                <w:sz w:val="16"/>
                <w:szCs w:val="16"/>
                <w:lang w:val="en-GB" w:eastAsia="de-DE" w:bidi="en-US"/>
              </w:rPr>
            </w:pPr>
            <w:r>
              <w:rPr>
                <w:rFonts w:ascii="Palatino Linotype" w:eastAsia="Times New Roman" w:hAnsi="Palatino Linotype"/>
                <w:sz w:val="16"/>
                <w:szCs w:val="16"/>
                <w:lang w:val="en-GB" w:eastAsia="de-DE" w:bidi="en-US"/>
              </w:rPr>
              <w:t>Lightweight bricks</w:t>
            </w:r>
          </w:p>
          <w:p w:rsidR="00160424" w:rsidRDefault="00160424" w:rsidP="00326659">
            <w:pPr>
              <w:pStyle w:val="MDPI14history"/>
              <w:jc w:val="center"/>
              <w:rPr>
                <w:color w:val="auto"/>
                <w:sz w:val="16"/>
                <w:szCs w:val="16"/>
                <w:lang w:val="en-GB"/>
              </w:rPr>
            </w:pPr>
            <w:r>
              <w:rPr>
                <w:color w:val="auto"/>
                <w:sz w:val="16"/>
                <w:szCs w:val="16"/>
                <w:lang w:val="en-GB"/>
              </w:rPr>
              <w:t>Thermally efficient burnt clay bricks</w:t>
            </w:r>
          </w:p>
          <w:p w:rsidR="00160424" w:rsidRDefault="00160424" w:rsidP="00326659">
            <w:pPr>
              <w:pStyle w:val="MDPI14history"/>
              <w:jc w:val="center"/>
              <w:rPr>
                <w:color w:val="auto"/>
                <w:sz w:val="16"/>
                <w:szCs w:val="16"/>
                <w:lang w:val="en-GB"/>
              </w:rPr>
            </w:pPr>
            <w:r>
              <w:rPr>
                <w:color w:val="auto"/>
                <w:sz w:val="16"/>
                <w:szCs w:val="16"/>
                <w:lang w:val="en-GB"/>
              </w:rPr>
              <w:t>Eco-friendly clay bricks</w:t>
            </w:r>
          </w:p>
          <w:p w:rsidR="00160424" w:rsidRDefault="00160424" w:rsidP="00326659">
            <w:pPr>
              <w:pStyle w:val="MDPI14history"/>
              <w:jc w:val="center"/>
              <w:rPr>
                <w:color w:val="auto"/>
                <w:sz w:val="16"/>
                <w:szCs w:val="16"/>
                <w:lang w:val="en-GB"/>
              </w:rPr>
            </w:pPr>
            <w:r>
              <w:rPr>
                <w:color w:val="auto"/>
                <w:sz w:val="16"/>
                <w:szCs w:val="16"/>
                <w:lang w:val="en-GB"/>
              </w:rPr>
              <w:t>Eco-friendly porous ceramic bricks</w:t>
            </w:r>
          </w:p>
          <w:p w:rsidR="00160424" w:rsidRDefault="00160424" w:rsidP="00326659">
            <w:pPr>
              <w:pStyle w:val="MDPI14history"/>
              <w:jc w:val="center"/>
              <w:rPr>
                <w:color w:val="auto"/>
                <w:sz w:val="16"/>
                <w:szCs w:val="16"/>
                <w:lang w:val="en-GB"/>
              </w:rPr>
            </w:pPr>
            <w:r>
              <w:rPr>
                <w:color w:val="auto"/>
                <w:sz w:val="16"/>
                <w:szCs w:val="16"/>
                <w:lang w:val="en-GB"/>
              </w:rPr>
              <w:t>Unfired earth blocks/ bricks</w:t>
            </w:r>
          </w:p>
          <w:p w:rsidR="00160424" w:rsidRDefault="00160424" w:rsidP="00326659">
            <w:pPr>
              <w:pStyle w:val="MDPI14history"/>
              <w:jc w:val="center"/>
              <w:rPr>
                <w:color w:val="auto"/>
                <w:sz w:val="16"/>
                <w:szCs w:val="16"/>
                <w:lang w:val="en-GB"/>
              </w:rPr>
            </w:pPr>
            <w:r>
              <w:rPr>
                <w:color w:val="auto"/>
                <w:sz w:val="16"/>
                <w:szCs w:val="16"/>
                <w:lang w:val="en-GB"/>
              </w:rPr>
              <w:t>White brick fuel cell</w:t>
            </w:r>
          </w:p>
          <w:p w:rsidR="00160424" w:rsidRDefault="00160424" w:rsidP="00326659">
            <w:pPr>
              <w:pStyle w:val="MDPI14history"/>
              <w:jc w:val="center"/>
              <w:rPr>
                <w:lang w:val="en-GB"/>
              </w:rPr>
            </w:pPr>
            <w:r>
              <w:rPr>
                <w:color w:val="auto"/>
                <w:sz w:val="16"/>
                <w:szCs w:val="16"/>
                <w:lang w:val="en-GB"/>
              </w:rPr>
              <w:t>Building block for masonry wall</w:t>
            </w:r>
          </w:p>
        </w:tc>
        <w:tc>
          <w:tcPr>
            <w:tcW w:w="1694" w:type="dxa"/>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fldChar w:fldCharType="begin" w:fldLock="1"/>
            </w:r>
            <w:r>
              <w:rPr>
                <w:i w:val="0"/>
                <w:sz w:val="16"/>
                <w:szCs w:val="16"/>
                <w:lang w:val="en-GB"/>
              </w:rPr>
              <w:instrText>ADDIN CSL_CITATION {"citationItems":[{"id":"ITEM-1","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1","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2","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2","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3","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3","issued":{"date-parts":[["2020","12"]]},"page":"e00397","publisher":"Elsevier Ltd.","title":"Study on properties of clay brick incorporating sludge of water treatment plant and agriculture waste","type":"article-journal","volume":"13"},"uris":["http://www.mendeley.com/documents/?uuid=e097f186-2770-4288-b0b9-dba299787361"]},{"id":"ITEM-4","itemData":{"DOI":"10.36410/jcpr.2021.22.2.200","ISSN":"12299162","abstract":"In this work, the effect of various weight percentage of rice husk ash (RHA) in ceramic brick production was investigated in terms of mineralogical, physical, chemical and morphological properties. The evaluation of the use of RHA as a raw material for ceramic products is tested to determine the linear shrinkage, volumetric shrinkage, water absorption, apparent density and bulk density. These physical results suggested that the addition of RHA can improve the physical properties of ceramic brick. Scanning electron microscopy images confirmed the increased of ceramic strength with the addition of RHA and firing temperature. In addition, quantitative and qualitative chemical analysis supported the results obtained. Overall, the results demonstrated the high potential of RHA in green technology for ceramic production.","author":[{"dropping-particle":"","family":"Hamzah","given":"Aneis Maasyirah","non-dropping-particle":"","parse-names":false,"suffix":""},{"dropping-particle":"","family":"Zakaria","given":"Siti Koriah","non-dropping-particle":"","parse-names":false,"suffix":""},{"dropping-particle":"","family":"Salleh","given":"Siti Zuliana","non-dropping-particle":"","parse-names":false,"suffix":""},{"dropping-particle":"","family":"Yusoff","given":"Abdul Hafidz","non-dropping-particle":"","parse-names":false,"suffix":""},{"dropping-particle":"","family":"Ali","given":"Arlina","non-dropping-particle":"","parse-names":false,"suffix":""},{"dropping-particle":"","family":"Mohamad","given":"Mardawani","non-dropping-particle":"","parse-names":false,"suffix":""},{"dropping-particle":"","family":"Masri","given":"Mohamad Najmi","non-dropping-particle":"","parse-names":false,"suffix":""},{"dropping-particle":"","family":"Sobri","given":"Sharizal Ahmad","non-dropping-particle":"","parse-names":false,"suffix":""},{"dropping-particle":"","family":"Taib","given":"Mustaffa Ali Azhar","non-dropping-particle":"","parse-names":false,"suffix":""},{"dropping-particle":"","family":"Budiman","given":"Faisal","non-dropping-particle":"","parse-names":false,"suffix":""},{"dropping-particle":"Ter","family":"Teo","given":"Pao","non-dropping-particle":"","parse-names":false,"suffix":""}],"container-title":"Journal of Ceramic Processing Research","id":"ITEM-4","issue":"2","issued":{"date-parts":[["2021"]]},"page":"200-207","title":"Physical, morphological and mineralogical properties of ceramic brick incorporated with Malaysia’s rice hush ash (Rha) agricultural waste","type":"article-journal","volume":"22"},"uris":["http://www.mendeley.com/documents/?uuid=98c56fb5-bbf6-4b6e-91ac-5b53eb8f6121"]},{"id":"ITEM-5","itemData":{"DOI":"10.1007/978-3-030-18350-9_17","ISBN":"9783030183509","ISSN":"23648198","abstract":"The Middle East and North Africa (MENA) countries focus their efforts on developing the agricultural sector to face several challenges of unemployment, poverty, water scarcity, and political reactions. Agricultural practices include animal husbandry, food processing activities, and irrigation, harvesting, transfer, and storage of field crops. These actions result in the generation of million tonnes of organic and inorganic wastes per year including crop residues, livestock manure, and chemical and biological fertilizers. Agricultural wastes should be appropriately managed to avoid serious environmental concerns such as eutrophication of surface water, groundwater contamination, odor emissions, and deterioration of soil, water, and air. Hence, this chapter demonstrates the strategies of agricultural waste management in the MENA region regarding the available land, water, and energy resources. The threefold solutions of agricultural wastes are (a) reduction via improving irrigation efficiency, developing cultivation strategies, minimizing chemical fertilizers, applying control and process monitoring schemes, investing in agricultural sectors, and increasing environmental awareness and education, (b) reuse in irrigation, fertilization, bio-energy production, pyrolysis, direct combustion, animal feed, and pollutant adsorption, and (c) recycling through civil construction and composting approaches. These strategies are presented regarding case studies reported in the literature for stimulating agricultural waste management in the MENA region.","author":[{"dropping-particle":"","family":"Shaaban","given":"Safenaz","non-dropping-particle":"","parse-names":false,"suffix":""},{"dropping-particle":"","family":"Nasr","given":"Mahmoud","non-dropping-particle":"","parse-names":false,"suffix":""}],"container-title":"Springer Water","id":"ITEM-5","issued":{"date-parts":[["2020"]]},"page":"337-353","title":"Toward Three R’s Agricultural Waste in MENA: Reduce, Reuse, and Recycle","type":"chapter"},"uris":["http://www.mendeley.com/documents/?uuid=0caac950-8105-4637-9aa8-b378cc826c0b"]},{"id":"ITEM-6","itemData":{"DOI":"10.1504/IJEWM.2020.110400","ISSN":"1478-9876","abstract":"Bricks are one of the most basic building materials used in construction field. To overcome the environmental issues related to pollution and energy problems, it is necessary to find out alternative material to replace clay in brick development. It is also required to reuse and recycle the products at the end of their lives. Use of agricultural waste as an alternative raw material in the manufacturing of fired clay bricks is attracting attention due to sustainability issues. This paper reviews the investigations carried out by various researchers on the use of agricultural residue as a partial replacement in the manufacturing of fired clay bricks. This study also emphasises on the economical value of utilisation of agricultural waste into useful products. The basic aim of this study is to review the various possibilities of utilisation of waste materials for the production of fired clay bricks in particular.","author":[{"dropping-particle":"","family":"Sorte","given":"Arti M.","non-dropping-particle":"","parse-names":false,"suffix":""},{"dropping-particle":"","family":"Burile","given":"Ajay N.","non-dropping-particle":"","parse-names":false,"suffix":""},{"dropping-particle":"","family":"Chaudhari","given":"Archana R.","non-dropping-particle":"","parse-names":false,"suffix":""},{"dropping-particle":"","family":"Haldar","given":"Animeshchandra","non-dropping-particle":"","parse-names":false,"suffix":""}],"container-title":"International Journal of Environment and Waste Management","id":"ITEM-6","issue":"4","issued":{"date-parts":[["2020"]]},"page":"531","title":"Utilisation of agro waste in the development of fired clay bricks – a review","type":"article-journal","volume":"26"},"uris":["http://www.mendeley.com/documents/?uuid=58f8dda6-f102-4a8d-a19c-8686ad4dcabf"]},{"id":"ITEM-7","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7","issue":"2","issued":{"date-parts":[["2020","1","7"]]},"page":"262","title":"Production of Sustainable Construction Materials Using Agro-Wastes","type":"article-journal","volume":"13"},"uris":["http://www.mendeley.com/documents/?uuid=62368016-c303-41b7-89b3-16d3da36c0a0"]},{"id":"ITEM-8","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8","issued":{"date-parts":[["2020","9"]]},"page":"119346","publisher":"Elsevier Ltd","title":"Application of agro and non-agro waste materials for unfired earth blocks construction: A review","type":"article-journal","volume":"254"},"uris":["http://www.mendeley.com/documents/?uuid=08bed32a-416e-498c-91d8-d75ed5c30a95"]},{"id":"ITEM-9","itemData":{"ISSN":"25870009","abstract":"This paper studies fired clay bricks mixed with different agricultural wastes such as grass (GA), coconut husk (CH), and sugarcane bagasse (SB) as porous additives in brick production. The agricultural wastes were added to the clay mixture in the compositions of 0, 2.5, 5, and 7.5 wt%. Mixed clay bricks were fired at 1000°C for 1 h and were then studied for their physical and mechanical properties. The pore shapes of the fired bricks were examined by SEM micrograph. The porosity was linearly generated with a higher waste content. An increase of the porosity was significantly related to an increasing shrinkage and water absorption, while the bulk density was decreased. The compressive strength value of the fired clay bricks tended to decrease according to the percentage of agricultural waste included in the mixture. From the physical properties' results, the thermal conductivity varied from 0.45 W/m K to 0.21 W/m K depending on the GA, CH, and SB contents (2.5-7.5%). Conclusively, the results revealed that the agricultural wastes could be used advantageously in the improvement of the thermal insulation properties and low dead load in building materials.","author":[{"dropping-particle":"","family":"Srisuwan","given":"Anuwat","non-dropping-particle":"","parse-names":false,"suffix":""},{"dropping-particle":"","family":"Phonphuak","given":"Nonthaphong","non-dropping-particle":"","parse-names":false,"suffix":""},{"dropping-particle":"","family":"Saengthong","given":"Chiawchan","non-dropping-particle":"","parse-names":false,"suffix":""}],"container-title":"Suranaree Journal of Science and Technology","id":"ITEM-9","issue":"1","issued":{"date-parts":[["2018"]]},"page":"49-58","title":"Improvement of thermal insulating properties and porosity of fired clay bricks with addition of agricultural wastes","type":"article-journal","volume":"25"},"uris":["http://www.mendeley.com/documents/?uuid=c2727523-717c-4056-ad7f-5fcc7e3d5f2f"]},{"id":"ITEM-10","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10","issued":{"date-parts":[["2018","1"]]},"page":"1117-1129","publisher":"Elsevier B.V.","title":"Thermal performance enhancement of eco-friendly bricks incorporating agro-wastes","type":"article-journal","volume":"158"},"uris":["http://www.mendeley.com/documents/?uuid=dd90c005-9c93-4480-a1c0-97086fb19d8f"]},{"id":"ITEM-11","itemData":{"DOI":"10.1061/(ASCE)MT.1943-5533.0001892","ISSN":"0899-1561","abstract":"© 2017 American Society of Civil Engineers. For decades the construction industry has been focused on developing new materials for minimizing environmental impact and improving the building insulation envelope. The use of certain wastes as additives for construction materials have been shown to be the best alternative. In particular, the fired clay brick industry has been highlighted as an optimal sector for incorporating such residues due to the large amount of mass flow and high temperatures involved in the manufacturing process. This paper assesses the feasibility of using wood chips from a pruned grapevine shoot as an additive for manufacturing fired clay bricks. Samples with different percentages of the additive were formed and tested. It is concluded that a maximum of 10% of wood chips can be added, which produces compressive strength values above 5 N/mm 2 . In spite of thermal conductivity being reduced up to 50%, water absorption is raised up to 30%. Thus, bricks must be coated to prevent masonry damage.","author":[{"dropping-particle":"","family":"Mendívil","given":"M. A.","non-dropping-particle":"","parse-names":false,"suffix":""},{"dropping-particle":"","family":"Muñoz","given":"P.","non-dropping-particle":"","parse-names":false,"suffix":""},{"dropping-particle":"","family":"Morales","given":"M. P.","non-dropping-particle":"","parse-names":false,"suffix":""},{"dropping-particle":"","family":"Letelier","given":"V.","non-dropping-particle":"","parse-names":false,"suffix":""},{"dropping-particle":"","family":"Juárez","given":"M. C.","non-dropping-particle":"","parse-names":false,"suffix":""}],"container-title":"Journal of Materials in Civil Engineering","id":"ITEM-11","issue":"8","issued":{"date-parts":[["2017","8"]]},"page":"04017074","title":"Grapevine Shoots for Improving Thermal Properties of Structural Fired Clay Bricks: New Method of Agricultural-Waste Valorization","type":"article-journal","volume":"29"},"uris":["http://www.mendeley.com/documents/?uuid=290a56d4-9404-4789-aeb9-908bf11fd072"]},{"id":"ITEM-12","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12","issued":{"date-parts":[["2017","6","30"]]},"page":"197-240","publisher":"Wiley","title":"Composites Using Agricultural Wastes","type":"chapter","volume":"1-8"},"uris":["http://www.mendeley.com/documents/?uuid=ad72f6fb-288b-40d2-9858-d21396cfc07d"]},{"id":"ITEM-13","itemData":{"ISSN":"09758585","abstract":"The aim of the present work is to investigate the utilization of rice husk (RH) and rice straw (RS) as agricultural residues obtained from 1. Madhusudanan, S.; Amirtham, L.R. Alternative Building Material Using Industrial and Agricultural Wastes. Key Eng. Mater. 2015, 650, 1–12, doi:10.4028/www.scientific.net/KEM.650.1.rice cultivation in Egypt in the manufacture of light fired clay bricks. RH and RS were substituted by weight percent (5%,10%,15%, 20%, 25% and 30%) to clay to form clay/RH and clay/RS bricks. Three sets of experiments were carried out. The first set was concerned with the characterization of the raw materials which covered screen analysis, free silica and organic matters, XRD, DTA and TGA analyses. The second and third sets were dedicated with the preparation and characterization of the mixed unfired and fired clay bricks. The tests of unfired bricks were the linear and volume shrinkage. The tests of fired bricks covered Lose On Ignition (LOI), firing shrinkage, cold and boiling point water absorption, saturation coefficient, apparent porosity, specific gravity, bulk density and compressive strength. The experimental results proved that the best composition of the clay mixture was 90% clay and 10% RH at700 oC firing temperature, which produce lighter bricks suitable to be used in the construction. The physical, chemical and mechanical properties of the mixed clay/RH brick gave good results in agreement with the standard ASTM.","author":[{"dropping-particle":"","family":"Hafez","given":"A. I.","non-dropping-particle":"","parse-names":false,"suffix":""},{"dropping-particle":"","family":"Khedr","given":"M. M.A.","non-dropping-particle":"","parse-names":false,"suffix":""},{"dropping-particle":"","family":"Amin","given":"Sh K.","non-dropping-particle":"","parse-names":false,"suffix":""},{"dropping-particle":"","family":"Sabry","given":"R. M.","non-dropping-particle":"","parse-names":false,"suffix":""},{"dropping-particle":"","family":"Osman","given":"R. M.","non-dropping-particle":"","parse-names":false,"suffix":""}],"container-title":"Research Journal of Pharmaceutical, Biological and Chemical Sciences","id":"ITEM-13","issue":"4","issued":{"date-parts":[["2016"]]},"page":"2588-2600","title":"Utilitization of agricultural residues of rice cultivation In manufacturing of light fired clay bricks","type":"article-journal","volume":"7"},"uris":["http://www.mendeley.com/documents/?uuid=72ad60a1-4a5e-49cc-91fa-1e66554cb0d5"]},{"id":"ITEM-14","itemData":{"DOI":"10.1016/j.enbuild.2015.07.016","ISSN":"03787788","abstract":"Energy-efficiency of sustainable constructions and buildings are evaluated based upon the heating and cooling demands, but also according to the primary-energy demand, CO&lt;inf&gt;2&lt;/inf&gt; savings potential, and the ecological properties of building materials. To meet increasingly rigorous requirements, the demand for natural building materials is growing rapidly. The research objective of the here presented study is to stabilize soils with natural straw fibres to produce a composite, sustainable, non-toxic and locally sourced building material. The material appropriateness was determined by establishing the thermal conductivity of a selection of unfired earth bricks that were identified as potential new natural building materials. The thermal conductivity is an essential material characteristic to achieve the required insulation level and for market success as a new product. The earth bricks consist of soil, cement, gypsum and straw fibres. Straw was applied as fibre reinforcement for unfired bricks. Two fibre types were used: wheat and barley straw. The results indicated that the thermal conductivity of all investigated variants decreased with increasing fibre content while increasing with higher cement and gypsum contents. They also show that barley straw fibre reinforced bricks exhibited the highest thermal insulation values. The addition of fibre positively improves both, thermal and static properties.","author":[{"dropping-particle":"","family":"Ashour","given":"Taha","non-dropping-particle":"","parse-names":false,"suffix":""},{"dropping-particle":"","family":"Korjenic","given":"Azra","non-dropping-particle":"","parse-names":false,"suffix":""},{"dropping-particle":"","family":"Korjenic","given":"Sinan","non-dropping-particle":"","parse-names":false,"suffix":""},{"dropping-particle":"","family":"Wu","given":"Wei","non-dropping-particle":"","parse-names":false,"suffix":""}],"container-title":"Energy and Buildings","id":"ITEM-14","issued":{"date-parts":[["2015","10"]]},"page":"139-146","publisher":"Elsevier B.V.","title":"Thermal conductivity of unfired earth bricks reinforced by agricultural wastes with cement and gypsum","type":"article-journal","volume":"104"},"uris":["http://www.mendeley.com/documents/?uuid=16d7ed14-c10b-496f-83be-8c833f5d1b8f"]},{"id":"ITEM-15","itemData":{"DOI":"10.1016/j.conbuildmat.2015.05.006","ISSN":"09500618","abstract":"The main objective of this study is to investigate the effects of the incorporation of renewable pore-forming agents on the properties of fired bricks. Different additives have been studied (wheat straw, sunflower seed cake and olive stone flour) at different grinding and incorporation rate. Physical properties such as linear shrinkage, loss on ignition, bulk porosity, water absorption and bulk density have been measured. Mechanical and thermal performances have also been characterized. The incorporation of 4 wt.% of sunflower seed cake, with the lowest grinding, leads to the best compromise between mechanical and thermal results compared to the reference brick.","author":[{"dropping-particle":"","family":"Bories","given":"Cecile","non-dropping-particle":"","parse-names":false,"suffix":""},{"dropping-particle":"","family":"Aouba","given":"Laila","non-dropping-particle":"","parse-names":false,"suffix":""},{"dropping-particle":"","family":"Vedrenne","given":"Emeline","non-dropping-particle":"","parse-names":false,"suffix":""},{"dropping-particle":"","family":"Vilarem","given":"Gerard","non-dropping-particle":"","parse-names":false,"suffix":""}],"container-title":"Construction and Building Materials","id":"ITEM-15","issued":{"date-parts":[["2015","8"]]},"page":"158-163","publisher":"Elsevier Ltd","title":"Fired clay bricks using agricultural biomass wastes: Study and characterization","type":"article-journal","volume":"91"},"uris":["http://www.mendeley.com/documents/?uuid=4ed74b26-726b-4010-8542-270bf76b8a4f"]},{"id":"ITEM-16","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16","issued":{"date-parts":[["2015","7"]]},"page":"1-12","title":"Alternative Building Material Using Industrial and Agricultural Wastes","type":"article-journal","volume":"650"},"uris":["http://www.mendeley.com/documents/?uuid=de6bf552-12cd-4db5-8d3a-b61b190b80c0"]},{"id":"ITEM-17","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17","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18","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18","issued":{"date-parts":[["2013","1"]]},"page":"872-878","publisher":"Elsevier Ltd","title":"Application of agro-waste for sustainable construction materials: A review","type":"article-journal","volume":"38"},"uris":["http://www.mendeley.com/documents/?uuid=8b036aa6-9d88-4e73-abb6-afe7d18e9dbe"]},{"id":"ITEM-19","itemData":{"author":[{"dropping-particle":"","family":"Chiang","given":"K.Y.","non-dropping-particle":"","parse-names":false,"suffix":""},{"dropping-particle":"","family":"Chou","given":"P.H.","non-dropping-particle":"","parse-names":false,"suffix":""},{"dropping-particle":"","family":"Chien","given":"K.L.","non-dropping-particle":"","parse-names":false,"suffix":""},{"dropping-particle":"","family":"Chen","given":"J.L.","non-dropping-particle":"","parse-names":false,"suffix":""}],"container-title":"Journal of Residuals Science and Technology","id":"ITEM-19","issue":"4","issued":{"date-parts":[["2009"]]},"page":"185-191","title":"Novel lightweight building bricks manufactured from water treatment plant sludge and agricultural waste","type":"article-journal","volume":"6"},"uris":["http://www.mendeley.com/documents/?uuid=31e175fb-3088-471c-8b79-2cf6956db5a1"]},{"id":"ITEM-20","itemData":{"author":[{"dropping-particle":"","family":"Rai","given":"Mohan","non-dropping-particle":"","parse-names":false,"suffix":""}],"container-title":"International journal for housing science and its applications","id":"ITEM-20","issue":"3","issued":{"date-parts":[["1978"]]},"page":"213-221","title":"Low cost building materials using industrial and agricultural wastes","type":"article-journal","volume":"2"},"uris":["http://www.mendeley.com/documents/?uuid=20eb4516-f960-4699-8c6a-24d2407e2f6b"]}],"mendeley":{"formattedCitation":"[6, 15, 77, 78, 80, 86, 97, 101–105, 26, 31, 38, 43, 55, 57, 59, 64]","plainTextFormattedCitation":"[6, 15, 77, 78, 80, 86, 97, 101–105, 26, 31, 38, 43, 55, 57, 59, 64]","previouslyFormattedCitation":"[6, 15, 67, 78, 79, 81, 87, 101–105, 18, 23, 31, 43, 52, 53, 55, 62]"},"properties":{"noteIndex":0},"schema":"https://github.com/citation-style-language/schema/raw/master/csl-citation.json"}</w:instrText>
            </w:r>
            <w:r>
              <w:rPr>
                <w:i w:val="0"/>
                <w:sz w:val="16"/>
                <w:szCs w:val="16"/>
                <w:lang w:val="en-GB"/>
              </w:rPr>
              <w:fldChar w:fldCharType="separate"/>
            </w:r>
            <w:r>
              <w:rPr>
                <w:i w:val="0"/>
                <w:sz w:val="16"/>
                <w:szCs w:val="16"/>
                <w:lang w:val="en-GB"/>
              </w:rPr>
              <w:t>[6, 15, 77, 78, 80, 86, 97, 101–105, 26, 31, 38, 43, 55, 57, 59, 64]</w:t>
            </w:r>
            <w:r>
              <w:rPr>
                <w:i w:val="0"/>
                <w:sz w:val="16"/>
                <w:szCs w:val="16"/>
                <w:lang w:val="en-GB"/>
              </w:rPr>
              <w:fldChar w:fldCharType="end"/>
            </w:r>
          </w:p>
        </w:tc>
      </w:tr>
      <w:tr w:rsidR="00160424" w:rsidTr="00326659">
        <w:trPr>
          <w:trHeight w:val="457"/>
          <w:jc w:val="center"/>
        </w:trPr>
        <w:tc>
          <w:tcPr>
            <w:tcW w:w="2126" w:type="dxa"/>
            <w:tcBorders>
              <w:top w:val="single" w:sz="4" w:space="0" w:color="A6A6A6"/>
              <w:bottom w:val="single" w:sz="4" w:space="0" w:color="A6A6A6"/>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Category 3</w:t>
            </w:r>
          </w:p>
          <w:p w:rsidR="00160424" w:rsidRDefault="00160424" w:rsidP="00326659">
            <w:pPr>
              <w:pStyle w:val="MDPI14history"/>
              <w:jc w:val="center"/>
              <w:rPr>
                <w:lang w:val="en-GB"/>
              </w:rPr>
            </w:pPr>
            <w:r>
              <w:rPr>
                <w:sz w:val="16"/>
                <w:szCs w:val="16"/>
                <w:lang w:val="en-GB"/>
              </w:rPr>
              <w:t>Materials/biocomposites for structural and/or reinforcement applications</w:t>
            </w:r>
          </w:p>
        </w:tc>
        <w:tc>
          <w:tcPr>
            <w:tcW w:w="3693" w:type="dxa"/>
            <w:tcBorders>
              <w:top w:val="single" w:sz="4" w:space="0" w:color="A6A6A6"/>
              <w:bottom w:val="single" w:sz="4" w:space="0" w:color="A6A6A6"/>
            </w:tcBorders>
            <w:vAlign w:val="center"/>
          </w:tcPr>
          <w:p w:rsidR="00160424" w:rsidRDefault="00160424" w:rsidP="00326659">
            <w:pPr>
              <w:pStyle w:val="MDPI14history"/>
              <w:jc w:val="center"/>
              <w:rPr>
                <w:color w:val="auto"/>
                <w:sz w:val="16"/>
                <w:szCs w:val="16"/>
                <w:lang w:val="en-GB"/>
              </w:rPr>
            </w:pPr>
            <w:r>
              <w:rPr>
                <w:color w:val="auto"/>
                <w:sz w:val="16"/>
                <w:szCs w:val="16"/>
                <w:lang w:val="en-GB"/>
              </w:rPr>
              <w:t>Natural fiber/polymer composites (NFPCs)</w:t>
            </w:r>
          </w:p>
          <w:p w:rsidR="00160424" w:rsidRDefault="00160424" w:rsidP="00326659">
            <w:pPr>
              <w:pStyle w:val="MDPI14history"/>
              <w:jc w:val="center"/>
              <w:rPr>
                <w:color w:val="auto"/>
                <w:sz w:val="16"/>
                <w:szCs w:val="16"/>
                <w:lang w:val="en-GB"/>
              </w:rPr>
            </w:pPr>
            <w:r>
              <w:rPr>
                <w:color w:val="auto"/>
                <w:sz w:val="16"/>
                <w:szCs w:val="16"/>
                <w:lang w:val="en-GB"/>
              </w:rPr>
              <w:t>Polymer matrices for lightweight structural applications</w:t>
            </w:r>
          </w:p>
          <w:p w:rsidR="00160424" w:rsidRDefault="00160424" w:rsidP="00326659">
            <w:pPr>
              <w:pStyle w:val="MDPI14history"/>
              <w:jc w:val="center"/>
              <w:rPr>
                <w:color w:val="auto"/>
                <w:sz w:val="16"/>
                <w:szCs w:val="16"/>
                <w:lang w:val="en-GB"/>
              </w:rPr>
            </w:pPr>
            <w:r>
              <w:rPr>
                <w:color w:val="auto"/>
                <w:sz w:val="16"/>
                <w:szCs w:val="16"/>
                <w:lang w:val="en-GB"/>
              </w:rPr>
              <w:t>Reinforced polypropylene composites</w:t>
            </w:r>
          </w:p>
          <w:p w:rsidR="00160424" w:rsidRDefault="00160424" w:rsidP="00326659">
            <w:pPr>
              <w:pStyle w:val="MDPI14history"/>
              <w:jc w:val="center"/>
              <w:rPr>
                <w:color w:val="auto"/>
                <w:sz w:val="16"/>
                <w:szCs w:val="16"/>
                <w:lang w:val="en-GB"/>
              </w:rPr>
            </w:pPr>
            <w:r>
              <w:rPr>
                <w:color w:val="auto"/>
                <w:sz w:val="16"/>
                <w:szCs w:val="16"/>
                <w:lang w:val="en-GB"/>
              </w:rPr>
              <w:t xml:space="preserve"> (wall panel)</w:t>
            </w:r>
          </w:p>
          <w:p w:rsidR="00160424" w:rsidRDefault="00160424" w:rsidP="00326659">
            <w:pPr>
              <w:pStyle w:val="MDPI14history"/>
              <w:jc w:val="center"/>
              <w:rPr>
                <w:color w:val="auto"/>
                <w:sz w:val="16"/>
                <w:szCs w:val="16"/>
                <w:lang w:val="en-GB"/>
              </w:rPr>
            </w:pPr>
            <w:r>
              <w:rPr>
                <w:color w:val="auto"/>
                <w:sz w:val="16"/>
                <w:szCs w:val="16"/>
                <w:lang w:val="en-GB"/>
              </w:rPr>
              <w:t>Bio-epoxy resin reinforced green composites</w:t>
            </w:r>
          </w:p>
          <w:p w:rsidR="00160424" w:rsidRDefault="00160424" w:rsidP="00326659">
            <w:pPr>
              <w:pStyle w:val="MDPI14history"/>
              <w:jc w:val="center"/>
              <w:rPr>
                <w:color w:val="auto"/>
                <w:sz w:val="16"/>
                <w:szCs w:val="16"/>
                <w:lang w:val="en-GB"/>
              </w:rPr>
            </w:pPr>
            <w:r>
              <w:rPr>
                <w:color w:val="auto"/>
                <w:sz w:val="16"/>
                <w:szCs w:val="16"/>
                <w:lang w:val="en-GB"/>
              </w:rPr>
              <w:t>Bio-based polymers</w:t>
            </w:r>
          </w:p>
          <w:p w:rsidR="00160424" w:rsidRDefault="00160424" w:rsidP="00326659">
            <w:pPr>
              <w:pStyle w:val="MDPI14history"/>
              <w:jc w:val="center"/>
              <w:rPr>
                <w:color w:val="auto"/>
                <w:sz w:val="16"/>
                <w:szCs w:val="16"/>
                <w:lang w:val="en-GB"/>
              </w:rPr>
            </w:pPr>
            <w:r>
              <w:rPr>
                <w:color w:val="auto"/>
                <w:sz w:val="16"/>
                <w:szCs w:val="16"/>
                <w:lang w:val="en-GB"/>
              </w:rPr>
              <w:t>Wallpaper</w:t>
            </w:r>
          </w:p>
          <w:p w:rsidR="00160424" w:rsidRDefault="00160424" w:rsidP="00326659">
            <w:pPr>
              <w:pStyle w:val="MDPI14history"/>
              <w:jc w:val="center"/>
              <w:rPr>
                <w:color w:val="auto"/>
                <w:sz w:val="16"/>
                <w:szCs w:val="16"/>
                <w:lang w:val="en-GB"/>
              </w:rPr>
            </w:pPr>
            <w:r>
              <w:rPr>
                <w:color w:val="auto"/>
                <w:sz w:val="16"/>
                <w:szCs w:val="16"/>
                <w:lang w:val="en-GB"/>
              </w:rPr>
              <w:t xml:space="preserve">Hybrid polypropylene composites </w:t>
            </w:r>
          </w:p>
          <w:p w:rsidR="00160424" w:rsidRDefault="00160424" w:rsidP="00326659">
            <w:pPr>
              <w:pStyle w:val="MDPI14history"/>
              <w:jc w:val="center"/>
              <w:rPr>
                <w:color w:val="auto"/>
                <w:sz w:val="16"/>
                <w:szCs w:val="16"/>
                <w:lang w:val="en-GB"/>
              </w:rPr>
            </w:pPr>
            <w:r>
              <w:rPr>
                <w:color w:val="auto"/>
                <w:sz w:val="16"/>
                <w:szCs w:val="16"/>
                <w:lang w:val="en-GB"/>
              </w:rPr>
              <w:t>False ceiling tiles</w:t>
            </w:r>
          </w:p>
          <w:p w:rsidR="00160424" w:rsidRDefault="00160424" w:rsidP="00326659">
            <w:pPr>
              <w:pStyle w:val="MDPI14history"/>
              <w:jc w:val="center"/>
              <w:rPr>
                <w:color w:val="auto"/>
                <w:sz w:val="16"/>
                <w:szCs w:val="16"/>
                <w:lang w:val="en-GB"/>
              </w:rPr>
            </w:pPr>
            <w:r>
              <w:rPr>
                <w:color w:val="auto"/>
                <w:sz w:val="16"/>
                <w:szCs w:val="16"/>
                <w:lang w:val="en-GB"/>
              </w:rPr>
              <w:t>Fiber-cement</w:t>
            </w:r>
          </w:p>
          <w:p w:rsidR="00160424" w:rsidRDefault="00160424" w:rsidP="00326659">
            <w:pPr>
              <w:pStyle w:val="MDPI14history"/>
              <w:jc w:val="center"/>
              <w:rPr>
                <w:color w:val="auto"/>
                <w:sz w:val="16"/>
                <w:szCs w:val="16"/>
                <w:lang w:val="en-GB"/>
              </w:rPr>
            </w:pPr>
            <w:r>
              <w:rPr>
                <w:color w:val="auto"/>
                <w:sz w:val="16"/>
                <w:szCs w:val="16"/>
                <w:lang w:val="en-GB"/>
              </w:rPr>
              <w:t xml:space="preserve">Concrete walls </w:t>
            </w:r>
          </w:p>
          <w:p w:rsidR="00160424" w:rsidRDefault="00160424" w:rsidP="00326659">
            <w:pPr>
              <w:jc w:val="center"/>
              <w:rPr>
                <w:rFonts w:ascii="Palatino Linotype" w:eastAsia="Times New Roman" w:hAnsi="Palatino Linotype"/>
                <w:sz w:val="16"/>
                <w:szCs w:val="16"/>
                <w:lang w:val="en-GB" w:eastAsia="de-DE" w:bidi="en-US"/>
              </w:rPr>
            </w:pPr>
            <w:r>
              <w:rPr>
                <w:rFonts w:ascii="Palatino Linotype" w:eastAsia="Times New Roman" w:hAnsi="Palatino Linotype"/>
                <w:sz w:val="16"/>
                <w:szCs w:val="16"/>
                <w:lang w:val="en-GB" w:eastAsia="de-DE" w:bidi="en-US"/>
              </w:rPr>
              <w:t>Cement-bonded particleboard</w:t>
            </w:r>
          </w:p>
          <w:p w:rsidR="00160424" w:rsidRDefault="00160424" w:rsidP="00326659">
            <w:pPr>
              <w:pStyle w:val="MDPI14history"/>
              <w:jc w:val="center"/>
              <w:rPr>
                <w:color w:val="auto"/>
                <w:sz w:val="16"/>
                <w:szCs w:val="16"/>
                <w:lang w:val="en-GB"/>
              </w:rPr>
            </w:pPr>
            <w:r>
              <w:rPr>
                <w:color w:val="auto"/>
                <w:sz w:val="16"/>
                <w:szCs w:val="16"/>
                <w:lang w:val="en-GB"/>
              </w:rPr>
              <w:t>Binderless fibre-board</w:t>
            </w:r>
          </w:p>
          <w:p w:rsidR="00160424" w:rsidRDefault="00160424" w:rsidP="00326659">
            <w:pPr>
              <w:pStyle w:val="MDPI14history"/>
              <w:jc w:val="center"/>
              <w:rPr>
                <w:color w:val="auto"/>
                <w:sz w:val="16"/>
                <w:szCs w:val="16"/>
                <w:lang w:val="en-GB"/>
              </w:rPr>
            </w:pPr>
            <w:r>
              <w:rPr>
                <w:color w:val="auto"/>
                <w:sz w:val="16"/>
                <w:szCs w:val="16"/>
                <w:lang w:val="en-GB"/>
              </w:rPr>
              <w:t>Reinforced polypropylene</w:t>
            </w:r>
          </w:p>
          <w:p w:rsidR="00160424" w:rsidRDefault="00160424" w:rsidP="00326659">
            <w:pPr>
              <w:pStyle w:val="MDPI14history"/>
              <w:jc w:val="center"/>
              <w:rPr>
                <w:sz w:val="16"/>
                <w:szCs w:val="16"/>
                <w:lang w:val="en-GB"/>
              </w:rPr>
            </w:pPr>
            <w:r>
              <w:rPr>
                <w:sz w:val="16"/>
                <w:szCs w:val="16"/>
                <w:lang w:val="en-GB"/>
              </w:rPr>
              <w:t xml:space="preserve">Reinforced composites </w:t>
            </w:r>
          </w:p>
          <w:p w:rsidR="00160424" w:rsidRDefault="00160424" w:rsidP="00326659">
            <w:pPr>
              <w:pStyle w:val="MDPI14history"/>
              <w:jc w:val="center"/>
              <w:rPr>
                <w:sz w:val="16"/>
                <w:szCs w:val="16"/>
                <w:lang w:val="en-GB"/>
              </w:rPr>
            </w:pPr>
            <w:r>
              <w:rPr>
                <w:sz w:val="16"/>
                <w:szCs w:val="16"/>
                <w:lang w:val="en-GB"/>
              </w:rPr>
              <w:t>Particleboard</w:t>
            </w:r>
          </w:p>
          <w:p w:rsidR="00160424" w:rsidRDefault="00160424" w:rsidP="00326659">
            <w:pPr>
              <w:pStyle w:val="MDPI14history"/>
              <w:jc w:val="center"/>
              <w:rPr>
                <w:sz w:val="16"/>
                <w:szCs w:val="16"/>
                <w:lang w:val="en-GB"/>
              </w:rPr>
            </w:pPr>
            <w:r>
              <w:rPr>
                <w:sz w:val="16"/>
                <w:szCs w:val="16"/>
                <w:lang w:val="en-GB"/>
              </w:rPr>
              <w:t>Fibreboards</w:t>
            </w:r>
          </w:p>
          <w:p w:rsidR="00160424" w:rsidRDefault="00160424" w:rsidP="00326659">
            <w:pPr>
              <w:pStyle w:val="MDPI14history"/>
              <w:jc w:val="center"/>
              <w:rPr>
                <w:sz w:val="16"/>
                <w:szCs w:val="16"/>
                <w:lang w:val="en-GB"/>
              </w:rPr>
            </w:pPr>
            <w:r>
              <w:rPr>
                <w:sz w:val="16"/>
                <w:szCs w:val="16"/>
                <w:lang w:val="en-GB"/>
              </w:rPr>
              <w:t>Unitary (or ‘‘monolithic”) structural components and assemblies</w:t>
            </w:r>
          </w:p>
          <w:p w:rsidR="00160424" w:rsidRDefault="00160424" w:rsidP="00326659">
            <w:pPr>
              <w:pStyle w:val="MDPI14history"/>
              <w:jc w:val="center"/>
              <w:rPr>
                <w:sz w:val="16"/>
                <w:szCs w:val="16"/>
                <w:lang w:val="en-GB"/>
              </w:rPr>
            </w:pPr>
            <w:r>
              <w:rPr>
                <w:sz w:val="16"/>
                <w:szCs w:val="16"/>
                <w:lang w:val="en-GB"/>
              </w:rPr>
              <w:t>Earth Plaster Composites</w:t>
            </w:r>
          </w:p>
          <w:p w:rsidR="00160424" w:rsidRDefault="00160424" w:rsidP="00326659">
            <w:pPr>
              <w:pStyle w:val="MDPI14history"/>
              <w:jc w:val="center"/>
              <w:rPr>
                <w:sz w:val="16"/>
                <w:szCs w:val="16"/>
                <w:lang w:val="en-GB"/>
              </w:rPr>
            </w:pPr>
            <w:r>
              <w:rPr>
                <w:sz w:val="16"/>
                <w:szCs w:val="16"/>
                <w:lang w:val="en-GB"/>
              </w:rPr>
              <w:t>Panels, door shutters, door frames, roofing sheets and dough molding compounds</w:t>
            </w:r>
          </w:p>
          <w:p w:rsidR="00160424" w:rsidRDefault="00160424" w:rsidP="00326659">
            <w:pPr>
              <w:pStyle w:val="MDPI14history"/>
              <w:jc w:val="center"/>
              <w:rPr>
                <w:sz w:val="16"/>
                <w:szCs w:val="16"/>
                <w:lang w:val="en-GB"/>
              </w:rPr>
            </w:pPr>
            <w:r>
              <w:rPr>
                <w:sz w:val="16"/>
                <w:szCs w:val="16"/>
                <w:lang w:val="en-GB"/>
              </w:rPr>
              <w:t xml:space="preserve">Roofing tiles, ceiling plates, thin sheets, wall panels </w:t>
            </w:r>
          </w:p>
          <w:p w:rsidR="00160424" w:rsidRDefault="00160424" w:rsidP="00326659">
            <w:pPr>
              <w:pStyle w:val="MDPI14history"/>
              <w:jc w:val="center"/>
              <w:rPr>
                <w:sz w:val="16"/>
                <w:szCs w:val="16"/>
                <w:lang w:val="en-GB"/>
              </w:rPr>
            </w:pPr>
            <w:r>
              <w:rPr>
                <w:sz w:val="16"/>
                <w:szCs w:val="16"/>
                <w:lang w:val="en-GB"/>
              </w:rPr>
              <w:t>Lightweight building components</w:t>
            </w:r>
          </w:p>
          <w:p w:rsidR="00160424" w:rsidRDefault="00160424" w:rsidP="00326659">
            <w:pPr>
              <w:pStyle w:val="MDPI14history"/>
              <w:jc w:val="center"/>
              <w:rPr>
                <w:sz w:val="16"/>
                <w:szCs w:val="16"/>
                <w:lang w:val="en-GB"/>
              </w:rPr>
            </w:pPr>
            <w:r>
              <w:rPr>
                <w:sz w:val="16"/>
                <w:szCs w:val="16"/>
                <w:lang w:val="en-GB"/>
              </w:rPr>
              <w:t>Structural sheathing materials</w:t>
            </w:r>
          </w:p>
          <w:p w:rsidR="00160424" w:rsidRDefault="00160424" w:rsidP="00326659">
            <w:pPr>
              <w:pStyle w:val="MDPI14history"/>
              <w:jc w:val="center"/>
              <w:rPr>
                <w:lang w:val="en-GB"/>
              </w:rPr>
            </w:pPr>
            <w:r>
              <w:rPr>
                <w:sz w:val="16"/>
                <w:szCs w:val="16"/>
                <w:lang w:val="en-GB"/>
              </w:rPr>
              <w:t>Composite boards/panels</w:t>
            </w:r>
          </w:p>
        </w:tc>
        <w:tc>
          <w:tcPr>
            <w:tcW w:w="1694" w:type="dxa"/>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16/j.conbuildmat.2017.07.082","ISSN":"09500618","abstract":"This research explored the feasibility of using vacuum-assisted infusion process (VIP) and agricultural waste - based materials to in-situ build unitary (or “monolithic”) structural components and assemblies. Mechanical properties of the natural/synthetic hybrid fiber composite materials were studied. The experimental results show that in combination with a small amount of glass fiber, the nonwoven coconut coir fiber mats can be used as structural sheathing material to provide satisfactory strength and stiffness. In addition, five “unibody” light-frame composite shear panels sheathed with the coconut coir/fiberglass material and two plywood panels were fabricated; and three composite “I”-shape beams were prototyped using the vacuum infusion process. The structural behaviors of the composite shear panels and beams were tested and compared to those of conventional plywood constructions. The results indicate that structural members constructed through VIP have satisfactory stiffness and strength and they offer better structural integrity and energy dissipation over conventional constructions. The design and construction technique outlined in this paper provides a means to in-situ construct complex-shaped structural assemblies with minimal or no joint. The experimental data showed good agreement with results calculated through classical laminate theory (CLT).","author":[{"dropping-particle":"","family":"Brooks","given":"Adam L.","non-dropping-particle":"","parse-names":false,"suffix":""},{"dropping-particle":"","family":"Zhou","given":"Hongyu","non-dropping-particle":"","parse-names":false,"suffix":""},{"dropping-particle":"","family":"Shen","given":"Zhenglai","non-dropping-particle":"","parse-names":false,"suffix":""}],"container-title":"Construction and Building Materials","id":"ITEM-1","issued":{"date-parts":[["2017","10"]]},"page":"886-896","publisher":"Elsevier Ltd","title":"A monolithic “unibody” construction of structural assemblies through vacuum-assisted processing of agro-waste fibrous composites","type":"article-journal","volume":"153"},"uris":["http://www.mendeley.com/documents/?uuid=5866c255-3fcd-4ca9-b3d7-75835a076587"]},{"id":"ITEM-2","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2","issued":{"date-parts":[["2017","6","30"]]},"page":"197-240","publisher":"Wiley","title":"Composites Using Agricultural Wastes","type":"chapter","volume":"1-8"},"uris":["http://www.mendeley.com/documents/?uuid=ad72f6fb-288b-40d2-9858-d21396cfc07d"]},{"id":"ITEM-3","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3","issue":"1-2","issued":{"date-parts":[["2015","12","15"]]},"page":"42-55","publisher":"Science Alert","title":"Agricultural Waste Fibers Towards Sustainability and Advanced Utilization: A Review","type":"article-journal","volume":"15"},"uris":["http://www.mendeley.com/documents/?uuid=1a1e47dd-dd87-4259-9351-4049a8b92bb1"]},{"id":"ITEM-4","itemData":{"DOI":"10.1016/j.indcrop.2021.114053","ISSN":"09266690","abstract":"The characteristics of natural fibers have significant effects on properties of natural fiber/polymer composites (NFPCs). Herein, agricultural residues (ARs) fibers, including wheat straw (WS), rice straw (RS), rice husk (RH), sugarcane bagasse (SB), cotton stalk (CS), and Moso bamboo fiber (MB) were selected as reinforcement to fabricate NFPCs via extrusion processing. The chemical and physical properties of the fibers were determined. The mechanical properties, hygroscopicity, rheological properties, and dimensional stability of the resulting composites were studied. The MB fiber had the highest α-cellulose content (46.4 %), lignin content (26.4 %), and crystallinity index (60.2 %). The CS fiber contained the lowest α-cellulose content (29.1 %) and the highest extractive content (8.9 %). RS and RH fibers, which with much higher ash content than the other fibers, had the lowest lignin (11.9 %) and extractive (2.7 %) contents, respectively. A reduction of fiber length and L/D can be observed after extrusion. SB fibers (794.4 μm) was longer than other ARs fibers, and the MB and RH had the highest (3.6) and lowest (2.0) L/D, respectively. Addition of ARs fibers in HDPE can improve the tensile and flexural strength, and the mechanical modulus of composites was more than 3 times higher than HDPE. The best mechanical properties, dimensional stability, and thermostability were obtained for the MB-based composite. Composite filled with RH showed the poorest mechanical properties but the best processability. CS-and RS-based composites exhibited much lower Vicat softening temperature (85.57 °C and 87.24 °C) due to the lower α-cellulose content and higher extractive content in the fibers. The ARs had the great potential as fillers to prepare NFPCs. It is anticipated that the findings will provide useful design inputs for making construction and building materials.","author":[{"dropping-particle":"","family":"Mu","given":"Binshan","non-dropping-particle":"","parse-names":false,"suffix":""},{"dropping-particle":"","family":"Tang","given":"Wei","non-dropping-particle":"","parse-names":false,"suffix":""},{"dropping-particle":"","family":"Liu","given":"Tao","non-dropping-particle":"","parse-names":false,"suffix":""},{"dropping-particle":"","family":"Hao","given":"Xiaolong","non-dropping-particle":"","parse-names":false,"suffix":""},{"dropping-particle":"","family":"Wang","given":"Qingwen","non-dropping-particle":"","parse-names":false,"suffix":""},{"dropping-particle":"","family":"Ou","given":"Rongxian","non-dropping-particle":"","parse-names":false,"suffix":""}],"container-title":"Industrial Crops and Products","id":"ITEM-4","issue":"September","issued":{"date-parts":[["2021","11"]]},"page":"114053","publisher":"Elsevier B.V.","title":"Comparative study of high-density polyethylene-based biocomposites reinforced with various agricultural residue fibers","type":"article-journal","volume":"172"},"uris":["http://www.mendeley.com/documents/?uuid=ad2178e3-4bd5-4fa5-98d6-c27b9acdbb7c"]},{"id":"ITEM-5","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5","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6","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6","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7","itemData":{"DOI":"10.1007/s10924-020-01868-8","ISBN":"0123456789","ISSN":"1566-2543","author":[{"dropping-particle":"","family":"Zindani","given":"Divya","non-dropping-particle":"","parse-names":false,"suffix":""},{"dropping-particle":"","family":"Kumar","given":"Santosh","non-dropping-particle":"","parse-names":false,"suffix":""},{"dropping-particle":"","family":"Maity","given":"Saikat Ranjan","non-dropping-particle":"","parse-names":false,"suffix":""},{"dropping-particle":"","family":"Bhowmik","given":"Sumit","non-dropping-particle":"","parse-names":false,"suffix":""}],"container-title":"Journal of Polymers and the Environment","id":"ITEM-7","issue":"1","issued":{"date-parts":[["2021","1","25"]]},"page":"143-155","publisher":"Springer US","title":"Mechanical Characterization of Bio-epoxy Green Composites Derived from Sodium Bicarbonate Treated Punica Granatum Short Fiber Agro-waste","type":"article-journal","volume":"29"},"uris":["http://www.mendeley.com/documents/?uuid=364bc8d3-12b5-47a5-b62f-5f203fc13356"]},{"id":"ITEM-8","itemData":{"DOI":"10.3390/polym12051127","ISSN":"2073-4360","abstract":"Agro-wastes are derived from diverse sources including grape pomace, tomato pomace, pineapple, orange, and lemon peels, sugarcane bagasse, rice husks, wheat straw, and palm oil fibers, among other affordable and commonly available materials. The carbon-rich precursors are used in the production bio-based polymers through microbial, biopolymer blending, and chemical methods. The Food and Agriculture Organization (FAO) estimates that 20–30% of fruits and vegetables are discarded as waste during post-harvest handling. The development of bio-based polymers is essential, considering the scale of global environmental pollution that is directly linked to the production of synthetic plastics such as polypropylene (PP) and polyethylene (PET). Globally, 400 million tons of synthetic plastics are produced each year, and less than 9% are recycled. The optical, mechanical, and chemical properties such as ultraviolet (UV) absorbance, tensile strength, and water permeability are influenced by the synthetic route. The production of bio-based polymers from renewable sources and microbial synthesis are scalable, facile, and pose a minimal impact on the environment compared to chemical synthesis methods that rely on alkali and acid treatment or co-polymer blending. Despite the development of advanced synthetic methods and the application of biofilms in smart/intelligent food packaging, construction, exclusion nets, and medicine, commercial production is limited by cost, the economics of production, useful life, and biodegradation concerns, and the availability of adequate agro-wastes. New and cost-effective production techniques are critical to facilitate the commercial production of bio-based polymers and the replacement of synthetic polymers.","author":[{"dropping-particle":"","family":"Maraveas","given":"Chrysanthos","non-dropping-particle":"","parse-names":false,"suffix":""}],"container-title":"Polymers","id":"ITEM-8","issue":"5","issued":{"date-parts":[["2020","5","14"]]},"page":"1127","title":"Production of Sustainable and Biodegradable Polymers from Agricultural Waste","type":"article-journal","volume":"12"},"uris":["http://www.mendeley.com/documents/?uuid=e595ef00-5ccc-47df-a28a-6c7cd58fc0de"]},{"id":"ITEM-9","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9","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10","itemData":{"DOI":"10.1016/j.jobe.2019.100991","ISSN":"23527102","abstract":"Lignocellulosic agricultural residues are unavoidably generated and are mostly disposed by burning or burying which causes significant pollution. Using these materials for value added applications can contribute to a greener environment. In this work, two such agricultural residues namely, rice husk (RH) and groundnut shell (GNS) were used without any treatment to prepare hybrid polypropylene (PP) biocomposites for green building materials. The effects of % reinforcement on the thermal insulation, sound absorption, aqueous stability, flame resistance along with mechanical properties were tested. The unique wedge shaped morphology of rice husk and its low aspect ratio played a significant role in influencing the properties of the composites. The composites possessed good tensile and flexural strength (highest value of 15.6 MPa and 37.6 MPa respectively at the 20/60/20 GNS/RH/PP ratio). Thermal conductivity of the composites varied from 0.156 to 0.270 W/mK. The maximum sound absorption coefficient was 0.48. Flame retardancy of the composites were on par with the commercially available gypsum based ceiling tiles. Water absorption of the composites was about 85% lower than that of the gypsum tiles addressing a major drawback of gypsum based ceiling tiles. The properties of the composites were comparable to several other biocomposites reported as well.","author":[{"dropping-particle":"","family":"Guna","given":"Vijaykumar","non-dropping-particle":"","parse-names":false,"suffix":""},{"dropping-particle":"","family":"Ilangovan","given":"Manikandan","non-dropping-particle":"","parse-names":false,"suffix":""},{"dropping-particle":"","family":"Rather","given":"Muzamil Hassan","non-dropping-particle":"","parse-names":false,"suffix":""},{"dropping-particle":"","family":"Giridharan","given":"B.V.","non-dropping-particle":"","parse-names":false,"suffix":""},{"dropping-particle":"","family":"Prajwal","given":"B.","non-dropping-particle":"","parse-names":false,"suffix":""},{"dropping-particle":"","family":"Vamshi Krishna","given":"K.","non-dropping-particle":"","parse-names":false,"suffix":""},{"dropping-particle":"","family":"Venkatesh","given":"Krishna","non-dropping-particle":"","parse-names":false,"suffix":""},{"dropping-particle":"","family":"Reddy","given":"Narendra","non-dropping-particle":"","parse-names":false,"suffix":""}],"container-title":"Journal of Building Engineering","id":"ITEM-10","issue":"October 2019","issued":{"date-parts":[["2020","1"]]},"page":"100991","publisher":"Elsevier Ltd","title":"Groundnut shell / rice husk agro-waste reinforced polypropylene hybrid biocomposites","type":"article-journal","volume":"27"},"uris":["http://www.mendeley.com/documents/?uuid=3d1e0053-255e-433b-a1f2-75aff0788252"]},{"id":"ITEM-11","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11","issued":{"date-parts":[["2019","6"]]},"page":"502-516","publisher":"Elsevier Ltd","title":"Recent development in binderless fiber-board fabrication from agricultural residues: A review","type":"article-journal","volume":"211"},"uris":["http://www.mendeley.com/documents/?uuid=7e3ffc4e-78fa-4562-a920-b34d5e4a3fd2"]},{"id":"ITEM-12","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12","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13","itemData":{"DOI":"10.1002/9781119441632.ch38","ISBN":"9781119441632","abstract":"Wheat straw, an abundant and rather qualitative biomass supply, has been frequently considered in the last decades as prospective filler for polymer matrices, ideally able to confer an enhanced strength and stiffness to the structure. Initial studies were aimed at considering the cellulose characteristics of this material and at comparing its effect to that of other sources of straw, hence aligned plant fibers, and to investigating its possibilities in terms of providing a sufficient compatibility with polymer matrices, also by applying suitable treatments. Following this, more attention was placed on the variability of dimensions and aspect ratio of wheat straw fibers and their introduction at different scales, either as micro- or as nanoreinforcement. Most studies concern thermoplastic matrices such as polypropylene, for which the introduction of wheat straw requires to be perceived also in terms of its adaptability to some technological processes for the production of composites, e.g., injection moulding. However, a number of studies concern also the production of fiberboards with wheat straw fibers, including different types of adhesives and in more recent times the shift towards the use of biodegradable matrices is clearly perceivable. It is noteworthy that the application of wheat straw does, on one side represent a growing opportunity, whenever an improved sustainability of material is needed, whilst in contrast still providing matter for discussion, insofar the production of wheat straw reinforced composites has only in isolated cases progressed towards final application, e.g., in the automotive or building sector.","author":[{"dropping-particle":"","family":"Santulli","given":"Carlo","non-dropping-particle":"","parse-names":false,"suffix":""}],"container-title":"Handbook of Composites from Renewable Materials","id":"ITEM-13","issued":{"date-parts":[["2017","6","30"]]},"page":"515-531","publisher":"Wiley","title":"The Use of Wheat Straw as an Agricultural Waste in Composites for Semi‐Structural Applications","type":"chapter","volume":"1-8"},"uris":["http://www.mendeley.com/documents/?uuid=5da01464-62cd-43ac-a424-13aa875b1dae"]},{"id":"ITEM-14","itemData":{"DOI":"10.1016/j.wasman.2012.05.019","ISSN":"0956053X","PMID":"22704807","abstract":"This paper studies the feasibility of incorporating treated lignins in fiberboards made from Vitis vinifera as an agricultural waste. The treated lignins are the purified Kraft lignin and the alkaline hydrolyzed Kraft lignin. V. vinifera raw material and its fibers were characterized in terms of chemical composition and the results were compared to other biomass species. The chemical composition of treated lignins shows that they have high purity compared to the lignin raw material. The lignin- V. vinifera fibreboards were produced on laboratory scale by adding powdered treated lignins to the material that had previously been steam exploded. Some of the important properties of fibreboards prepared using the treated lignins as natural adhesives were evaluated. These properties were density, thickness swelling, water absorption, modulus of elasticity, modulus of rupture, internal bond strength. The explored levels of treated lignins vary from 5% to 20%. The results showed that binderless fibreboards, fibreboards made from V. vinifera fibers and alkaline hydrolyzed Kraft lignin have weaker mechanical properties. However, the fibreboards obtained using purified Kraft lignin have good mechanical and water resistance properties which satisfy the requirements of the relevant standards specifications. © 2012 Elsevier Ltd.","author":[{"dropping-particle":"","family":"Mancera","given":"Camilo","non-dropping-particle":"","parse-names":false,"suffix":""},{"dropping-particle":"","family":"Mansouri","given":"Nour-Eddine","non-dropping-particle":"El","parse-names":false,"suffix":""},{"dropping-particle":"","family":"Pelach","given":"María Angels","non-dropping-particle":"","parse-names":false,"suffix":""},{"dropping-particle":"","family":"Francesc","given":"Ferrando","non-dropping-particle":"","parse-names":false,"suffix":""},{"dropping-particle":"","family":"Salvadó","given":"Joan","non-dropping-particle":"","parse-names":false,"suffix":""}],"container-title":"Waste Management","id":"ITEM-14","issue":"10","issued":{"date-parts":[["2012","10"]]},"page":"1962-1967","publisher":"Elsevier Ltd","title":"Feasibility of incorporating treated lignins in fiberboards made from agricultural waste","type":"article-journal","volume":"32"},"uris":["http://www.mendeley.com/documents/?uuid=467cdb5d-df93-4b64-9965-856258286a97"]},{"id":"ITEM-15","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15","issued":{"date-parts":[["2009"]]},"page":"219-264","publisher":"Nova Science Publishers","title":"Agricultural wastes as building materials: Properties, performance and applications","type":"chapter"},"uris":["http://www.mendeley.com/documents/?uuid=50c17540-0856-4840-8461-c17f1993e2ef"]},{"id":"ITEM-16","itemData":{"author":[{"dropping-particle":"","family":"Rai","given":"Mohan","non-dropping-particle":"","parse-names":false,"suffix":""}],"container-title":"International journal for housing science and its applications","id":"ITEM-16","issue":"3","issued":{"date-parts":[["1978"]]},"page":"213-221","title":"Low cost building materials using industrial and agricultural wastes","type":"article-journal","volume":"2"},"uris":["http://www.mendeley.com/documents/?uuid=20eb4516-f960-4699-8c6a-24d2407e2f6b"]},{"id":"ITEM-17","itemData":{"DOI":"10.1016/j.indcrop.2012.08.034","ISSN":"09266690","abstract":"In the last few years an increasing high interest has been drawn to the potential use of agricultural waste as raw material to produce structural reinforcement fibers for building materials, due to environmental and economical aspects. Corn is the world's most produced cereal in terms of quantity, what entails the generation of large quantities of waste. Despite this fact, only a few research works concerned with the use of fibers from waste corn stalks in the production of fiber-cement have been published and there is a complete lack of data on the characterization of these fibers.The objective of this research is to study the feasibility of using fibers obtained from corn stalk as reinforcement fibers in the production of fiber-cement through environmentally friendly cooking methods. This study encompasses the morphological characterization of the fibers and the study of the effects that the use of these fibers has on the flocculation, retention and drainage of the fiber-cement suspensions and on the mechanical and physical properties of the final product.The results obtained in the tests confirmed the high potential of the corn stalk as a source of fibers for the manufacture of a fiber-cement capable of meeting the requirements of demanding applications. © 2012 Elsevier B.V.","author":[{"dropping-particle":"","family":"Jarabo","given":"R.","non-dropping-particle":"","parse-names":false,"suffix":""},{"dropping-particle":"","family":"Monte","given":"M.C.","non-dropping-particle":"","parse-names":false,"suffix":""},{"dropping-particle":"","family":"Fuente","given":"E.","non-dropping-particle":"","parse-names":false,"suffix":""},{"dropping-particle":"","family":"Santos","given":"S.F.","non-dropping-particle":"","parse-names":false,"suffix":""},{"dropping-particle":"","family":"Negro","given":"C.","non-dropping-particle":"","parse-names":false,"suffix":""}],"container-title":"Industrial Crops and Products","id":"ITEM-17","issue":"1","issued":{"date-parts":[["2013","5"]]},"page":"832-839","publisher":"Elsevier B.V.","title":"Corn stalk from agricultural residue used as reinforcement fiber in fiber-cement production","type":"article-journal","volume":"43"},"uris":["http://www.mendeley.com/documents/?uuid=0f694315-7e94-48c0-905c-9488a8a32d4a"]},{"id":"ITEM-18","itemData":{"DOI":"10.1016/j.jclepro.2020.122211","ISSN":"09596526","abstract":"Residual wastes of large-scale productions are constantly gaining attention in developing countries for their possible use in manufacturing of sustainable materials. Natural fibers (jute fibers) that are abundantly available in agriculturally progressive countries when used in concrete can engage construction industry for adopting environmentally friendly material composites. Jute fibers have tendency to improve performance of concrete in terms of energy absorption. Structures that are vulnerable to blast happenings are supposed to absorb the high impact energy in case of such unprecedented event. The overall goal of the research program is to improve the dynamic performance of concrete by addition of natural fibers. The specific aim of this study is to improve impact resistance of concrete walls by addition of jute fibers. Prototype walls are prepared using steel rebars and GFRP rebars with normal concrete and jute fiber reinforced concrete. 50 mm long jute fibers are used, 5% by mass of cement. Mix design ratio of 1: 2: 3: 0.6 (Cement: Sand: Aggregates: w/c) is taken. Impact testing is performed using modified pendulum impact apparatus. Impact strength and dynamic response is investigated. Dynamic properties are determined at different damage stages. Post impact fiber concrete matrix is analyzed. Empirical and analytical equations are developed based on obtained results. The obtained results show domination of GFRP rebars reinforced concrete walls having jute fibers over other combinations. Thus, obtained dominant combination of rebars and fiber reinforced concrete can be practically implemented to avoid possible spreading of concrete fragments against blast impact, saving human lives.","author":[{"dropping-particle":"","family":"Ahmed","given":"Shehryar","non-dropping-particle":"","parse-names":false,"suffix":""},{"dropping-particle":"","family":"Ali","given":"Majid","non-dropping-particle":"","parse-names":false,"suffix":""}],"container-title":"Journal of Cleaner Production","id":"ITEM-18","issued":{"date-parts":[["2020","9"]]},"page":"122211","publisher":"Elsevier Ltd","title":"Use of agriculture waste as short discrete fibers and glass-fiber-reinforced-polymer rebars in concrete walls for enhancing impact resistance","type":"article-journal","volume":"268"},"uris":["http://www.mendeley.com/documents/?uuid=2b357bb2-4ac5-4c83-a739-f64402c1a4ed"]}],"mendeley":{"formattedCitation":"[30, 43, 106–113, 57, 58, 61, 79, 83, 96, 99, 100]","plainTextFormattedCitation":"[30, 43, 106–113, 57, 58, 61, 79, 83, 96, 99, 100]","previouslyFormattedCitation":"[22, 43, 106–113, 54, 62, 64, 80, 84, 97, 99, 100]"},"properties":{"noteIndex":0},"schema":"https://github.com/citation-style-language/schema/raw/master/csl-citation.json"}</w:instrText>
            </w:r>
            <w:r>
              <w:rPr>
                <w:i w:val="0"/>
                <w:sz w:val="16"/>
                <w:szCs w:val="16"/>
                <w:lang w:val="es-ES"/>
              </w:rPr>
              <w:fldChar w:fldCharType="separate"/>
            </w:r>
            <w:r>
              <w:rPr>
                <w:i w:val="0"/>
                <w:sz w:val="16"/>
                <w:szCs w:val="16"/>
                <w:lang w:val="en-GB"/>
              </w:rPr>
              <w:t>[30, 43, 106–113, 57, 58, 61, 79, 83, 96, 99, 100]</w:t>
            </w:r>
            <w:r>
              <w:rPr>
                <w:i w:val="0"/>
                <w:sz w:val="16"/>
                <w:szCs w:val="16"/>
                <w:lang w:val="es-ES"/>
              </w:rPr>
              <w:fldChar w:fldCharType="end"/>
            </w: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p>
        </w:tc>
      </w:tr>
      <w:tr w:rsidR="00160424" w:rsidTr="00326659">
        <w:trPr>
          <w:trHeight w:val="457"/>
          <w:jc w:val="center"/>
        </w:trPr>
        <w:tc>
          <w:tcPr>
            <w:tcW w:w="2126" w:type="dxa"/>
            <w:tcBorders>
              <w:top w:val="single" w:sz="4" w:space="0" w:color="A6A6A6"/>
              <w:bottom w:val="single" w:sz="4" w:space="0" w:color="A6A6A6"/>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Category 4</w:t>
            </w:r>
          </w:p>
          <w:p w:rsidR="00160424" w:rsidRDefault="00160424" w:rsidP="00326659">
            <w:pPr>
              <w:pStyle w:val="MDPI14history"/>
              <w:jc w:val="center"/>
              <w:rPr>
                <w:sz w:val="16"/>
                <w:szCs w:val="16"/>
                <w:lang w:val="en-GB"/>
              </w:rPr>
            </w:pPr>
            <w:r>
              <w:rPr>
                <w:sz w:val="16"/>
                <w:szCs w:val="16"/>
                <w:lang w:val="en-GB"/>
              </w:rPr>
              <w:t>Materials for thermal and/or acoustic insulation in buildings</w:t>
            </w:r>
          </w:p>
        </w:tc>
        <w:tc>
          <w:tcPr>
            <w:tcW w:w="3693" w:type="dxa"/>
            <w:tcBorders>
              <w:top w:val="single" w:sz="4" w:space="0" w:color="A6A6A6"/>
              <w:bottom w:val="single" w:sz="4" w:space="0" w:color="A6A6A6"/>
            </w:tcBorders>
            <w:vAlign w:val="center"/>
          </w:tcPr>
          <w:p w:rsidR="00160424" w:rsidRDefault="00160424" w:rsidP="00326659">
            <w:pPr>
              <w:pStyle w:val="MDPI14history"/>
              <w:jc w:val="center"/>
              <w:rPr>
                <w:sz w:val="16"/>
                <w:szCs w:val="16"/>
                <w:lang w:val="en-GB"/>
              </w:rPr>
            </w:pPr>
            <w:r>
              <w:rPr>
                <w:sz w:val="16"/>
                <w:szCs w:val="16"/>
                <w:lang w:val="en-GB"/>
              </w:rPr>
              <w:t>Joints between walls, windows, floor, and roof</w:t>
            </w:r>
          </w:p>
          <w:p w:rsidR="00160424" w:rsidRDefault="00160424" w:rsidP="00326659">
            <w:pPr>
              <w:pStyle w:val="MDPI14history"/>
              <w:jc w:val="center"/>
              <w:rPr>
                <w:sz w:val="16"/>
                <w:szCs w:val="16"/>
                <w:lang w:val="en-GB"/>
              </w:rPr>
            </w:pPr>
            <w:r>
              <w:rPr>
                <w:sz w:val="16"/>
                <w:szCs w:val="16"/>
                <w:lang w:val="en-GB"/>
              </w:rPr>
              <w:t>Recycled waste panels</w:t>
            </w:r>
          </w:p>
          <w:p w:rsidR="00160424" w:rsidRDefault="00160424" w:rsidP="00326659">
            <w:pPr>
              <w:pStyle w:val="MDPI14history"/>
              <w:jc w:val="center"/>
              <w:rPr>
                <w:sz w:val="16"/>
                <w:szCs w:val="16"/>
                <w:lang w:val="en-GB"/>
              </w:rPr>
            </w:pPr>
            <w:r>
              <w:rPr>
                <w:sz w:val="16"/>
                <w:szCs w:val="16"/>
                <w:lang w:val="en-GB"/>
              </w:rPr>
              <w:t>Insulation panels</w:t>
            </w:r>
          </w:p>
          <w:p w:rsidR="00160424" w:rsidRDefault="00160424" w:rsidP="00326659">
            <w:pPr>
              <w:pStyle w:val="MDPI14history"/>
              <w:jc w:val="center"/>
              <w:rPr>
                <w:sz w:val="16"/>
                <w:szCs w:val="16"/>
                <w:lang w:val="en-GB"/>
              </w:rPr>
            </w:pPr>
            <w:r>
              <w:rPr>
                <w:sz w:val="16"/>
                <w:szCs w:val="16"/>
                <w:lang w:val="en-GB"/>
              </w:rPr>
              <w:t>Bio-based insulations</w:t>
            </w:r>
          </w:p>
          <w:p w:rsidR="00160424" w:rsidRDefault="00160424" w:rsidP="00326659">
            <w:pPr>
              <w:pStyle w:val="MDPI14history"/>
              <w:jc w:val="center"/>
              <w:rPr>
                <w:sz w:val="16"/>
                <w:szCs w:val="16"/>
                <w:lang w:val="en-GB"/>
              </w:rPr>
            </w:pPr>
            <w:r>
              <w:rPr>
                <w:sz w:val="16"/>
                <w:szCs w:val="16"/>
                <w:lang w:val="en-GB"/>
              </w:rPr>
              <w:t>Structural materials for low-energy buildings</w:t>
            </w:r>
          </w:p>
          <w:p w:rsidR="00160424" w:rsidRDefault="00160424" w:rsidP="00326659">
            <w:pPr>
              <w:pStyle w:val="MDPI14history"/>
              <w:jc w:val="center"/>
              <w:rPr>
                <w:sz w:val="16"/>
                <w:szCs w:val="16"/>
                <w:lang w:val="en-GB"/>
              </w:rPr>
            </w:pPr>
            <w:r>
              <w:rPr>
                <w:sz w:val="16"/>
                <w:szCs w:val="16"/>
                <w:lang w:val="en-GB"/>
              </w:rPr>
              <w:t>Thermal insulating plate</w:t>
            </w:r>
          </w:p>
          <w:p w:rsidR="00160424" w:rsidRDefault="00160424" w:rsidP="00326659">
            <w:pPr>
              <w:jc w:val="center"/>
              <w:rPr>
                <w:rFonts w:ascii="Palatino Linotype" w:eastAsia="Times New Roman" w:hAnsi="Palatino Linotype"/>
                <w:sz w:val="16"/>
                <w:szCs w:val="16"/>
                <w:lang w:val="en-GB" w:eastAsia="de-DE" w:bidi="en-US"/>
              </w:rPr>
            </w:pPr>
            <w:r>
              <w:rPr>
                <w:rFonts w:ascii="Palatino Linotype" w:eastAsia="Times New Roman" w:hAnsi="Palatino Linotype"/>
                <w:sz w:val="16"/>
                <w:szCs w:val="16"/>
                <w:lang w:val="en-GB" w:eastAsia="de-DE" w:bidi="en-US"/>
              </w:rPr>
              <w:t>Reinforced panels</w:t>
            </w:r>
          </w:p>
          <w:p w:rsidR="00160424" w:rsidRDefault="00160424" w:rsidP="00326659">
            <w:pPr>
              <w:pStyle w:val="MDPI14history"/>
              <w:jc w:val="center"/>
              <w:rPr>
                <w:sz w:val="16"/>
                <w:szCs w:val="16"/>
                <w:lang w:val="en-GB"/>
              </w:rPr>
            </w:pPr>
            <w:r>
              <w:rPr>
                <w:sz w:val="16"/>
                <w:szCs w:val="16"/>
                <w:lang w:val="en-GB"/>
              </w:rPr>
              <w:t>Particleboards</w:t>
            </w:r>
          </w:p>
          <w:p w:rsidR="00160424" w:rsidRDefault="00160424" w:rsidP="00326659">
            <w:pPr>
              <w:pStyle w:val="MDPI14history"/>
              <w:jc w:val="center"/>
              <w:rPr>
                <w:sz w:val="16"/>
                <w:szCs w:val="16"/>
                <w:lang w:val="en-GB"/>
              </w:rPr>
            </w:pPr>
            <w:r>
              <w:rPr>
                <w:sz w:val="16"/>
                <w:szCs w:val="16"/>
                <w:lang w:val="en-GB"/>
              </w:rPr>
              <w:t>Bio-Based Plastics</w:t>
            </w:r>
          </w:p>
        </w:tc>
        <w:tc>
          <w:tcPr>
            <w:tcW w:w="1694" w:type="dxa"/>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p>
          <w:p w:rsidR="00160424" w:rsidRDefault="00160424" w:rsidP="00326659">
            <w:pPr>
              <w:pStyle w:val="MDPI22heading2"/>
              <w:spacing w:before="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1","issued":{"date-parts":[["2019","6"]]},"page":"502-516","publisher":"Elsevier Ltd","title":"Recent development in binderless fiber-board fabrication from agricultural residues: A review","type":"article-journal","volume":"211"},"uris":["http://www.mendeley.com/documents/?uuid=7e3ffc4e-78fa-4562-a920-b34d5e4a3fd2"]},{"id":"ITEM-2","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2","issued":{"date-parts":[["2018","12"]]},"page":"72-82","publisher":"Elsevier B.V.","title":"Thermal insulating plates produced on the basis of vegetable agricultural waste","type":"article-journal","volume":"180"},"uris":["http://www.mendeley.com/documents/?uuid=96ca7263-26db-4fed-ab56-165eef692ebe"]},{"id":"ITEM-3","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3","issue":"2","issued":{"date-parts":[["2020","1","7"]]},"page":"262","title":"Production of Sustainable Construction Materials Using Agro-Wastes","type":"article-journal","volume":"13"},"uris":["http://www.mendeley.com/documents/?uuid=62368016-c303-41b7-89b3-16d3da36c0a0"]},{"id":"ITEM-4","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4","issue":"2","issued":{"date-parts":[["2021","1","6"]]},"page":"494","title":"Sustainable Panels Made with Industrial and Agricultural Waste: Thermal and Environmental Critical Analysis of the Experimental Results","type":"article-journal","volume":"11"},"uris":["http://www.mendeley.com/documents/?uuid=887accc2-9e3a-4ede-8de0-2c7f38c1e3e4"]},{"id":"ITEM-5","itemData":{"DOI":"10.1016/j.enbuild.2021.111089","ISSN":"03787788","abstract":"High energy use in buildings plays a key role in climate change and air pollution in cities of Iran. In this regard, the use of thermal insulation to reduce energy demand has been proposed as an important solution. Production of thermal insulation made from chemicals consumes high energy and their disposal has high environmental effects. Therefore, the use of agricultural waste due to their abundance in Iran, low energy consumption for production and high renewability rate, seems to be justified as an alternative to chemical-based insulation. Due to the importance of the above issues, in the present work for the first time with the aim of investigating the phenomenon of thermal bridges in traditional buildings of Iran, the ZUB ARGOS software is used to evaluate the effect of 10 different agricultural wastes (cork, cellulose fiber, meadow grass, flax, sheep wool, straw, hemp, cotton, grain granules, and cattail) as thermal insulation on the inside face of the wall, find the optimal thickness of common waste (straw) to remove the phenomenon of thermal bridges and evaluate the effect of the horizontal or vertical direction of straw fibers to the heat transfer path in the city of Yazd located in the hot and dry climate of Iran. The results of the current situation simulations showed that the thermal bridge phenomenon occurs in the building under study and the most critical connection with f = 0.48 is related to the wall-to-wall connection. Among the agricultural wastes, cork is the most suitable insulation with fmin = 0.76. The results of the 10 wastes investigation also showed that the wall-to-wall connection and the window lintel connection are according to the order the most critical and safest connections for creating a thermal bridge in the building under study. Due to the abundance of straw waste in the studied climate, this insulation was selected to optimize the current situation. The results showed that the placement of straw fibers perpendicular to the heat flow compared to its horizontal direction has a maximum advantage of 4.35%. The results showed that the optimal thickness for straw insulation is 3 cm, which means that no thermal bridge in connections occurs and cork is the most suitable insulation among the agricultural wastes studied.","author":[{"dropping-particle":"","family":"Omidi","given":"Ali","non-dropping-particle":"","parse-names":false,"suffix":""},{"dropping-particle":"","family":"Jahangiri","given":"Mehdi","non-dropping-particle":"","parse-names":false,"suffix":""},{"dropping-particle":"","family":"Mohammadidehcheshmeh","given":"Fatemeh","non-dropping-particle":"","parse-names":false,"suffix":""},{"dropping-particle":"","family":"Mostafaeipour","given":"Ali","non-dropping-particle":"","parse-names":false,"suffix":""}],"container-title":"Energy and Buildings","id":"ITEM-5","issued":{"date-parts":[["2021"]]},"page":"111089","publisher":"Elsevier B.V.","title":"Comprehensive assessment of agricultural waste effect on the thermal bridge phenomenon using ZUB ARGOS software, a case study in Iran","type":"article-journal","volume":"245"},"uris":["http://www.mendeley.com/documents/?uuid=04d640a6-30d1-4d59-b979-3a87d56b2ca9"]},{"id":"ITEM-6","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6","issued":{"date-parts":[["2019"]]},"page":"2237-2257","publisher":"Springer International Publishing","publisher-place":"Cham","title":"Thermal and Acoustic Building Insulations from Agricultural Wastes","type":"chapter","volume":"3"},"uris":["http://www.mendeley.com/documents/?uuid=d8ddc1d2-2560-4bdb-8e38-8039da77f1ff"]},{"id":"ITEM-7","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7","issue":"2","issued":{"date-parts":[["2019"]]},"page":"2067-2074","title":"Thermal efficient isolating materials from agricultural residues to improve energy efficiency in buildings","type":"article-journal","volume":"10"},"uris":["http://www.mendeley.com/documents/?uuid=71cf1567-a132-47f0-b96a-b4ab4e306dd9"]},{"id":"ITEM-8","itemData":{"ISSN":"1639965X","abstract":"Natural products derived from agricultural waste such as natural fibres, rice husk and cork can be used to replace the current thermal and acoustic insulation products used in construction, which are harmful to the environment as they use non-degradable traditional materials such as glass fibre or glass wool. They also help meet environmental requirements for the use of sustainable materials.","author":[{"dropping-particle":"","family":"Fita","given":"Sergio","non-dropping-particle":"","parse-names":false,"suffix":""}],"container-title":"JEC Composites Magazine","id":"ITEM-8","issue":"122","issued":{"date-parts":[["2018"]]},"page":"48-52","title":"Agricultural waste for thermal and acoustic insulation in construction","type":"article-journal","volume":"55"},"uris":["http://www.mendeley.com/documents/?uuid=e28a278f-9cb8-4597-a45b-3ac891aa26f2"]},{"id":"ITEM-9","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9","issue":"5","issued":{"date-parts":[["2017"]]},"page":"1185-1191","title":"Valorization of municipal wastewater treatment plant sludge and agro-waste in building materials with thermal insulation properties","type":"article-journal","volume":"16"},"uris":["http://www.mendeley.com/documents/?uuid=774d5410-e8ef-43da-9646-5900f4c98387"]}],"mendeley":{"formattedCitation":"[14, 31–33, 62, 66, 98, 110, 114]","plainTextFormattedCitation":"[14, 31–33, 62, 66, 98, 110, 114]","previouslyFormattedCitation":"[14, 23–25, 65, 69, 98, 110, 114]"},"properties":{"noteIndex":0},"schema":"https://github.com/citation-style-language/schema/raw/master/csl-citation.json"}</w:instrText>
            </w:r>
            <w:r>
              <w:rPr>
                <w:i w:val="0"/>
                <w:sz w:val="16"/>
                <w:szCs w:val="16"/>
                <w:lang w:val="es-ES"/>
              </w:rPr>
              <w:fldChar w:fldCharType="separate"/>
            </w:r>
            <w:r>
              <w:rPr>
                <w:i w:val="0"/>
                <w:sz w:val="16"/>
                <w:szCs w:val="16"/>
                <w:lang w:val="en-GB"/>
              </w:rPr>
              <w:t>[14, 31–33, 62, 66, 98, 110, 114]</w:t>
            </w:r>
            <w:r>
              <w:rPr>
                <w:i w:val="0"/>
                <w:sz w:val="16"/>
                <w:szCs w:val="16"/>
                <w:lang w:val="es-ES"/>
              </w:rPr>
              <w:fldChar w:fldCharType="end"/>
            </w:r>
          </w:p>
          <w:p w:rsidR="00160424" w:rsidRDefault="00160424" w:rsidP="00326659">
            <w:pPr>
              <w:pStyle w:val="MDPI22heading2"/>
              <w:spacing w:before="0"/>
              <w:ind w:left="0"/>
              <w:jc w:val="center"/>
              <w:rPr>
                <w:i w:val="0"/>
                <w:sz w:val="16"/>
                <w:szCs w:val="16"/>
                <w:lang w:val="en-GB"/>
              </w:rPr>
            </w:pPr>
          </w:p>
        </w:tc>
      </w:tr>
      <w:tr w:rsidR="00160424" w:rsidTr="00326659">
        <w:trPr>
          <w:trHeight w:val="457"/>
          <w:jc w:val="center"/>
        </w:trPr>
        <w:tc>
          <w:tcPr>
            <w:tcW w:w="2126" w:type="dxa"/>
            <w:tcBorders>
              <w:top w:val="single" w:sz="4" w:space="0" w:color="A6A6A6"/>
              <w:bottom w:val="single" w:sz="4" w:space="0" w:color="auto"/>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Category 5</w:t>
            </w:r>
          </w:p>
          <w:p w:rsidR="00160424" w:rsidRDefault="00160424" w:rsidP="00326659">
            <w:pPr>
              <w:pStyle w:val="MDPI14history"/>
              <w:jc w:val="center"/>
              <w:rPr>
                <w:sz w:val="16"/>
                <w:szCs w:val="16"/>
                <w:lang w:val="en-GB"/>
              </w:rPr>
            </w:pPr>
            <w:r>
              <w:rPr>
                <w:sz w:val="16"/>
                <w:szCs w:val="16"/>
                <w:lang w:val="en-GB"/>
              </w:rPr>
              <w:t>Road construction materials</w:t>
            </w:r>
          </w:p>
        </w:tc>
        <w:tc>
          <w:tcPr>
            <w:tcW w:w="3693" w:type="dxa"/>
            <w:tcBorders>
              <w:top w:val="single" w:sz="4" w:space="0" w:color="A6A6A6"/>
              <w:bottom w:val="single" w:sz="4" w:space="0" w:color="auto"/>
            </w:tcBorders>
            <w:vAlign w:val="center"/>
          </w:tcPr>
          <w:p w:rsidR="00160424" w:rsidRDefault="00160424" w:rsidP="00326659">
            <w:pPr>
              <w:pStyle w:val="MDPI14history"/>
              <w:jc w:val="center"/>
              <w:rPr>
                <w:sz w:val="16"/>
                <w:szCs w:val="16"/>
                <w:lang w:val="en-GB"/>
              </w:rPr>
            </w:pPr>
            <w:r>
              <w:rPr>
                <w:sz w:val="16"/>
                <w:szCs w:val="16"/>
                <w:lang w:val="en-GB"/>
              </w:rPr>
              <w:t>Sustainable bio-modified asphalt</w:t>
            </w:r>
          </w:p>
          <w:p w:rsidR="00160424" w:rsidRDefault="00160424" w:rsidP="00326659">
            <w:pPr>
              <w:pStyle w:val="MDPI14history"/>
              <w:jc w:val="center"/>
              <w:rPr>
                <w:sz w:val="16"/>
                <w:szCs w:val="16"/>
                <w:lang w:val="en-GB"/>
              </w:rPr>
            </w:pPr>
            <w:r>
              <w:rPr>
                <w:sz w:val="16"/>
                <w:szCs w:val="16"/>
                <w:lang w:val="en-GB"/>
              </w:rPr>
              <w:t>Asphaltic concrete</w:t>
            </w:r>
          </w:p>
          <w:p w:rsidR="00160424" w:rsidRPr="0039448A" w:rsidRDefault="00160424" w:rsidP="00326659">
            <w:pPr>
              <w:jc w:val="center"/>
              <w:rPr>
                <w:rFonts w:ascii="Palatino Linotype" w:hAnsi="Palatino Linotype"/>
                <w:lang w:val="en-GB" w:eastAsia="de-DE" w:bidi="en-US"/>
              </w:rPr>
            </w:pPr>
            <w:r>
              <w:rPr>
                <w:rFonts w:ascii="Palatino Linotype" w:eastAsia="Times New Roman" w:hAnsi="Palatino Linotype"/>
                <w:sz w:val="16"/>
                <w:szCs w:val="16"/>
                <w:lang w:val="en-GB" w:eastAsia="de-DE" w:bidi="en-US"/>
              </w:rPr>
              <w:t>Modified Asphalt Binder</w:t>
            </w:r>
            <w:r w:rsidRPr="0039448A">
              <w:rPr>
                <w:rFonts w:ascii="Palatino Linotype" w:eastAsia="Times New Roman" w:hAnsi="Palatino Linotype"/>
                <w:sz w:val="16"/>
                <w:szCs w:val="16"/>
                <w:lang w:val="en-GB" w:eastAsia="de-DE" w:bidi="en-US"/>
              </w:rPr>
              <w:t>s</w:t>
            </w:r>
          </w:p>
        </w:tc>
        <w:tc>
          <w:tcPr>
            <w:tcW w:w="1694" w:type="dxa"/>
            <w:tcBorders>
              <w:top w:val="single" w:sz="4" w:space="0" w:color="A6A6A6"/>
              <w:bottom w:val="single" w:sz="4" w:space="0" w:color="auto"/>
            </w:tcBorders>
            <w:shd w:val="clear" w:color="auto" w:fill="auto"/>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fldChar w:fldCharType="begin" w:fldLock="1"/>
            </w:r>
            <w:r w:rsidRPr="0039448A">
              <w:rPr>
                <w:i w:val="0"/>
                <w:sz w:val="16"/>
                <w:szCs w:val="16"/>
                <w:lang w:val="en-GB"/>
              </w:rPr>
              <w:instrText>ADDIN CSL_CITATION {"citationItems":[{"id":"ITEM-1","itemData":{"DOI":"10.1080/10298436.2019.1652301","ISSN":"1029-8436","abstract":"In this research, a mixture of three agriculture waste fibres, for the first time, was used as biomodifier after alkali treatment, for enhancing the performance of asphalt binder as 3, 5, 7, and 10 wt%. The physical properties of the novel biomodified binder including penetration, softening point and penetration index were studied. The viscoelastic behavior was investigated by studying flow properties at different shear rates using rotational viscometer. Also, the mechanical characteristics of biomodified asphalt binder were studied using DMA through a series of three types of sweep tests conducted on virgin and biomodified asphalt samples to study the effects of time, temperature and frequency on binder performance. It is observed that the biomodified asphalt binder exhibits the same thixotropic hardening over time with high grade temperature and high rutting resistance. Fatigue parameter (loss modulus) obtained from DMA data was employed to estimate the fatigue resistance of biomodified binder. The results declared that loss modulus of samples were decreased, which proved that the fatigue property was enhanced with biomodifier addition. The biomodifier supports asphalt binder with better prop</w:instrText>
            </w:r>
            <w:r>
              <w:rPr>
                <w:i w:val="0"/>
                <w:sz w:val="16"/>
                <w:szCs w:val="16"/>
                <w:lang w:val="es-ES"/>
              </w:rPr>
              <w:instrText>erties, and can be applied as a partial replacement for the non-renewable asphalt binders used in the construction of road infrastructure.","author":[{"dropping-particle":"","family":"Abo-Shanab","given":"Z. L.","non-dropping-particle":"","parse-names":false,"suffix":""},{"dropping-particle":"","family":"Ragab","given":"A. A.","non-dropping-particle":"","parse-names":false,"suffix":""},{"dropping-particle":"","family":"Naguib","given":"Hamdy M.","non-dropping-particle":"","parse-names":false,"suffix":""}],"container-title":"International Journal of Pavement Engineering","id":"ITEM-1","issue":"7","issued":{"date-parts":[["2021","6","7"]]},"page":"905-911","publisher":"Taylor &amp; Francis","title":"Improved dynamic mechanical properties of sustainable bio-modified asphalt using agriculture waste","type":"article-journal","volume":"22"},"uris":["http://www.mendeley.com/documents/?uuid=f850b244-2d3c-46da-856f-2f840ebefb65"]},{"id":"ITEM-2","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2","issue":"12","issued":{"date-parts":[["2018"]]},"page":"1206-1222","title":"Development and engineering characterization of agro waste modified asphaltic concrete for sustainable green high ways","type":"article-journal","volume":"9"},"uris":["http://www.mendeley.com/documents/?uuid=fd930cd1-d9ed-4a11-bde8-102ab388fd90"]},{"id":"ITEM-3","itemData":{"DOI":"10.1061/(ASCE)GM.1943-5622.0000767","ISSN":"1532-3641","abstract":"© 2016 American Society of Civil Engineers. For the past several decades, researchers around the world have used nanoindentation techniques to characterize different materials for biological, medical, and polymer science applications. In recent years, nanoindentation techniques have been explored by some pavement professionals to characterize asphalt materials. This study used the atomic force microscope (AFM)-based PeakForce quantitative nanomechanical mapping (PFQNM) technique to evaluate nanoscopic properties of asphalt binders modified with four different types of industrial and agricultural waste materials, which included ground tire rubber (GTR), reclaimed asphalt pavement (RAP), reclaimed asphalt shingles (RAS), and rice husk ash (RHA). Three scan sizes (20 × 20, 10 × 10, and 5 × 5 μm) were used to map the properties of the aforementioned binder samples. Mechanistic properties such as adhesion, energy dissipation, deformation, and Derjaguin, Muller, and Toropov (DMT) moduli of modified binder samples were estimated at different morphological phases. The PFQNM analyses revealed distinct microstructures and grain distributions among tested additive-modified binder samples. The GTR-modified samples exhibited two distinct phases, namely, Catana and Peri phase, but the other additives provided another called the Perpetua phase. Mechanistic properties of the asphalt samples in the Catana and Peri phases were found to be similar but different for the Perpetua phase. The DMT moduli varied from 70 to 800 MPa, and the adhesion ranged from 8 to 12 nN. Among the four additives, RHA reduced the hardness of the asphalt binder unlike the others. The dissipation energy of the binder samples was found to be related to the adhesion, whereas the hardness depended on the depth of deformation. Demonstrations of quantitative mappings of the nanomechanistic properties of asphalt binders are expected to help build an understanding of the underlying sciences.","author":[{"dropping-particle":"","family":"Hossain","given":"Zahid","non-dropping-particle":"","parse-names":false,"suffix":""},{"dropping-particle":"","family":"Rashid","given":"Feroze","non-dropping-particle":"","parse-names":false,"suffix":""},{"dropping-particle":"","family":"Mahmud","given":"Istiaque","non-dropping-particle":"","parse-names":false,"suffix":""},{"dropping-particle":"","family":"Rahaman","given":"Mohammed Z.","non-dropping-particle":"","parse-names":false,"suffix":""}],"container-title":"International Journal of Geomechanics","id":"ITEM-3","issue":"3","issued":{"date-parts":[["2017","3"]]},"page":"04016084","title":"Morphological and Nanomechanical Characterization of Industrial and Agricultural Waste–Modified Asphalt Binders","type":"article-journal","volume":"17"},"uris":["http://www.mendeley.com/documents/?uuid=f7f80e89-da38-438e-bff8-3458470a5d47"]},{"id":"ITEM-4","itemData":{"ISSN":"18196608","abstract":"This study was carried out to evaluate the performance of coconut shell as fine aggregate in asphaltic concrete. The mix design incorporating penetration grade 80/100 bitumen was used to produce the specimens testing. Four coconut shell replacement levels were considered in the study: 10%, 20%, 30%, and 40%, respectively. The aggregate properties were evaluated through aggregate impact value, specific gravity and water absorption test. In addition, the performance of coconut shell in asphalt mixes was identified by volumetric properties, indirect tensile strength, resilient modulus and dynamic creep test. The results revealed that controlled specimen's shows better volumetric properties compared to coconut shell mixes. However, 10% replacement of coconut shell indicated better performance than controlled specimen. It can be concluded that coconut shell inhibits</w:instrText>
            </w:r>
            <w:r>
              <w:rPr>
                <w:i w:val="0"/>
                <w:sz w:val="16"/>
                <w:szCs w:val="16"/>
                <w:lang w:val="en-GB"/>
              </w:rPr>
              <w:instrText xml:space="preserve"> great potential as road construction material but be only suitable for low traffic volume and at rural area.","author":[{"dropping-particle":"","family":"Ramadhansyah","given":"P. J.","non-dropping-particle":"","parse-names":false,"suffix":""},{"dropping-particle":"","family":"Nurfatin Aqeela","given":"M.","non-dropping-particle":"","parse-names":false,"suffix":""},{"dropping-particle":"","family":"Siti Nur Amiera","given":"J.","non-dropping-particle":"","parse-names":false,"suffix":""},{"dropping-particle":"","family":"Norhafizah","given":"M.","non-dropping-particle":"","parse-names":false,"suffix":""},{"dropping-particle":"","family":"Norhidayah","given":"A. H.","non-dropping-particle":"","parse-names":false,"suffix":""},{"dropping-particle":"","family":"Dewi","given":"S. J.","non-dropping-particle":"","parse-names":false,"suffix":""}],"container-title":"ARPN Journal of Engineering and Applied Sciences","id":"ITEM-4","issue":"12","issued":{"date-parts":[["2016"]]},"page":"7457-7462","title":"Use of coconut shell from agriculture waste as fine aggregate in asphaltic concrete","type":"article-journal","volume":"11"},"uris":["http://www.mendeley.com/documents/?uuid=ea3e66b3-0c1c-40c7-969a-4428071fcd2e"]}],"mendeley":{"formattedCitation":"[81, 95, 115, 116]","plainTextFormattedCitation":"[81, 95, 115, 116]","previouslyFormattedCitation":"[82, 96, 115, 116]"},"properties":{"noteIndex":0},"schema":"https://github.com/citation-style-language/schema/raw/master/csl-citation.json"}</w:instrText>
            </w:r>
            <w:r>
              <w:rPr>
                <w:i w:val="0"/>
                <w:sz w:val="16"/>
                <w:szCs w:val="16"/>
                <w:lang w:val="en-GB"/>
              </w:rPr>
              <w:fldChar w:fldCharType="separate"/>
            </w:r>
            <w:r>
              <w:rPr>
                <w:i w:val="0"/>
                <w:sz w:val="16"/>
                <w:szCs w:val="16"/>
                <w:lang w:val="en-GB"/>
              </w:rPr>
              <w:t>[81, 95, 115, 116]</w:t>
            </w:r>
            <w:r>
              <w:rPr>
                <w:i w:val="0"/>
                <w:sz w:val="16"/>
                <w:szCs w:val="16"/>
                <w:lang w:val="en-GB"/>
              </w:rPr>
              <w:fldChar w:fldCharType="end"/>
            </w:r>
          </w:p>
        </w:tc>
      </w:tr>
    </w:tbl>
    <w:p w:rsidR="00160424" w:rsidRDefault="00160424" w:rsidP="00160424">
      <w:pPr>
        <w:pStyle w:val="MDPI31text"/>
        <w:rPr>
          <w:szCs w:val="20"/>
          <w:lang w:val="en-GB"/>
        </w:rPr>
      </w:pPr>
    </w:p>
    <w:p w:rsidR="001760E5" w:rsidRDefault="00160424"/>
    <w:p w:rsidR="00160424" w:rsidRDefault="00160424" w:rsidP="00160424">
      <w:pPr>
        <w:pStyle w:val="MDPI41tablecaption"/>
        <w:ind w:hanging="2608"/>
        <w:jc w:val="center"/>
      </w:pPr>
      <w:r>
        <w:rPr>
          <w:b/>
        </w:rPr>
        <w:t>Table 2.</w:t>
      </w:r>
      <w:r>
        <w:t xml:space="preserve"> Main properties and parameters of the bio-based products</w:t>
      </w:r>
    </w:p>
    <w:tbl>
      <w:tblPr>
        <w:tblW w:w="0" w:type="auto"/>
        <w:jc w:val="center"/>
        <w:tblLayout w:type="fixed"/>
        <w:tblLook w:val="04A0" w:firstRow="1" w:lastRow="0" w:firstColumn="1" w:lastColumn="0" w:noHBand="0" w:noVBand="1"/>
      </w:tblPr>
      <w:tblGrid>
        <w:gridCol w:w="1701"/>
        <w:gridCol w:w="2551"/>
        <w:gridCol w:w="2977"/>
      </w:tblGrid>
      <w:tr w:rsidR="00160424" w:rsidTr="00326659">
        <w:trPr>
          <w:trHeight w:val="244"/>
          <w:jc w:val="center"/>
        </w:trPr>
        <w:tc>
          <w:tcPr>
            <w:tcW w:w="1701"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Properties</w:t>
            </w:r>
          </w:p>
        </w:tc>
        <w:tc>
          <w:tcPr>
            <w:tcW w:w="2551"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Parameter</w:t>
            </w:r>
          </w:p>
        </w:tc>
        <w:tc>
          <w:tcPr>
            <w:tcW w:w="2977"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References</w:t>
            </w:r>
          </w:p>
        </w:tc>
      </w:tr>
      <w:tr w:rsidR="00160424" w:rsidTr="00326659">
        <w:trPr>
          <w:jc w:val="center"/>
        </w:trPr>
        <w:tc>
          <w:tcPr>
            <w:tcW w:w="1701" w:type="dxa"/>
            <w:tcBorders>
              <w:top w:val="single" w:sz="4" w:space="0" w:color="auto"/>
              <w:bottom w:val="single" w:sz="4" w:space="0" w:color="A6A6A6"/>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 xml:space="preserve">Physical </w:t>
            </w:r>
          </w:p>
        </w:tc>
        <w:tc>
          <w:tcPr>
            <w:tcW w:w="2551" w:type="dxa"/>
            <w:tcBorders>
              <w:top w:val="single" w:sz="4" w:space="0" w:color="auto"/>
              <w:bottom w:val="single" w:sz="4" w:space="0" w:color="A6A6A6"/>
            </w:tcBorders>
            <w:shd w:val="clear" w:color="auto" w:fill="auto"/>
            <w:vAlign w:val="center"/>
          </w:tcPr>
          <w:p w:rsidR="00160424" w:rsidRDefault="00160424" w:rsidP="00326659">
            <w:pPr>
              <w:pStyle w:val="MDPI14history"/>
              <w:jc w:val="center"/>
              <w:rPr>
                <w:sz w:val="16"/>
                <w:szCs w:val="16"/>
                <w:lang w:val="en-GB"/>
              </w:rPr>
            </w:pPr>
            <w:r>
              <w:rPr>
                <w:sz w:val="16"/>
                <w:szCs w:val="16"/>
                <w:lang w:val="en-GB"/>
              </w:rPr>
              <w:t>Sorptivity</w:t>
            </w:r>
          </w:p>
          <w:p w:rsidR="00160424" w:rsidRDefault="00160424" w:rsidP="00326659">
            <w:pPr>
              <w:pStyle w:val="MDPI14history"/>
              <w:jc w:val="center"/>
              <w:rPr>
                <w:sz w:val="16"/>
                <w:szCs w:val="16"/>
                <w:lang w:val="en-GB"/>
              </w:rPr>
            </w:pPr>
            <w:r>
              <w:rPr>
                <w:sz w:val="16"/>
                <w:szCs w:val="16"/>
                <w:lang w:val="en-GB"/>
              </w:rPr>
              <w:t>Bulk density</w:t>
            </w:r>
          </w:p>
          <w:p w:rsidR="00160424" w:rsidRDefault="00160424" w:rsidP="00326659">
            <w:pPr>
              <w:pStyle w:val="MDPI14history"/>
              <w:jc w:val="center"/>
              <w:rPr>
                <w:sz w:val="16"/>
                <w:szCs w:val="16"/>
                <w:lang w:val="en-GB"/>
              </w:rPr>
            </w:pPr>
            <w:r>
              <w:rPr>
                <w:sz w:val="16"/>
                <w:szCs w:val="16"/>
                <w:lang w:val="en-GB"/>
              </w:rPr>
              <w:t>Microstructure</w:t>
            </w:r>
          </w:p>
          <w:p w:rsidR="00160424" w:rsidRDefault="00160424" w:rsidP="00326659">
            <w:pPr>
              <w:pStyle w:val="MDPI14history"/>
              <w:jc w:val="center"/>
              <w:rPr>
                <w:sz w:val="16"/>
                <w:szCs w:val="16"/>
                <w:lang w:val="en-GB"/>
              </w:rPr>
            </w:pPr>
            <w:r>
              <w:rPr>
                <w:sz w:val="16"/>
                <w:szCs w:val="16"/>
                <w:lang w:val="en-GB"/>
              </w:rPr>
              <w:t>Specific Gravity</w:t>
            </w:r>
          </w:p>
          <w:p w:rsidR="00160424" w:rsidRDefault="00160424" w:rsidP="00326659">
            <w:pPr>
              <w:pStyle w:val="MDPI14history"/>
              <w:jc w:val="center"/>
              <w:rPr>
                <w:sz w:val="16"/>
                <w:szCs w:val="16"/>
                <w:lang w:val="en-GB"/>
              </w:rPr>
            </w:pPr>
            <w:r>
              <w:rPr>
                <w:sz w:val="16"/>
                <w:szCs w:val="16"/>
                <w:lang w:val="en-GB"/>
              </w:rPr>
              <w:t xml:space="preserve">  Drying shrinkage</w:t>
            </w:r>
          </w:p>
          <w:p w:rsidR="00160424" w:rsidRDefault="00160424" w:rsidP="00326659">
            <w:pPr>
              <w:pStyle w:val="MDPI14history"/>
              <w:jc w:val="center"/>
              <w:rPr>
                <w:sz w:val="16"/>
                <w:szCs w:val="16"/>
                <w:lang w:val="en-GB"/>
              </w:rPr>
            </w:pPr>
            <w:r>
              <w:rPr>
                <w:sz w:val="16"/>
                <w:szCs w:val="16"/>
                <w:lang w:val="en-GB"/>
              </w:rPr>
              <w:t>Apparent Porosity</w:t>
            </w:r>
          </w:p>
          <w:p w:rsidR="00160424" w:rsidRDefault="00160424" w:rsidP="00326659">
            <w:pPr>
              <w:pStyle w:val="MDPI14history"/>
              <w:jc w:val="center"/>
              <w:rPr>
                <w:sz w:val="16"/>
                <w:szCs w:val="16"/>
                <w:lang w:val="en-GB"/>
              </w:rPr>
            </w:pPr>
            <w:r>
              <w:rPr>
                <w:sz w:val="16"/>
                <w:szCs w:val="16"/>
                <w:lang w:val="en-GB"/>
              </w:rPr>
              <w:t>Water absorption</w:t>
            </w:r>
          </w:p>
        </w:tc>
        <w:tc>
          <w:tcPr>
            <w:tcW w:w="2977" w:type="dxa"/>
            <w:tcBorders>
              <w:top w:val="single" w:sz="4" w:space="0" w:color="auto"/>
              <w:bottom w:val="single" w:sz="4" w:space="0" w:color="A6A6A6"/>
            </w:tcBorders>
            <w:shd w:val="clear" w:color="auto" w:fill="auto"/>
            <w:vAlign w:val="center"/>
          </w:tcPr>
          <w:p w:rsidR="00160424" w:rsidRDefault="00160424" w:rsidP="00326659">
            <w:pPr>
              <w:pStyle w:val="MDPI14history"/>
              <w:jc w:val="center"/>
              <w:rPr>
                <w:sz w:val="16"/>
                <w:szCs w:val="16"/>
                <w:lang w:val="en-GB"/>
              </w:rPr>
            </w:pPr>
            <w:r>
              <w:rPr>
                <w:sz w:val="16"/>
                <w:szCs w:val="16"/>
                <w:lang w:val="en-GB"/>
              </w:rPr>
              <w:fldChar w:fldCharType="begin" w:fldLock="1"/>
            </w:r>
            <w:r>
              <w:rPr>
                <w:sz w:val="16"/>
                <w:szCs w:val="16"/>
                <w:lang w:val="en-GB"/>
              </w:rPr>
              <w:instrText>ADDIN CSL_CITATION {"citationItems":[{"id":"ITEM-1","itemData":{"DOI":"10.1038/s41598-021-92017-1","ISBN":"4159802192","ISSN":"2045-2322","PMID":"34135374","abstract":"The potassium (K) and sodium (Na) elements in banana are needed for hydration reaction that can enhance the strength properties of concrete. This research aims (a) to determine the material engineering properties of banana skin ash (BSA) and concrete containing BSA, (b) to measure the strength enhancement of concrete due to BSA, and (c) to identify optimal application of BSA as supplementary cement materials (SCM) in concrete. The BSA characterization were assessed through X-ray fluorescence (XRF) and Blaine’s air permeability. The workability, compressive strength, and microstructures of concrete containing BSA were analysed using slump test, universal testing machine (UTM) and scanning electron microscope (SEM). A total of 15 oxides and 19 non-oxides elements were identified in BSA with K (43.1%) the highest and Na was not detected. At 20 g of mass, the BSA had a higher bulk density (198.43 ± 0.00 cm 3 ) than ordinary Portland cement (OPC) (36.32 ± 0.00 cm 3 ) indicating availability of large surface area for water absorption. The concrete workability was reduced with the presence of BSA (0% BSA: &gt; 100 mm, 1% BSA: 19 ± 1.0 mm, 2%: 15 ± 0.0 mm, 3% BSA: 10 ± 0.0 mm). The compressive strength increased with the number of curing days. The concrete microstructures were improved; interfacial transition zones (ITZ) decreased with an increase of BSA. The optimal percentage of BSA obtained was at 1.25%. The established model showed significant model terms (Sum of Squares = 260.60, F value = 69.84) with probability of 0.01% for the F-value to occur due to noise. The established model is useful for application in construction industries.","author":[{"dropping-particle":"","family":"Manan","given":"Teh Sabariah Binti Abd","non-dropping-particle":"","parse-names":false,"suffix":""},{"dropping-particle":"","family":"Kamal","given":"Nur Liyana Mohd","non-dropping-particle":"","parse-names":false,"suffix":""},{"dropping-particle":"","family":"Beddu","given":"Salmia","non-dropping-particle":"","parse-names":false,"suffix":""},{"dropping-particle":"","family":"Khan","given":"Taimur","non-dropping-particle":"","parse-names":false,"suffix":""},{"dropping-particle":"","family":"Mohamad","given":"Daud","non-dropping-particle":"","parse-names":false,"suffix":""},{"dropping-particle":"","family":"Syamsir","given":"Agusril","non-dropping-particle":"","parse-names":false,"suffix":""},{"dropping-particle":"","family":"Itam","given":"Zarina","non-dropping-particle":"","parse-names":false,"suffix":""},{"dropping-particle":"","family":"Jusoh","given":"Hisyam","non-dropping-particle":"","parse-names":false,"suffix":""},{"dropping-particle":"","family":"Basri","given":"Nur Amalina Nadiah","non-dropping-particle":"","parse-names":false,"suffix":""},{"dropping-particle":"","family":"Mohtar","given":"Wan Hanna Melini Wan","non-dropping-particle":"","parse-names":false,"suffix":""},{"dropping-particle":"","family":"Isa","given":"Mohamed Hasnain","non-dropping-particle":"","parse-names":false,"suffix":""},{"dropping-particle":"","family":"Shafiq","given":"Nasir","non-dropping-particle":"","parse-names":false,"suffix":""},{"dropping-particle":"","family":"Ahmad","given":"Amirrudin","non-dropping-particle":"","parse-names":false,"suffix":""},{"dropping-particle":"","family":"Rasdi","given":"Nadiah Wan","non-dropping-particle":"","parse-names":false,"suffix":""}],"container-title":"Scientific Reports","id":"ITEM-1","issue":"1","issued":{"date-parts":[["2021","12","16"]]},"page":"12722","publisher":"Nature Publishing Group UK","title":"Strength enhancement of concrete using incinerated agricultural waste as supplementary cement materials","type":"article-journal","volume":"11"},"uris":["http://www.mendeley.com/documents/?uuid=216c5459-7e8f-43ba-b08c-212c8f3372e4"]},{"id":"ITEM-2","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2","issued":{"date-parts":[["2013","1"]]},"page":"872-878","publisher":"Elsevier Ltd","title":"Application of agro-waste for sustainable construction materials: A review","type":"article-journal","volume":"38"},"uris":["http://www.mendeley.com/documents/?uuid=8b036aa6-9d88-4e73-abb6-afe7d18e9dbe"]},{"id":"ITEM-3","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3","issued":{"date-parts":[["2021","5"]]},"page":"122851","publisher":"Elsevier Ltd","title":"Use of different agro-waste ashes in concrete for effective upcycling of locally available resources","type":"article-journal","volume":"285"},"uris":["http://www.mendeley.com/documents/?uuid=6e943b5f-38b6-4d46-8f12-e38af444361e"]},{"id":"ITEM-4","itemData":{"DOI":"10.1016/j.jclepro.2020.123062","ISSN":"09596526","abstract":"Increase in construction activities has led to rapid depletion of natural resources, particularly aggregates which are utilized in the production of concrete. At the same time, there are huge amount of solid wastes originating from the agricultural industry, particularly from the South East Asia region, such as oil palm shell (OPS), oil palm boiler clinker (OPBC) and coconut shell. Research have since been undertaken to investigate the feasibility of these waste materials as potential substitute for conventional aggregate in concrete. Durability of concretes, especially those containing recycled waste materials are often subjected to scrutiny. Therefore, this paper reviews the published findings on the durability-related properties of concrete containing these agricultural waste materials as aggregate. Due to improved binder quality (lower w/b ratio and higher binder content), concrete prepared with these wastes generally exhibit acceptable quality in terms of water absorption, sorptivity and chloride penetrability. The major drawbacks are associated with the higher drying shrinkage, susceptibility towards severe chemical attack and elevated temperature. Among these wastes, OPBC aggregate is considered to have the best performance based on the reviewed properties, while OPS aggregate and coconut shell aggregate are recommended to be used only as partial aggregate replacement. Current available studies, however, are still insufficient and more in-depth investigations are required to ascertain the suitability of these wastes to be re-used as aggregate replacement in concrete.","author":[{"dropping-particle":"","family":"Mo","given":"Kim Hung","non-dropping-particle":"","parse-names":false,"suffix":""},{"dropping-particle":"","family":"Thomas","given":"Blessen Skariah","non-dropping-particle":"","parse-names":false,"suffix":""},{"dropping-particle":"","family":"Yap","given":"Soon Poh","non-dropping-particle":"","parse-names":false,"suffix":""},{"dropping-particle":"","family":"Abutaha","given":"Fuad","non-dropping-particle":"","parse-names":false,"suffix":""},{"dropping-particle":"","family":"Tan","given":"Chee Ghuan","non-dropping-particle":"","parse-names":false,"suffix":""}],"container-title":"Journal of Cleaner Production","id":"ITEM-4","issued":{"date-parts":[["2020","12"]]},"page":"123062","publisher":"Elsevier Ltd","title":"Viability of agricultural wastes as substitute of natural aggregate in concrete: A review on the durability-related properties","type":"article-journal","volume":"275"},"uris":["http://www.mendeley.com/documents/?uuid=595dab34-f87f-4bb8-a5d4-b5fa857be50f"]},{"id":"ITEM-5","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5","issued":{"date-parts":[["2020","9"]]},"page":"119346","publisher":"Elsevier Ltd","title":"Application of agro and non-agro waste materials for unfired earth blocks construction: A review","type":"article-journal","volume":"254"},"uris":["http://www.mendeley.com/documents/?uuid=08bed32a-416e-498c-91d8-d75ed5c30a95"]},{"id":"ITEM-6","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6","issue":"17","issued":{"date-parts":[["2020","8","27"]]},"page":"6971","title":"The Utilization of Agricultural Waste as Agro-Cement in Concrete: A Review","type":"article-journal","volume":"12"},"uris":["http://www.mendeley.com/documents/?uuid=a019a491-727f-47c0-8e54-6efc9e0b7989"]},{"id":"ITEM-7","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7","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8","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8","issue":"3.12","issued":{"date-parts":[["2018","7","20"]]},"page":"33","title":"Experimental Investigation on the Mechanical and Microstructural Properties of Concrete with Agro-Waste","type":"article-journal","volume":"7"},"uris":["http://www.mendeley.com/documents/?uuid=bcbd918e-93ad-4bd4-8b2f-0bc271f082f7"]},{"id":"ITEM-9","itemData":{"author":[{"dropping-particle":"","family":"Varma","given":"K.G Rahul","non-dropping-particle":"","parse-names":false,"suffix":""},{"dropping-particle":"","family":"Jagadeesh","given":"P","non-dropping-particle":"","parse-names":false,"suffix":""}],"container-title":"International Journal of Civil Engineering and Technology","id":"ITEM-9","issue":"8","issued":{"date-parts":[["2017"]]},"page":"92-100","title":"Development of sustainable concrete using agro-waste and manufactured sand: A review","type":"article-journal","volume":"8"},"uris":["http://www.mendeley.com/documents/?uuid=a0b37fea-5761-450d-8400-c931b937a869"]},{"id":"ITEM-10","itemData":{"DOI":"10.1016/j.jobe.2015.11.011","ISSN":"23527102","abstract":"In the last 15 years, the worldwide consumption of natural sand as fine aggregate in mortar/concrete production is very high and many developing countries have encountered some problems in the supply of natural sand in order to meet the increasing demands of construction development. In many countries there is a shortage of natural sand that is suitable for construction. On the other hand, disposal of wastes such as fly ash (FA), bottom ash (BA) and agricultural wastes can be considered as the major environmental challenges. This challenge continues to increase with the increase of these wastes. Therefore, studies have been carried out to find suitable solutions of the shortage of natural sand and the huge increasing in the wastes disposal. One logical option to solve this problem is employing these materials as a part of fine aggregate instead of natural one in mortar/concrete. This paper presents an overview of the previous studies carried out on the use of the previous wastes as a partial or full of natural fine aggregate replacement in traditional mortar/concrete mixtures based on Portland cement (PC). Other cementitious material such as ground basaltic pumice and metakaolin (MK), which can replace part or full of natural fine aggregate was also included. Fresh properties, hardened properties and durability of mortar/concrete containing these waste/cementitious materials as natural fine aggregate replacement have been reviewed.","author":[{"dropping-particle":"","family":"Rashad","given":"Alaa","non-dropping-particle":"","parse-names":false,"suffix":""}],"container-title":"Journal of Building Engineering","id":"ITEM-10","issued":{"date-parts":[["2016","3"]]},"page":"119-141","publisher":"Elsevier","title":"Cementitious materials and agricultural wastes as natural fine aggregate replacement in conventional mortar and concrete","type":"article-journal","volume":"5"},"uris":["http://www.mendeley.com/documents/?uuid=2a22a7cf-dc08-4008-99ba-f394fe899c63"]},{"id":"ITEM-11","itemData":{"author":[{"dropping-particle":"","family":"Vasuki","given":"T","non-dropping-particle":"","parse-names":false,"suffix":""},{"dropping-particle":"","family":"Kameshwari","given":"B","non-dropping-particle":"","parse-names":false,"suffix":""},{"dropping-particle":"","family":"Kumar","given":"Vignesh","non-dropping-particle":"","parse-names":false,"suffix":""}],"container-title":"International Journal of Applied Engineering Research","id":"ITEM-11","issue":"49","issued":{"date-parts":[["2015"]]},"page":"15-21","title":"Behavior of agro waste as a constitutive material in concrete","type":"article-journal","volume":"10"},"uris":["http://www.mendeley.com/documents/?uuid=1e5ce33e-2ea8-4ccc-9c7d-221d1e079f3a"]},{"id":"ITEM-12","itemData":{"DOI":"10.1007/s13196-014-0129-8","ISSN":"0972-172X","abstract":"In this study, the use of ligno-cellulosic materials (Pistachio, Pomegranate, Cotton Stalks, Haloxylon species), to produce lightweight construction blocks is reported. Three load of Portland cement, Type II (65, 70, 75 % w/w wood), three levels of additives as cement setting accelerator (CaCl2 (3 % w/w cement), CaSo4 (5, 10 % w/w cement)) were considered as variables (9 treatments). Three replications were fabricated for each treatment and the physical and mechanical properties of the blocks were evaluated according to ASTM D-1037. Bulk densities of blocks varied from 0.96 to 1.17 g/cm3. Significant difference was found between cement content and also between CaCl2 and CaSo4 content in compressive strength. There was non-significant difference between cement content and also between CaCl2 and CaSo4 content in water absorption and thickness swelling. There was the lowest water absorption and thickness swelling for 75 % cement content and 3 % CaCl2 content in the wood- cement blocks.","author":[{"dropping-particle":"","family":"Kamali Moghadam","given":"Sedigheh","non-dropping-particle":"","parse-names":false,"suffix":""},{"dropping-particle":"","family":"Shamsian","given":"Mohammad","non-dropping-particle":"","parse-names":false,"suffix":""},{"dropping-particle":"","family":"Moeel Tabaghdehi","given":"Fatemeh","non-dropping-particle":"","parse-names":false,"suffix":""},{"dropping-particle":"","family":"Mir","given":"Samaneh","non-dropping-particle":"","parse-names":false,"suffix":""},{"dropping-particle":"","family":"Rezayi Shahri","given":"Hosein","non-dropping-particle":"","parse-names":false,"suffix":""},{"dropping-particle":"","family":"Sabazudkhiz","given":"Roozbeh","non-dropping-particle":"","parse-names":false,"suffix":""},{"dropping-particle":"","family":"Faegh","given":"Masoud","non-dropping-particle":"","parse-names":false,"suffix":""}],"container-title":"Journal of the Indian Academy of Wood Science","id":"ITEM-12","issue":"2","issued":{"date-parts":[["2014","12","22"]]},"page":"134-139","title":"Investigation on physical and mechanical properties of wood-cement block manufactured from agriculture residues and Haloxylon species","type":"article-journal","volume":"11"},"uris":["http://www.mendeley.com/documents/?uuid=a34d339c-b0e0-49d6-b216-6733999c0964"]},{"id":"ITEM-13","itemData":{"DOI":"10.1016/j.indcrop.2012.08.034","ISSN":"09266690","abstract":"In the last few years an increasing high interest has been drawn to the potential use of agricultural waste as raw material to produce structural reinforcement fibers for building materials, due to environmental and economical aspects. Corn is the world's most produced cereal in terms of quantity, what entails the generation of large quantities of waste. Despite this fact, only a few research works concerned with the use of fibers from waste corn stalks in the production of fiber-cement have been published and there is a complete lack of data on the characterization of these fibers.The objective of this research is to study the feasibility of using fibers obtained from corn stalk as reinforcement fibers in the production of fiber-cement through environmentally friendly cooking methods. This study encompasses the morphological characterization of the fibers and the study of the effects that the use of these fibers has on the flocculation, retention and drainage of the fiber-cement suspensions and on the mechanical and physical properties of the final product.The results obtained in the tests confirmed the high potential of the corn stalk as a source of fibers for the manufacture of a fiber-cement capable of meeting the requirements of demanding applications. © 2012 Elsevier B.V.","author":[{"dropping-particle":"","family":"Jarabo","given":"R.","non-dropping-particle":"","parse-names":false,"suffix":""},{"dropping-particle":"","family":"Monte","given":"M.C.","non-dropping-particle":"","parse-names":false,"suffix":""},{"dropping-particle":"","family":"Fuente","given":"E.","non-dropping-particle":"","parse-names":false,"suffix":""},{"dropping-particle":"","family":"Santos","given":"S.F.","non-dropping-particle":"","parse-names":false,"suffix":""},{"dropping-particle":"","family":"Negro","given":"C.","non-dropping-particle":"","parse-names":false,"suffix":""}],"container-title":"Industrial Crops and Products","id":"ITEM-13","issue":"1","issued":{"date-parts":[["2013","5"]]},"page":"832-839","publisher":"Elsevier B.V.","title":"Corn stalk from agricultural residue used as reinforcement fiber in fiber-cement production","type":"article-journal","volume":"43"},"uris":["http://www.mendeley.com/documents/?uuid=0f694315-7e94-48c0-905c-9488a8a32d4a"]},{"id":"ITEM-14","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14","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15","itemData":{"DOI":"10.36410/jcpr.2021.22.2.200","ISSN":"12299162","abstract":"In this work, the effect of various weight percentage of rice husk ash (RHA) in ceramic brick production was investigated in terms of mineralogical, physical, chemical and morphological properties. The evaluation of the use of RHA as a raw material for ceramic products is tested to determine the linear shrinkage, volumetric shrinkage, water absorption, apparent density and bulk density. These physical results suggested that the addition of RHA can improve the physical properties of ceramic brick. Scanning electron microscopy images confirmed the increased of ceramic strength with the addition of RHA and firing temperature. In addition, quantitative and qualitative chemical analysis supported the results obtained. Overall, the results demonstrated the high potential of RHA in green technology for ceramic production.","author":[{"dropping-particle":"","family":"Hamzah","given":"Aneis Maasyirah","non-dropping-particle":"","parse-names":false,"suffix":""},{"dropping-particle":"","family":"Zakaria","given":"Siti Koriah","non-dropping-particle":"","parse-names":false,"suffix":""},{"dropping-particle":"","family":"Salleh","given":"Siti Zuliana","non-dropping-particle":"","parse-names":false,"suffix":""},{"dropping-particle":"","family":"Yusoff","given":"Abdul Hafidz","non-dropping-particle":"","parse-names":false,"suffix":""},{"dropping-particle":"","family":"Ali","given":"Arlina","non-dropping-particle":"","parse-names":false,"suffix":""},{"dropping-particle":"","family":"Mohamad","given":"Mardawani","non-dropping-particle":"","parse-names":false,"suffix":""},{"dropping-particle":"","family":"Masri","given":"Mohamad Najmi","non-dropping-particle":"","parse-names":false,"suffix":""},{"dropping-particle":"","family":"Sobri","given":"Sharizal Ahmad","non-dropping-particle":"","parse-names":false,"suffix":""},{"dropping-particle":"","family":"Taib","given":"Mustaffa Ali Azhar","non-dropping-particle":"","parse-names":false,"suffix":""},{"dropping-particle":"","family":"Budiman","given":"Faisal","non-dropping-particle":"","parse-names":false,"suffix":""},{"dropping-particle":"Ter","family":"Teo","given":"Pao","non-dropping-particle":"","parse-names":false,"suffix":""}],"container-title":"Journal of Ceramic Processing Research","id":"ITEM-15","issue":"2","issued":{"date-parts":[["2021"]]},"page":"200-207","title":"Physical, morphological and mineralogical properties of ceramic brick incorporated with Malaysia’s rice hush ash (Rha) agricultural waste","type":"article-journal","volume":"22"},"uris":["http://www.mendeley.com/documents/?uuid=98c56fb5-bbf6-4b6e-91ac-5b53eb8f6121"]},{"id":"ITEM-16","itemData":{"ISSN":"25870009","abstract":"This paper studies fired clay bricks mixed with different agricultural wastes such as grass (GA), coconut husk (CH), and sugarcane bagasse (SB) as porous additives in brick production. The agricultural wastes were added to the clay mixture in the compositions of 0, 2.5, 5, and 7.5 wt%. Mixed clay bricks were fired at 1000°C for 1 h and were then studied for their physical and mechanical properties. The pore shapes of the fired bricks were examined by SEM micrograph. The porosity was linearly generated with a higher waste content. An increase of the porosity was significantly related to an increasing shrinkage and water absorption, while the bulk density was decreased. The compressive strength value of the fired clay bricks tended to decrease according to the percentage of agricultural waste included in the mixture. From the physical properties' results, the thermal conductivity varied from 0.45 W/m K to 0.21 W/m K depending on the GA, CH, and SB contents (2.5-7.5%). Conclusively, the results revealed that the agricultural wastes could be used advantageously in the improvement of the thermal insulation properties and low dead load in building materials.","author":[{"dropping-particle":"","family":"Srisuwan","given":"Anuwat","non-dropping-particle":"","parse-names":false,"suffix":""},{"dropping-particle":"","family":"Phonphuak","given":"Nonthaphong","non-dropping-particle":"","parse-names":false,"suffix":""},{"dropping-particle":"","family":"Saengthong","given":"Chiawchan","non-dropping-particle":"","parse-names":false,"suffix":""}],"container-title":"Suranaree Journal of Science and Technology","id":"ITEM-16","issue":"1","issued":{"date-parts":[["2018"]]},"page":"49-58","title":"Improvement of thermal insulating properties and porosity of fired clay bricks with addition of agricultural wastes","type":"article-journal","volume":"25"},"uris":["http://www.mendeley.com/documents/?uuid=c2727523-717c-4056-ad7f-5fcc7e3d5f2f"]},{"id":"ITEM-17","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17","issued":{"date-parts":[["2018","1"]]},"page":"1117-1129","publisher":"Elsevier B.V.","title":"Thermal performance enhancement of eco-friendly bricks incorporating agro-wastes","type":"article-journal","volume":"158"},"uris":["http://www.mendeley.com/documents/?uuid=dd90c005-9c93-4480-a1c0-97086fb19d8f"]},{"id":"ITEM-18","itemData":{"ISSN":"09758585","abstract":"The aim of the present work is to investigate the utilization of rice husk (RH) and rice straw (RS) as agricultural residues obtained from 1. Madhusudanan, S.; Amirtham, L.R. Alternative Building Material Using Industrial and Agricultural Wastes. Key Eng. Mater. 2015, 650, 1–12, doi:10.4028/www.scientific.net/KEM.650.1.rice cultivation in Egypt in the manufacture of light fired clay bricks. RH and RS were substituted by weight percent (5%,10%,15%, 20%, 25% and 30%) to clay to form clay/RH and clay/RS bricks. Three sets of experiments were carried out. The first set was concerned with the characterization of the raw materials which covered screen analysis, free silica and organic matters, XRD, DTA and TGA analyses. The second and third sets were dedicated with the preparation and characterization of the mixed unfired and fired clay bricks. The tests of unfired bricks were the linear and volume shrinkage. The tests of fired bricks covered Lose On Ignition (LOI), firing shrinkage, cold and boiling point water absorption, saturation coefficient, apparent porosity, specific gravity, bulk density and compressive strength. The experimental results proved that the best composition of the clay mixture was 90% clay and 10% RH at700 oC firing temperature, which produce lighter bricks suitable to be used in the construction. The physical, chemical and mechanical properties of the mixed clay/RH brick gave good results in agreement with the standard ASTM.","author":[{"dropping-particle":"","family":"Hafez","given":"A. I.","non-dropping-particle":"","parse-names":false,"suffix":""},{"dropping-particle":"","family":"Khedr","given":"M. M.A.","non-dropping-particle":"","parse-names":false,"suffix":""},{"dropping-particle":"","family":"Amin","given":"Sh K.","non-dropping-particle":"","parse-names":false,"suffix":""},{"dropping-particle":"","family":"Sabry","given":"R. M.","non-dropping-particle":"","parse-names":false,"suffix":""},{"dropping-particle":"","family":"Osman","given":"R. M.","non-dropping-particle":"","parse-names":false,"suffix":""}],"container-title":"Research Journal of Pharmaceutical, Biological and Chemical Sciences","id":"ITEM-18","issue":"4","issued":{"date-parts":[["2016"]]},"page":"2588-2600","title":"Utilitization of agricultural residues of rice cultivation In manufacturing of light fired clay bricks","type":"article-journal","volume":"7"},"uris":["http://www.mendeley.com/documents/?uuid=72ad60a1-4a5e-49cc-91fa-1e66554cb0d5"]},{"id":"ITEM-19","itemData":{"DOI":"10.1016/j.conbuildmat.2015.05.006","ISSN":"09500618","abstract":"The main objective of this study is to investigate the effects of the incorporation of renewable pore-forming agents on the properties of fired bricks. Different additives have been studied (wheat straw, sunflower seed cake and olive stone flour) at different grinding and incorporation rate. Physical properties such as linear shrinkage, loss on ignition, bulk porosity, water absorption and bulk density have been measured. Mechanical and thermal performances have also been characterized. The incorporation of 4 wt.% of sunflower seed cake, with the lowest grinding, leads to the best compromise between mechanical and thermal results compared to the reference brick.","author":[{"dropping-particle":"","family":"Bories","given":"Cecile","non-dropping-particle":"","parse-names":false,"suffix":""},{"dropping-particle":"","family":"Aouba","given":"Laila","non-dropping-particle":"","parse-names":false,"suffix":""},{"dropping-particle":"","family":"Vedrenne","given":"Emeline","non-dropping-particle":"","parse-names":false,"suffix":""},{"dropping-particle":"","family":"Vilarem","given":"Gerard","non-dropping-particle":"","parse-names":false,"suffix":""}],"container-title":"Construction and Building Materials","id":"ITEM-19","issued":{"date-parts":[["2015","8"]]},"page":"158-163","publisher":"Elsevier Ltd","title":"Fired clay bricks using agricultural biomass wastes: Study and characterization","type":"article-journal","volume":"91"},"uris":["http://www.mendeley.com/documents/?uuid=4ed74b26-726b-4010-8542-270bf76b8a4f"]},{"id":"ITEM-20","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20","issued":{"date-parts":[["2015","7"]]},"page":"1-12","title":"Alternative Building Material Using Industrial and Agricultural Wastes","type":"article-journal","volume":"650"},"uris":["http://www.mendeley.com/documents/?uuid=de6bf552-12cd-4db5-8d3a-b61b190b80c0"]},{"id":"ITEM-21","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21","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22","itemData":{"DOI":"10.1016/j.indcrop.2021.114053","ISSN":"09266690","abstract":"The characteristics of natural fibers have significant effects on properties of natural fiber/polymer composites (NFPCs). Herein, agricultural residues (ARs) fibers, including wheat straw (WS), rice straw (RS), rice husk (RH), sugarcane bagasse (SB), cotton stalk (CS), and Moso bamboo fiber (MB) were selected as reinforcement to fabricate NFPCs via extrusion processing. The chemical and physical properties of the fibers were determined. The mechanical properties, hygroscopicity, rheological properties, and dimensional stability of the resulting composites were studied. The MB fiber had the highest α-cellulose content (46.4 %), lignin content (26.4 %), and crystallinity index (60.2 %). The CS fiber contained the lowest α-cellulose content (29.1 %) and the highest extractive content (8.9 %). RS and RH fibers, which with much higher ash content than the other fibers, had the lowest lignin (11.9 %) and extractive (2.7 %) contents, respectively. A reduction of fiber length and L/D can be observed after extrusion. SB fibers (794.4 μm) was longer than other ARs fibers, and the MB and RH had the highest (3.6) and lowest (2.0) L/D, respectively. Addition of ARs fibers in HDPE can improve the tensile and flexural strength, and the mechanical modulus of composites was more than 3 times higher than HDPE. The best mechanical properties, dimensional stability, and thermostability were obtained for the MB-based composite. Composite filled with RH showed the poorest mechanical properties but the best processability. CS-and RS-based composites exhibited much lower Vicat softening temperature (85.57 °C and 87.24 °C) due to the lower α-cellulose content and higher extractive content in the fibers. The ARs had the great potential as fillers to prepare NFPCs. It is anticipated that the findings will provide useful design inputs for making construction and building materials.","author":[{"dropping-particle":"","family":"Mu","given":"Binshan","non-dropping-particle":"","parse-names":false,"suffix":""},{"dropping-particle":"","family":"Tang","given":"Wei","non-dropping-particle":"","parse-names":false,"suffix":""},{"dropping-particle":"","family":"Liu","given":"Tao","non-dropping-particle":"","parse-names":false,"suffix":""},{"dropping-particle":"","family":"Hao","given":"Xiaolong","non-dropping-particle":"","parse-names":false,"suffix":""},{"dropping-particle":"","family":"Wang","given":"Qingwen","non-dropping-particle":"","parse-names":false,"suffix":""},{"dropping-particle":"","family":"Ou","given":"Rongxian","non-dropping-particle":"","parse-names":false,"suffix":""}],"container-title":"Industrial Crops and Products","id":"ITEM-22","issue":"September","issued":{"date-parts":[["2021","11"]]},"page":"114053","publisher":"Elsevier B.V.","title":"Comparative study of high-density polyethylene-based biocomposites reinforced with various agricultural residue fibers","type":"article-journal","volume":"172"},"uris":["http://www.mendeley.com/documents/?uuid=ad2178e3-4bd5-4fa5-98d6-c27b9acdbb7c"]},{"id":"ITEM-23","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23","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24","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24","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25","itemData":{"DOI":"10.1007/s10924-020-01868-8","ISBN":"0123456789","ISSN":"1566-2543","author":[{"dropping-particle":"","family":"Zindani","given":"Divya","non-dropping-particle":"","parse-names":false,"suffix":""},{"dropping-particle":"","family":"Kumar","given":"Santosh","non-dropping-particle":"","parse-names":false,"suffix":""},{"dropping-particle":"","family":"Maity","given":"Saikat Ranjan","non-dropping-particle":"","parse-names":false,"suffix":""},{"dropping-particle":"","family":"Bhowmik","given":"Sumit","non-dropping-particle":"","parse-names":false,"suffix":""}],"container-title":"Journal of Polymers and the Environment","id":"ITEM-25","issue":"1","issued":{"date-parts":[["2021","1","25"]]},"page":"143-155","publisher":"Springer US","title":"Mechanical Characterization of Bio-epoxy Green Composites Derived from Sodium Bicarbonate Treated Punica Granatum Short Fiber Agro-waste","type":"article-journal","volume":"29"},"uris":["http://www.mendeley.com/documents/?uuid=364bc8d3-12b5-47a5-b62f-5f203fc13356"]},{"id":"ITEM-26","itemData":{"DOI":"10.1016/j.jobe.2019.100991","ISSN":"23527102","abstract":"Lignocellulosic agricultural residues are unavoidably generated and are mostly disposed by burning or burying which causes significant pollution. Using these materials for value added applications can contribute to a greener environment. In this work, two such agricultural residues namely, rice husk (RH) and groundnut shell (GNS) were used without any treatment to prepare hybrid polypropylene (PP) biocomposites for green building materials. The effects of % reinforcement on the thermal insulation, sound absorption, aqueous stability, flame resistance along with mechanical properties were tested. The unique wedge shaped morphology of rice husk and its low aspect ratio played a significant role in influencing the properties of the composites. The composites possessed good tensile and flexural strength (highest value of 15.6 MPa and 37.6 MPa respectively at the 20/60/20 GNS/RH/PP ratio). Thermal conductivity of the composites varied from 0.156 to 0.270 W/mK. The maximum sound absorption coefficient was 0.48. Flame retardancy of the composites were on par with the commercially available gypsum based ceiling tiles. Water absorption of the composites was about 85% lower than that of the gypsum tiles addressing a major drawback of gypsum based ceiling tiles. The properties of the composites were comparable to several other biocomposites reported as well.","author":[{"dropping-particle":"","family":"Guna","given":"Vijaykumar","non-dropping-particle":"","parse-names":false,"suffix":""},{"dropping-particle":"","family":"Ilangovan","given":"Manikandan","non-dropping-particle":"","parse-names":false,"suffix":""},{"dropping-particle":"","family":"Rather","given":"Muzamil Hassan","non-dropping-particle":"","parse-names":false,"suffix":""},{"dropping-particle":"","family":"Giridharan","given":"B.V.","non-dropping-particle":"","parse-names":false,"suffix":""},{"dropping-particle":"","family":"Prajwal","given":"B.","non-dropping-particle":"","parse-names":false,"suffix":""},{"dropping-particle":"","family":"Vamshi Krishna","given":"K.","non-dropping-particle":"","parse-names":false,"suffix":""},{"dropping-particle":"","family":"Venkatesh","given":"Krishna","non-dropping-particle":"","parse-names":false,"suffix":""},{"dropping-particle":"","family":"Reddy","given":"Narendra","non-dropping-particle":"","parse-names":false,"suffix":""}],"container-title":"Journal of Building Engineering","id":"ITEM-26","issue":"October 2019","issued":{"date-parts":[["2020","1"]]},"page":"100991","publisher":"Elsevier Ltd","title":"Groundnut shell / rice husk agro-waste reinforced polypropylene hybrid biocomposites","type":"article-journal","volume":"27"},"uris":["http://www.mendeley.com/documents/?uuid=3d1e0053-255e-433b-a1f2-75aff0788252"]},{"id":"ITEM-27","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27","issued":{"date-parts":[["2019","6"]]},"page":"502-516","publisher":"Elsevier Ltd","title":"Recent development in binderless fiber-board fabrication from agricultural residues: A review","type":"article-journal","volume":"211"},"uris":["http://www.mendeley.com/documents/?uuid=7e3ffc4e-78fa-4562-a920-b34d5e4a3fd2"]},{"id":"ITEM-28","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28","issue":"1-2","issued":{"date-parts":[["2015","12","15"]]},"page":"42-55","publisher":"Science Alert","title":"Agricultural Waste Fibers Towards Sustainability and Advanced Utilization: A Review","type":"article-journal","volume":"15"},"uris":["http://www.mendeley.com/documents/?uuid=1a1e47dd-dd87-4259-9351-4049a8b92bb1"]},{"id":"ITEM-29","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29","issued":{"date-parts":[["2009"]]},"page":"219-264","publisher":"Nova Science Publishers","title":"Agricultural wastes as building materials: Properties, performance and applications","type":"chapter"},"uris":["http://www.mendeley.com/documents/?uuid=50c17540-0856-4840-8461-c17f1993e2ef"]},{"id":"ITEM-30","itemData":{"author":[{"dropping-particle":"","family":"Chiang","given":"K.Y.","non-dropping-particle":"","parse-names":false,"suffix":""},{"dropping-particle":"","family":"Chou","given":"P.H.","non-dropping-particle":"","parse-names":false,"suffix":""},{"dropping-particle":"","family":"Chien","given":"K.L.","non-dropping-particle":"","parse-names":false,"suffix":""},{"dropping-particle":"","family":"Chen","given":"J.L.","non-dropping-particle":"","parse-names":false,"suffix":""}],"container-title":"Journal of Residuals Science and Technology","id":"ITEM-30","issue":"4","issued":{"date-parts":[["2009"]]},"page":"185-191","title":"Novel lightweight building bricks manufactured from water treatment plant sludge and agricultural waste","type":"article-journal","volume":"6"},"uris":["http://www.mendeley.com/documents/?uuid=31e175fb-3088-471c-8b79-2cf6956db5a1"]},{"id":"ITEM-31","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31","issue":"2","issued":{"date-parts":[["2021","1","6"]]},"page":"494","title":"Sustainable Panels Made with Industrial and Agricultural Waste: Thermal and Environmental Critical Analysis of the Experimental Results","type":"article-journal","volume":"11"},"uris":["http://www.mendeley.com/documents/?uuid=887accc2-9e3a-4ede-8de0-2c7f38c1e3e4"]},{"id":"ITEM-32","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32","issued":{"date-parts":[["2019"]]},"page":"2237-2257","publisher":"Springer International Publishing","publisher-place":"Cham","title":"Thermal and Acoustic Building Insulations from Agricultural Wastes","type":"chapter","volume":"3"},"uris":["http://www.mendeley.com/documents/?uuid=d8ddc1d2-2560-4bdb-8e38-8039da77f1ff"]},{"id":"ITEM-33","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33","issued":{"date-parts":[["2018","12"]]},"page":"72-82","publisher":"Elsevier B.V.","title":"Thermal insulating plates produced on the basis of vegetable agricultural waste","type":"article-journal","volume":"180"},"uris":["http://www.mendeley.com/documents/?uuid=96ca7263-26db-4fed-ab56-165eef692ebe"]},{"id":"ITEM-34","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34","issue":"5","issued":{"date-parts":[["2017"]]},"page":"1185-1191","title":"Valorization of municipal wastewater treatment plant sludge and agro-waste in building materials with thermal insulation properties","type":"article-journal","volume":"16"},"uris":["http://www.mendeley.com/documents/?uuid=774d5410-e8ef-43da-9646-5900f4c98387"]},{"id":"ITEM-35","itemData":{"DOI":"10.1080/10298436.2019.1652301","ISSN":"1029-8436","abstract":"In this research, a mixture of three agriculture waste fibres, for the first time, was used as biomodifier after alkali treatment, for enhancing the performance of asphalt binder as 3, 5, 7, and 10 wt%. The physical properties of the novel biomodified binder including penetration, softening point and penetration index were studied. The viscoelastic behavior was investigated by studying flow properties at different shear rates using rotational viscometer. Also, the mechanical characteristics of biomodified asphalt binder were studied using DMA through a series of three types of sweep tests conducted on virgin and biomodified asphalt samples to study the effects of time, temperature and frequency on binder performance. It is observed that the biomodified asphalt binder exhibits the same thixotropic hardening over time with high grade temperature and high rutting resistance. Fatigue parameter (loss modulus) obtained from DMA data was employed to estimate the fatigue resistance of biomodified binder. The results declared that loss modulus of samples were decreased, which proved that the fatigue property was enhanced with biomodifier addition. The biomodifier supports asphalt binder with better properties, and can be applied as a partial replacement for the non-renewable asphalt binders used in the construction of road infrastructure.","author":[{"dropping-particle":"","family":"Abo-Shanab","given":"Z. L.","non-dropping-particle":"","parse-names":false,"suffix":""},{"dropping-particle":"","family":"Ragab","given":"A. A.","non-dropping-particle":"","parse-names":false,"suffix":""},{"dropping-particle":"","family":"Naguib","given":"Hamdy M.","non-dropping-particle":"","parse-names":false,"suffix":""}],"container-title":"International Journal of Pavement Engineering","id":"ITEM-35","issue":"7","issued":{"date-parts":[["2021","6","7"]]},"page":"905-911","publisher":"Taylor &amp; Francis","title":"Improved dynamic mechanical properties of sustainable bio-modified asphalt using agriculture waste","type":"article-journal","volume":"22"},"uris":["http://www.mendeley.com/documents/?uuid=f850b244-2d3c-46da-856f-2f840ebefb65"]},{"id":"ITEM-36","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36","issue":"12","issued":{"date-parts":[["2018"]]},"page":"1206-1222","title":"Development and engineering characterization of agro waste modified asphaltic concrete for sustainable green high ways","type":"article-journal","volume":"9"},"uris":["http://www.mendeley.com/documents/?uuid=fd930cd1-d9ed-4a11-bde8-102ab388fd90"]},{"id":"ITEM-37","itemData":{"DOI":"10.1016/j.ijprt.2018.03.007","ISSN":"19966814","abstract":"This study proposes the use of industrial and agricultural wastes as mineral admixtures for enhancing the mechanical and durability aspects of concrete containing recycled concrete aggregates derived from concrete waste. The study was carried out by testing specimens prepared from concrete mixes with and without recycled concrete aggregates and three different mineral admixtures viz: fly ash (an industrial waste), rice husk ash and bagasse ash (agricultural wastes) for their compressive strength, flexural strength, split tensile strength, workability, chloride ion concentrations, carbonation, sorptivity and abrasion resistance in order to assess the variations and improvements. It was observed that concrete mix upon incorporating mineral admixtures showed significant improvement in both mechanical and durability properties when compared to concrete mix with recycled concrete aggregates alone. Fly ash admixed mixes showed a gain of 15% and 24% for compressive and flexural strength parameters, while the gain for rice husk ash mix and bagasse ash mixes was observed to be 12% and 25%, 13% and 20% respectively when compared to recycled aggregate concrete mix without mineral admixtures. Improvements in durability aspects were observed by incorporating mineral admixtures supported by lower parameters for water absorption, sorptivity coefficients and chloride ion concentrations and increased hydration products as concluded from scanning electron microscopic investigations.","author":[{"dropping-particle":"","family":"Jindal","given":"Abhishek","non-dropping-particle":"","parse-names":false,"suffix":""},{"dropping-particle":"","family":"Ransinchung R.N.","given":"G.D.","non-dropping-particle":"","parse-names":false,"suffix":""}],"container-title":"International Journal of Pavement Research and Technology","id":"ITEM-37","issue":"5","issued":{"date-parts":[["2018","9"]]},"page":"488-501","publisher":"Chinese Society of Pavement Engineering","title":"Behavioural study of pavement quality concrete containing construction, industrial and agricultural wastes","type":"article-journal","volume":"11"},"uris":["http://www.mendeley.com/documents/?uuid=2a10aa4b-d602-49b2-94d8-c0c914da0500"]},{"id":"ITEM-38","itemData":{"DOI":"10.1061/(ASCE)GM.1943-5622.0000767","ISSN":"1532-3641","abstract":"© 2016 American Society of Civil Engineers. For the past several decades, researchers around the world have used nanoindentation techniques to characterize different materials for biological, medical, and polymer science applications. In recent years, nanoindentation techniques have been explored by some pavement professionals to characterize asphalt materials. This study used the atomic force microscope (AFM)-based PeakForce quantitative nanomechanical mapping (PFQNM) technique to evaluate nanoscopic properties of asphalt binders modified with four different types of industrial and agricultural waste materials, which included ground tire rubber (GTR), reclaimed asphalt pavement (RAP), reclaimed asphalt shingles (RAS), and rice husk ash (RHA). Three scan sizes (20 × 20, 10 × 10, and 5 × 5 μm) were used to map the properties of the aforementioned binder samples. Mechanistic properties such as adhesion, energy dissipation, deformation, and Derjaguin, Muller, and Toropov (DMT) moduli of modified binder samples were estimated at different morphological phases. The PFQNM analyses revealed distinct microstructures and grain distributions among tested additive-modified binder samples. The GTR-modified samples exhibited two distinct phases, namely, Catana and Peri phase, but the other additives provided another called the Perpetua phase. Mechanistic properties of the asphalt samples in the Catana and Peri phases were found to be similar but different for the Perpetua phase. The DMT moduli varied from 70 to 800 MPa, and the adhesion ranged from 8 to 12 nN. Among the four additives, RHA reduced the hardness of the asphalt binder unlike the others. The dissipation energy of the binder samples was found to be related to the adhesion, whereas the hardness depended on the depth of deformation. Demonstrations of quantitative mappings of the nanomechanistic properties of asphalt binders are expected to help build an understanding of the underlying sciences.","author":[{"dropping-particle":"","family":"Hossain","given":"Zahid","non-dropping-particle":"","parse-names":false,"suffix":""},{"dropping-particle":"","family":"Rashid","given":"Feroze","non-dropping-particle":"","parse-names":false,"suffix":""},{"dropping-particle":"","family":"Mahmud","given":"Istiaque","non-dropping-particle":"","parse-names":false,"suffix":""},{"dropping-particle":"","family":"Rahaman","given":"Mohammed Z.","non-dropping-particle":"","parse-names":false,"suffix":""}],"container-title":"International Journal of Geomechanics","id":"ITEM-38","issue":"3","issued":{"date-parts":[["2017","3"]]},"page":"04016084","title":"Morphological and Nanomechanical Characterization of Industrial and Agricultural Waste–Modified Asphalt Binders","type":"article-journal","volume":"17"},"uris":["http://www.mendeley.com/documents/?uuid=f7f80e89-da38-438e-bff8-3458470a5d47"]},{"id":"ITEM-39","itemData":{"ISSN":"18196608","abstract":"This study was carried out to evaluate the performance of coconut shell as fine aggregate in asphaltic concrete. The mix design incorporating penetration grade 80/100 bitumen was used to produce the specimens testing. Four coconut shell replacement levels were considered in the study: 10%, 20%, 30%, and 40%, respectively. The aggregate properties were evaluated through aggregate impact value, specific gravity and water absorption test. In addition, the performance of coconut shell in asphalt mixes was identified by volumetric properties, indirect tensile strength, resilient modulus and dynamic creep test. The results revealed that controlled specimen's shows better volumetric properties compared to coconut shell mixes. However, 10% replacement of coconut shell indicated better performance than controlled specimen. It can be concluded that coconut shell inhibits great potential as road construction material but be only suitable for low traffic volume and at rural area.","author":[{"dropping-particle":"","family":"Ramadhansyah","given":"P. J.","non-dropping-particle":"","parse-names":false,"suffix":""},{"dropping-particle":"","family":"Nurfatin Aqeela","given":"M.","non-dropping-particle":"","parse-names":false,"suffix":""},{"dropping-particle":"","family":"Siti Nur Amiera","given":"J.","non-dropping-particle":"","parse-names":false,"suffix":""},{"dropping-particle":"","family":"Norhafizah","given":"M.","non-dropping-particle":"","parse-names":false,"suffix":""},{"dropping-particle":"","family":"Norhidayah","given":"A. H.","non-dropping-particle":"","parse-names":false,"suffix":""},{"dropping-particle":"","family":"Dewi","given":"S. J.","non-dropping-particle":"","parse-names":false,"suffix":""}],"container-title":"ARPN Journal of Engineering and Applied Sciences","id":"ITEM-39","issue":"12","issued":{"date-parts":[["2016"]]},"page":"7457-7462","title":"Use of coconut shell from agriculture waste as fine aggregate in asphaltic concrete","type":"article-journal","volume":"11"},"uris":["http://www.mendeley.com/documents/?uuid=ea3e66b3-0c1c-40c7-969a-4428071fcd2e"]}],"mendeley":{"formattedCitation":"[6, 7, 55, 58, 61, 64, 65, 77, 78, 80, 81, 88, 14, 89, 91, 92, 95, 97, 98, 100, 102, 104, 105, 15, 106–110, 112, 114–116, 22, 25, 28, 32, 35, 53]","plainTextFormattedCitation":"[6, 7, 55, 58, 61, 64, 65, 77, 78, 80, 81, 88, 14, 89, 91, 92, 95, 97, 98, 100, 102, 104, 105, 15, 106–110, 112, 114–116, 22, 25, 28, 32, 35, 53]","previouslyFormattedCitation":"[6, 7, 54, 55, 59, 64, 67, 68, 78, 79, 81, 82, 14, 89, 90, 93, 94, 96, 98, 100, 102, 104, 105, 15, 106–110, 112, 114–116, 20, 24, 27, 35, 38, 52]"},"properties":{"noteIndex":0},"schema":"https://github.com/citation-style-language/schema/raw/master/csl-citation.json"}</w:instrText>
            </w:r>
            <w:r>
              <w:rPr>
                <w:sz w:val="16"/>
                <w:szCs w:val="16"/>
                <w:lang w:val="en-GB"/>
              </w:rPr>
              <w:fldChar w:fldCharType="separate"/>
            </w:r>
            <w:r>
              <w:rPr>
                <w:sz w:val="16"/>
                <w:szCs w:val="16"/>
                <w:lang w:val="en-GB"/>
              </w:rPr>
              <w:t>[6, 7, 55, 58, 61, 64, 65, 77, 78, 80, 81, 88, 14, 89, 91, 92, 95, 97, 98, 100, 102, 104, 105, 15, 106–110, 112, 114–116, 22, 25, 28, 32, 35, 53]</w:t>
            </w:r>
            <w:r>
              <w:rPr>
                <w:sz w:val="16"/>
                <w:szCs w:val="16"/>
                <w:lang w:val="en-GB"/>
              </w:rPr>
              <w:fldChar w:fldCharType="end"/>
            </w:r>
          </w:p>
        </w:tc>
      </w:tr>
      <w:tr w:rsidR="00160424" w:rsidTr="00326659">
        <w:trPr>
          <w:jc w:val="center"/>
        </w:trPr>
        <w:tc>
          <w:tcPr>
            <w:tcW w:w="1701" w:type="dxa"/>
            <w:tcBorders>
              <w:top w:val="single" w:sz="4" w:space="0" w:color="A6A6A6"/>
              <w:bottom w:val="single" w:sz="4" w:space="0" w:color="A6A6A6"/>
            </w:tcBorders>
            <w:shd w:val="clear" w:color="auto" w:fill="F2F2F2"/>
          </w:tcPr>
          <w:p w:rsidR="00160424" w:rsidRDefault="00160424" w:rsidP="00326659">
            <w:pPr>
              <w:pStyle w:val="MDPI14history"/>
              <w:jc w:val="center"/>
              <w:rPr>
                <w:b/>
                <w:sz w:val="16"/>
                <w:szCs w:val="16"/>
                <w:lang w:val="en-GB"/>
              </w:rPr>
            </w:pPr>
          </w:p>
          <w:p w:rsidR="00160424" w:rsidRDefault="00160424" w:rsidP="00326659">
            <w:pPr>
              <w:pStyle w:val="MDPI14history"/>
              <w:jc w:val="center"/>
              <w:rPr>
                <w:b/>
                <w:sz w:val="16"/>
                <w:szCs w:val="16"/>
                <w:lang w:val="en-GB"/>
              </w:rPr>
            </w:pPr>
          </w:p>
          <w:p w:rsidR="00160424" w:rsidRDefault="00160424" w:rsidP="00326659">
            <w:pPr>
              <w:rPr>
                <w:rFonts w:ascii="Palatino Linotype" w:hAnsi="Palatino Linotype"/>
                <w:b/>
                <w:lang w:val="en-GB" w:eastAsia="de-DE" w:bidi="en-US"/>
              </w:rPr>
            </w:pPr>
          </w:p>
          <w:p w:rsidR="00160424" w:rsidRDefault="00160424" w:rsidP="00326659">
            <w:pPr>
              <w:pStyle w:val="MDPI14history"/>
              <w:jc w:val="center"/>
              <w:rPr>
                <w:b/>
                <w:sz w:val="16"/>
                <w:szCs w:val="16"/>
                <w:lang w:val="en-GB"/>
              </w:rPr>
            </w:pPr>
            <w:r>
              <w:rPr>
                <w:b/>
                <w:sz w:val="16"/>
                <w:szCs w:val="16"/>
                <w:lang w:val="en-GB"/>
              </w:rPr>
              <w:t>Mechanical</w:t>
            </w:r>
          </w:p>
        </w:tc>
        <w:tc>
          <w:tcPr>
            <w:tcW w:w="2551" w:type="dxa"/>
            <w:tcBorders>
              <w:top w:val="single" w:sz="4" w:space="0" w:color="A6A6A6"/>
              <w:bottom w:val="single" w:sz="4" w:space="0" w:color="A6A6A6"/>
            </w:tcBorders>
            <w:shd w:val="clear" w:color="auto" w:fill="auto"/>
          </w:tcPr>
          <w:p w:rsidR="00160424" w:rsidRDefault="00160424" w:rsidP="00326659">
            <w:pPr>
              <w:pStyle w:val="MDPI14history"/>
              <w:jc w:val="center"/>
              <w:rPr>
                <w:color w:val="auto"/>
                <w:sz w:val="16"/>
                <w:szCs w:val="16"/>
                <w:lang w:val="en-GB"/>
              </w:rPr>
            </w:pPr>
            <w:r>
              <w:rPr>
                <w:color w:val="auto"/>
                <w:sz w:val="16"/>
                <w:szCs w:val="16"/>
                <w:lang w:val="en-GB"/>
              </w:rPr>
              <w:t>Durability</w:t>
            </w:r>
          </w:p>
          <w:p w:rsidR="00160424" w:rsidRDefault="00160424" w:rsidP="00326659">
            <w:pPr>
              <w:pStyle w:val="MDPI14history"/>
              <w:jc w:val="center"/>
              <w:rPr>
                <w:color w:val="auto"/>
                <w:sz w:val="16"/>
                <w:szCs w:val="16"/>
                <w:lang w:val="en-GB"/>
              </w:rPr>
            </w:pPr>
            <w:r>
              <w:rPr>
                <w:color w:val="auto"/>
                <w:sz w:val="16"/>
                <w:szCs w:val="16"/>
                <w:lang w:val="en-GB"/>
              </w:rPr>
              <w:t>Workability</w:t>
            </w:r>
          </w:p>
          <w:p w:rsidR="00160424" w:rsidRDefault="00160424" w:rsidP="00326659">
            <w:pPr>
              <w:pStyle w:val="MDPI14history"/>
              <w:jc w:val="center"/>
              <w:rPr>
                <w:sz w:val="16"/>
                <w:szCs w:val="16"/>
                <w:lang w:val="en-GB"/>
              </w:rPr>
            </w:pPr>
            <w:r>
              <w:rPr>
                <w:sz w:val="16"/>
                <w:szCs w:val="16"/>
                <w:lang w:val="en-GB"/>
              </w:rPr>
              <w:t>Flowability</w:t>
            </w:r>
          </w:p>
          <w:p w:rsidR="00160424" w:rsidRDefault="00160424" w:rsidP="00326659">
            <w:pPr>
              <w:pStyle w:val="MDPI14history"/>
              <w:jc w:val="center"/>
              <w:rPr>
                <w:sz w:val="16"/>
                <w:szCs w:val="16"/>
                <w:lang w:val="en-GB"/>
              </w:rPr>
            </w:pPr>
            <w:r>
              <w:rPr>
                <w:sz w:val="16"/>
                <w:szCs w:val="16"/>
                <w:lang w:val="en-GB"/>
              </w:rPr>
              <w:t>Flexural strength</w:t>
            </w:r>
          </w:p>
          <w:p w:rsidR="00160424" w:rsidRDefault="00160424" w:rsidP="00326659">
            <w:pPr>
              <w:pStyle w:val="MDPI14history"/>
              <w:jc w:val="center"/>
              <w:rPr>
                <w:sz w:val="16"/>
                <w:szCs w:val="16"/>
                <w:lang w:val="en-GB"/>
              </w:rPr>
            </w:pPr>
            <w:r>
              <w:rPr>
                <w:sz w:val="16"/>
                <w:szCs w:val="16"/>
                <w:lang w:val="en-GB"/>
              </w:rPr>
              <w:t>Tensile strength</w:t>
            </w:r>
          </w:p>
          <w:p w:rsidR="00160424" w:rsidRDefault="00160424" w:rsidP="00326659">
            <w:pPr>
              <w:pStyle w:val="MDPI14history"/>
              <w:jc w:val="center"/>
              <w:rPr>
                <w:sz w:val="16"/>
                <w:szCs w:val="16"/>
                <w:lang w:val="en-GB"/>
              </w:rPr>
            </w:pPr>
            <w:r>
              <w:rPr>
                <w:sz w:val="16"/>
                <w:szCs w:val="16"/>
                <w:lang w:val="en-GB"/>
              </w:rPr>
              <w:t>Impact strength</w:t>
            </w:r>
          </w:p>
          <w:p w:rsidR="00160424" w:rsidRDefault="00160424" w:rsidP="00326659">
            <w:pPr>
              <w:pStyle w:val="MDPI14history"/>
              <w:jc w:val="center"/>
              <w:rPr>
                <w:sz w:val="16"/>
                <w:szCs w:val="16"/>
                <w:lang w:val="en-GB"/>
              </w:rPr>
            </w:pPr>
            <w:r>
              <w:rPr>
                <w:sz w:val="16"/>
                <w:szCs w:val="16"/>
                <w:lang w:val="en-GB"/>
              </w:rPr>
              <w:t>Young’s modulus</w:t>
            </w:r>
          </w:p>
          <w:p w:rsidR="00160424" w:rsidRDefault="00160424" w:rsidP="00326659">
            <w:pPr>
              <w:pStyle w:val="MDPI14history"/>
              <w:jc w:val="center"/>
              <w:rPr>
                <w:sz w:val="16"/>
                <w:szCs w:val="16"/>
                <w:lang w:val="en-GB"/>
              </w:rPr>
            </w:pPr>
            <w:r>
              <w:rPr>
                <w:sz w:val="16"/>
                <w:szCs w:val="16"/>
                <w:lang w:val="en-GB"/>
              </w:rPr>
              <w:t>Thickness swelling</w:t>
            </w:r>
          </w:p>
          <w:p w:rsidR="00160424" w:rsidRDefault="00160424" w:rsidP="00326659">
            <w:pPr>
              <w:pStyle w:val="MDPI14history"/>
              <w:jc w:val="center"/>
              <w:rPr>
                <w:lang w:val="en-GB"/>
              </w:rPr>
            </w:pPr>
            <w:r>
              <w:rPr>
                <w:sz w:val="16"/>
                <w:szCs w:val="16"/>
                <w:lang w:val="en-GB"/>
              </w:rPr>
              <w:t>Compressive strength</w:t>
            </w:r>
          </w:p>
        </w:tc>
        <w:tc>
          <w:tcPr>
            <w:tcW w:w="2977" w:type="dxa"/>
            <w:tcBorders>
              <w:top w:val="single" w:sz="4" w:space="0" w:color="A6A6A6"/>
              <w:bottom w:val="single" w:sz="4" w:space="0" w:color="A6A6A6"/>
            </w:tcBorders>
            <w:shd w:val="clear" w:color="auto" w:fill="auto"/>
          </w:tcPr>
          <w:p w:rsidR="00160424" w:rsidRDefault="00160424" w:rsidP="00326659">
            <w:pPr>
              <w:pStyle w:val="MDPI22heading2"/>
              <w:spacing w:before="240"/>
              <w:ind w:left="0"/>
              <w:jc w:val="center"/>
              <w:rPr>
                <w:i w:val="0"/>
                <w:sz w:val="16"/>
                <w:szCs w:val="16"/>
                <w:lang w:val="en-GB"/>
              </w:rPr>
            </w:pPr>
          </w:p>
          <w:p w:rsidR="00160424" w:rsidRDefault="00160424" w:rsidP="00326659">
            <w:pPr>
              <w:pStyle w:val="MDPI22heading2"/>
              <w:spacing w:before="24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1","issue":"2","issued":{"date-parts":[["2020","1","7"]]},"page":"262","title":"Production of Sustainable Construction Materials Using Agro-Wastes","type":"article-journal","volume":"13"},"uris":["http://www.mendeley.com/documents/?uuid=62368016-c303-41b7-89b3-16d3da36c0a0"]},{"id":"ITEM-2","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2","issued":{"date-parts":[["2021","5"]]},"page":"122851","publisher":"Elsevier Ltd","title":"Use of different agro-waste ashes in concrete for effective upcycling of locally available resources","type":"article-journal","volume":"285"},"uris":["http://www.mendeley.com/documents/?uuid=6e943b5f-38b6-4d46-8f12-e38af444361e"]},{"id":"ITEM-3","itemData":{"DOI":"10.1016/j.jclepro.2020.125429","ISSN":"09596526","abstract":"Alkali-activated binders are sustainable alternatives to carbon-intensive conventional cements. A comprehensive review of the potential of different agro-waste ashes and their performance as precursors in alkali-activated binders are essential to enable their acceptance in the construction sector. Hence, the present study focusses on a systematic review of the alkali-activation of bagasse ash, rice husk ash, corn cob ash, palm oil fuel ash, wheat straw ash, and sugarcane straw ash. Moreover, their influence on the mechanical and durability characteristics of alkali-activated concrete is also presented. Based on the review, it is found that except for rice husk ash, all the other agro-waste ashes have almost similar silica content as that of fly ash. The morphologies of the different agro-waste ashes are found to be distinct. Incorporation of agro-waste ashes in fly ash-based binders results in better resistance to acid attack than slag-based binders. Addition of agro-waste ashes brought down the drying shrinkage of slag-based binders significantly. Ambient curing is beneficial for bagasse ash-based alkali-activated mortar specimens. Water absorption is higher for agro-waste ash based alkali-activated binder specimens due to the porous cellular structure of agro-waste ashes. Enhanced performance at elevated temperatures is observed for agro-waste ash based alkali-activated binders. Rice husk ash-based binders are remarkably stable at elevated temperatures.","author":[{"dropping-particle":"","family":"Athira","given":"VS","non-dropping-particle":"","parse-names":false,"suffix":""},{"dropping-particle":"","family":"Charitha","given":"V.","non-dropping-particle":"","parse-names":false,"suffix":""},{"dropping-particle":"","family":"Athira","given":"G.","non-dropping-particle":"","parse-names":false,"suffix":""},{"dropping-particle":"","family":"Bahurudeen","given":"A.","non-dropping-particle":"","parse-names":false,"suffix":""}],"container-title":"Journal of Cleaner Production","id":"ITEM-3","issued":{"date-parts":[["2021","3"]]},"page":"125429","publisher":"Elsevier Ltd","title":"Agro-waste ash based alkali-activated binder: Cleaner production of zero cement concrete for construction","type":"article-journal","volume":"286"},"uris":["http://www.mendeley.com/documents/?uuid=17973aba-a1fe-44c7-97c3-cb61ee3265cb"]},{"id":"ITEM-4","itemData":{"DOI":"10.1007/s10064-020-02047-8","ISBN":"1006402002047","ISSN":"1435-9529","abstract":"The waste generated from the agriculture and construction sector is a serious threat to the environment due to its disposal problems. This study is an attempt to utilize agriculture and construction waste to stabilize the geotechnical properties of clayey soil to use the composite as sub-grade material. For this purpose, rice husk ash (agriculture waste) and construction demolition waste (used construction waste) are mixed in varying amounts in clayey soil alone and along with lime to obtain the best sub-grade material. The results of the experimental testing reveal that the geotechnical properties of clayey soil are improved by stabilizing it with various waste materials thereby solving their disposal problem thus sustaining a healthy environment. The use of wastes and lime in combination improves the unconfined compressive strength, California bearing ratio, and resilient modulus of the composite. The mix obtained on the addition of rice husk ash and construction demolition waste along with lime can be used as a sub-grade material thus achieving higher economic benefits.","author":[{"dropping-particle":"","family":"Sharma","given":"Abhishek","non-dropping-particle":"","parse-names":false,"suffix":""},{"dropping-particle":"","family":"Sharma","given":"R. K.","non-dropping-particle":"","parse-names":false,"suffix":""}],"container-title":"Bulletin of Engineering Geology and the Environment","id":"ITEM-4","issue":"3","issued":{"date-parts":[["2021","3","21"]]},"page":"2473-2484","publisher":"Bulletin of Engineering Geology and the Environment","title":"Sub-grade characteristics of soil stabilized with agricultural waste, constructional waste, and lime","type":"article-journal","volume":"80"},"uris":["http://www.mendeley.com/documents/?uuid=6ddf5aff-c223-4ad1-b50f-874c77797a43"]},{"id":"ITEM-5","itemData":{"DOI":"10.21660/2021.87.j2325","ISSN":"21862982","abstract":"Geopolymer is a renewable construction material that reduces dependence on ordinary portland cement (OPC), where OPC manufacturing impacts carbon dioxide (CO2) emissions. The main aspect of geopolymers being studied is the precursor of pozzolanic material, used as a cement substitute because it contains aluminosilicate (Si-Al). Polymerization occurs between the precursors, reacted by alkaline activator solution (AAS). Sodium hydroxide (NaOH) and sodium silicate (Na2SiO3) were used as AAS. In this study, local precursors from industrial waste and biomass were utilized. Fly ash was employed as a reference in the precursor by 5% – 10% substitution of glass powder, rice husk ash, bagasse ash, and palm shell ash. Moreover, 2% superplasticizer and 5% extra water were used to increase the flowability of fresh geopolymer. Tests were carried out on the setting time of paste, flow table, and compressive strength of geopolymer mortar. The tests were on the initial setting time of 25–75 minutes and the final setting time of 40–115 minutes. The setting time results revealed that the time of each substitution accelerated geopolymerization due to the substitution of precursors containing higher CaO and SiO2. Setting time and flowability/workability had a linear regression correlation (R2) of 0.95, with the flow table ranging from 180–250 mm. The compressive strength ranged from 25.88 – 36.36 MPa through a curing temperature of 70°C for 24 hours, followed by curing at ambient temperature for up to 28 days.","author":[{"dropping-particle":"","family":"Afriansya","given":"Rahmad","non-dropping-particle":"","parse-names":false,"suffix":""},{"dropping-particle":"","family":"Astuti","given":"Pinta","non-dropping-particle":"","parse-names":false,"suffix":""},{"dropping-particle":"","family":"Ratnadewati","given":"Valda Salsabila","non-dropping-particle":"","parse-names":false,"suffix":""},{"dropping-particle":"","family":"Randisyah","given":"Julian","non-dropping-particle":"","parse-names":false,"suffix":""},{"dropping-particle":"","family":"Ramadhona","given":"Tito Yoga","non-dropping-particle":"","parse-names":false,"suffix":""}],"container-title":"International Journal of GEOMATE","id":"ITEM-5","issue":"87","issued":{"date-parts":[["2021","11","1"]]},"page":"64-69","title":"Investigation of setting time and flowability of geopolymer mortar using local industry and agriculture waste as precursor in Indonesia","type":"article-journal","volume":"21"},"uris":["http://www.mendeley.com/documents/?uuid=e13031a6-7273-4f59-9cff-c84e32b7804d"]},{"id":"ITEM-6","itemData":{"DOI":"10.3390/app10228019","ISSN":"2076-3417","abstract":"Lignocellulosic material residues in cement composites are a favourable option for new fibre cement formulations in building materials, because they combine good mechanical properties with low density. This study aimed to evaluate the chemical, physical, anatomical, and mechanical properties of five cement panels reinforced with the following lignocellulosic materials: eucalyptus, sugarcane bagasse, coconut shell, coffee husk, and banana pseudostem. Lignocellulosic cement panels were produced with each lignocellulosic material residue, and three replicates of each type of lignocellulosic material were examined (15 panels in total). The lignin, extractives, ash, and holocellulose were examined. After 28 days of composite curing, the following physical properties of the panels were evaluated: density, porosity, water absorption after immersion for 2 and 24 h, and thickness swelling after immersion for 2 and 24 h. Mechanical tests (compression strength, internal bonding, modulus of rupture, and modulus of elasticity) were performed before and after the accelerated ageing test with a universal testing machine. Scanning electron microscopy and supervised image classification were performed to investigate the morphologies of the different materials and the filler/matrix interfaces. Eucalyptus and sugarcane panels had the best results in terms of the evaluated properties and thus, could potentially be used as non-structural walls. However, banana pseudostem, coconut shell, and coffee husk panels had the worst results and therefore, under these conditions, should not be used in building.","author":[{"dropping-particle":"","family":"Ferraz","given":"Patrícia Ferreira Ponciano","non-dropping-particle":"","parse-names":false,"suffix":""},{"dropping-particle":"","family":"Mendes","given":"Rafael Farinassi","non-dropping-particle":"","parse-names":false,"suffix":""},{"dropping-particle":"","family":"Marin","given":"Diego Bedin","non-dropping-particle":"","parse-names":false,"suffix":""},{"dropping-particle":"","family":"Paes","given":"Juliana Lobo","non-dropping-particle":"","parse-names":false,"suffix":""},{"dropping-particle":"","family":"Cecchin","given":"Daiane","non-dropping-particle":"","parse-names":false,"suffix":""},{"dropping-particle":"","family":"Barbari","given":"Matteo","non-dropping-particle":"","parse-names":false,"suffix":""}],"container-title":"Applied Sciences","id":"ITEM-6","issue":"22","issued":{"date-parts":[["2020","11","12"]]},"page":"8019","title":"Agricultural Residues of Lignocellulosic Materials in Cement Composites","type":"article-journal","volume":"10"},"uris":["http://www.mendeley.com/documents/?uuid=00083cea-7d88-4bd0-bda4-159aa1951084"]},{"id":"ITEM-7","itemData":{"DOI":"10.1007/s42452-020-03369-8","ISBN":"0123456789","ISSN":"2523-3963","abstract":"The reuse of industrial and agricultural wastes is an alternative method to provide low-cost building materials for the construction industry and reduce the environmental pollutions. This study evaluates the feasibility of using a couple of waste materials including palm fiber, palm fiber ash and fiber bundles both individually and in combination with lime to improve strength characteristics of clayey sand. A series of laboratory tests were performed on samples cured for 7, 14, 28 and 56 days to investigate the compaction properties, unconfined compressive strength (UCS) and failure characteristics of the untreated and lime-treated clayey sand. The results demonstrate that the application of all the additives resulted in a noticeable increase in strength, and both treated and untreated specimens exhibited more ductile behavior. It was also revealed that the mixture of lime and fiber performed more impressively compared to that of lime and fiber individually and the UCS of the improved specimens depends on fiber length and curing period. Inclusion of the various proportions of palm fiber, palm fiber ash and lime increased the optimum moisture content (OMC) and decreased the maximum dry density (MDD), while the addition of fiber bundles decreased the value of MDD and OMC. Palm fiber ash was more effective in increasing the UCS of specimens, and fiber bundles had the most significant impact on the variations of compaction properties.","author":[{"dropping-particle":"","family":"Irani","given":"Nazanin","non-dropping-particle":"","parse-names":false,"suffix":""},{"dropping-particle":"","family":"Ghasemi","given":"Mojtaba","non-dropping-particle":"","parse-names":false,"suffix":""}],"container-title":"SN Applied Sciences","id":"ITEM-7","issue":"10","issued":{"date-parts":[["2020","10","9"]]},"page":"1660","publisher":"Springer International Publishing","title":"Effects of the inclusion of industrial and agricultural wastes on the compaction and compression properties of untreated and lime-treated clayey sand","type":"article-journal","volume":"2"},"uris":["http://www.mendeley.com/documents/?uuid=86918ffd-7d76-487e-a1bf-c83d18c4f1f2"]},{"id":"ITEM-8","itemData":{"DOI":"10.1016/j.jclepro.2020.122211","ISSN":"09596526","abstract":"Residual wastes of large-scale productions are constantly gaining attention in developing countries for their possible use in manufacturing of sustainable materials. Natural fibers (jute fibers) that are abundantly available in agriculturally progressive countries when used in concrete can engage construction industry for adopting environmentally friendly material composites. Jute fibers have tendency to improve performance of concrete in terms of energy absorption. Structures that are vulnerable to blast happenings are supposed to absorb the high impact energy in case of such unprecedented event. The overall goal of the research program is to improve the dynamic performance of concrete by addition of natural fibers. The specific aim of this study is to improve impact resistance of concrete walls by addition of jute fibers. Prototype walls are prepared using steel rebars and GFRP rebars with normal concrete and jute fiber reinforced concrete. 50 mm long jute fibers are used, 5% by mass of cement. Mix design ratio of 1: 2: 3: 0.6 (Cement: Sand: Aggregates: w/c) is taken. Impact testing is performed using modified pendulum impact apparatus. Impact strength and dynamic response is investigated. Dynamic properties are determined at different damage stages. Post impact fiber concrete matrix is analyzed. Empirical and analytical equations are developed based on obtained results. The obtained results show domination of GFRP rebars reinforced concrete walls having jute fibers over other combinations. Thus, obtained dominant combination of rebars and fiber reinforced concrete can be practically implemented to avoid possible spreading of concrete fragments against blast impact, saving human lives.","author":[{"dropping-particle":"","family":"Ahmed","given":"Shehryar","non-dropping-particle":"","parse-names":false,"suffix":""},{"dropping-particle":"","family":"Ali","given":"Majid","non-dropping-particle":"","parse-names":false,"suffix":""}],"container-title":"Journal of Cleaner Production","id":"ITEM-8","issued":{"date-parts":[["2020","9"]]},"page":"122211","publisher":"Elsevier Ltd","title":"Use of agriculture waste as short discrete fibers and glass-fiber-reinforced-polymer rebars in concrete walls for enhancing impact resistance","type":"article-journal","volume":"268"},"uris":["http://www.mendeley.com/documents/?uuid=2b357bb2-4ac5-4c83-a739-f64402c1a4ed"]},{"id":"ITEM-9","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9","issued":{"date-parts":[["2020","9"]]},"page":"119346","publisher":"Elsevier Ltd","title":"Application of agro and non-agro waste materials for unfired earth blocks construction: A review","type":"article-journal","volume":"254"},"uris":["http://www.mendeley.com/documents/?uuid=08bed32a-416e-498c-91d8-d75ed5c30a95"]},{"id":"ITEM-10","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10","issue":"17","issued":{"date-parts":[["2020","8","27"]]},"page":"6971","title":"The Utilization of Agricultural Waste as Agro-Cement in Concrete: A Review","type":"article-journal","volume":"12"},"uris":["http://www.mendeley.com/documents/?uuid=a019a491-727f-47c0-8e54-6efc9e0b7989"]},{"id":"ITEM-11","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11","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12","itemData":{"ISSN":"22498958","abstract":"Generating large quantities of agricultural waste worldwide is facing serious handling and disposal problems. Agricultural waste disposal creates a potential negative environmental impact that causes air pollution, and water pollution ultimately affects local ecosystems. therefore, safe disposal of agricultural waste becomes a challenging task. In many situations, expansive soil has swell when the water comes, and it will shrink it can cause serious problem to the buildings because of swelling characteristics, so we need to improve the characteristics of geotechnical properties. The purpose of this paper is therefore to investigate the use of certain agricultural waste such as corn cob ash, egg shell powder to stabilize the expansive soil. The results of these tests showed improvement in UCC value and swell pressure with the increase in percentage of waste. Hence there is a value addition to these three agricultural wastes serving the three benefits of Safe disposal of wastes, using as a stabilizer and return of income on it. The expansive soil is treated separately at 4% with the above three wastes, 8% and 12% with UCC test and swell pressure being performed. Agricultural waste disposal creates a potential negative environmental impact that causes air pollution, and water pollution ultimately affects local ecosystems. For engineers, therefore, safe disposal of agricultural waste becomes a challenging task. This paper is therefore intended to investigate the use of certain agricultural waste such as corn cob Ash (CCA) and Egg shell powder (ESP).","author":[{"dropping-particle":"","family":"Sankar","given":"V. Siva","non-dropping-particle":"","parse-names":false,"suffix":""},{"dropping-particle":"","family":"Raj","given":"P. D.Arumai","non-dropping-particle":"","parse-names":false,"suffix":""},{"dropping-particle":"","family":"Raman","given":"S. Janaki","non-dropping-particle":"","parse-names":false,"suffix":""}],"container-title":"International Journal of Engineering and Advanced Technology","id":"ITEM-12","issue":"3","issued":{"date-parts":[["2019"]]},"page":"154-157","title":"Stabilization of expansive soil by using agricultural waste","type":"article-journal","volume":"8"},"uris":["http://www.mendeley.com/documents/?uuid=0cd46e0d-c621-4ecc-8134-bd1c03e12a84"]},{"id":"ITEM-13","itemData":{"DOI":"10.1016/j.trgeo.2017.09.004","ISSN":"22143912","abstract":"Highway construction and maintenance are usually expensive, and cost control efficiency is imperative. Although there are several stabilization methods, soil stabilization with agricultural waste materials, such as rice husk ash (RHA), is among the most eco-friendly and affordable methods. The aim of this study is to experimentally investigate the effects of adding RHA and ordinary Portland cement on the geotechnical properties of the clayey sand sampled from the Sejzi area, which lies east of the city of Isfahan, Iran. First, the oxide compounds of RHA, cement, and soil were determined using the X-ray fluorescence (XRF) test. Five different compounds of the soil with 2, 4, 6, and 8% of cement were mixed, and, later, different percentages of RHA (0, 2, 4, 6, and 8%) were added to determine the unconfined compressive strength (UCS), California bearing ratio (CBR), optimum moisture content (ωopt), and maximum dry density (γd) of the stabilized soil compounds with 7, 14, and 28 curing days. The results showed that by increasing the content of RHA, the ωopt of the specimens increased, while the γd decreased. The 28-day-cured specimen with 6% RHA and 8% cement showed the highest values of UCS and CBR at 25.44 and 18.2 times more than those of the values for untreated soil, respectively. The scanning electron micrograph (SEM) test of the aforementioned stabilized soil was characterized as a well-structured soil matrix with very small pores, which can be attributed to the pozzolanic reactions of the cement and RHA. The effectiveness, abundance, and the low cost of RHA will attract considerable environmental interest in this research.","author":[{"dropping-particle":"","family":"Rahgozar","given":"Mohammad Ali","non-dropping-particle":"","parse-names":false,"suffix":""},{"dropping-particle":"","family":"Saberian","given":"Mohammad","non-dropping-particle":"","parse-names":false,"suffix":""},{"dropping-particle":"","family":"Li","given":"Jie","non-dropping-particle":"","parse-names":false,"suffix":""}],"container-title":"Transportation Geotechnics","id":"ITEM-13","issued":{"date-parts":[["2018","3"]]},"page":"52-60","publisher":"Elsevier Ltd","title":"Soil stabilization with non-conventional eco-friendly agricultural waste materials: An experimental study","type":"article-journal","volume":"14"},"uris":["http://www.mendeley.com/documents/?uuid=60daa1fb-de45-4f5c-9eb8-55b153ad7671"]},{"id":"ITEM-14","itemData":{"DOI":"10.1016/j.jclepro.2017.09.143","ISSN":"09596526","abstract":"The cement and concrete production industries are widely acknowledged as one of the major contributors of carbon dioxide in the modern world. Extensive research have been undertaken over the years to enhance the sustainability and resilience aspects of these industries, as well as to neutralize their carbon footprint. This study aims to utilize palm oil fuel ash (POFA) and rice husk ash (RHA) to produce nano cementitious additives (NCA) for carbon-neutral cement (CNC). The performance of NCA was evaluated in ordinary Portland cement (OPC) concrete by replacing the OPC at dosages of 0.5% and 1.0%. CNC with 100% supplementary materials was activated with 2.5 M NaOH concentration. The activated CNC was used to replace OPC from 0% to 100% in concrete, and their workability, pozzolanic reactivity, and early-age and long-term compressive strength performances were analyzed. Subsequently, micro- and nano-scaled fibers were introduced into the mix with 100% CNC to enhance the flexural and tensile characteristics of the composite. The findings indicated that low-dosage of NCA (0.5%) resulted in increased early-age strength, whereas NCA at 1.0% enhanced the early-age and ultimate strength of the concrete. The inclusion of micro- and nano-scaled fibers contributed in enhancing the flexural characteristics of the concrete matrix. It can be deduced that NCA is feasible to function as strength enhancer for OPC or as an activator to produce CNC, thus offering a novel sustainable construction material and contributing towards greener construction.","author":[{"dropping-particle":"","family":"Lim","given":"Jacob Lok Guan","non-dropping-particle":"","parse-names":false,"suffix":""},{"dropping-particle":"","family":"Raman","given":"Sudharshan N.","non-dropping-particle":"","parse-names":false,"suffix":""},{"dropping-particle":"","family":"Lai","given":"Fook-Chuan","non-dropping-particle":"","parse-names":false,"suffix":""},{"dropping-particle":"","family":"Zain","given":"Muhammad Fauzi Mohd","non-dropping-particle":"","parse-names":false,"suffix":""},{"dropping-particle":"","family":"Hamid","given":"Roszilah","non-dropping-particle":"","parse-names":false,"suffix":""}],"container-title":"Journal of Cleaner Production","id":"ITEM-14","issued":{"date-parts":[["2018","1"]]},"page":"1150-1160","publisher":"Elsevier Ltd","title":"Synthesis of nano cementitious additives from agricultural wastes for the production of sustainable concrete","type":"article-journal","volume":"171"},"uris":["http://www.mendeley.com/documents/?uuid=2fe1d01c-e065-4ba8-8f14-b2348d06d319"]},{"id":"ITEM-15","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15","issue":"3.12","issued":{"date-parts":[["2018","7","20"]]},"page":"33","title":"Experimental Investigation on the Mechanical and Microstructural Properties of Concrete with Agro-Waste","type":"article-journal","volume":"7"},"uris":["http://www.mendeley.com/documents/?uuid=bcbd918e-93ad-4bd4-8b2f-0bc271f082f7"]},{"id":"ITEM-16","itemData":{"DOI":"10.14359/51700991","ISSN":"0889-325X","abstract":"This work investigated the effects of Class F fly ash (FA), coconut husk ash (CHA), and rice husk ash (RHA) as cement replacements at various proportions on the workability, setting time, compressive strength, and pullout strength of concrete. Concretes containing partial replacement of cement by 20 and 40% FA and 10, 15, and 20% CHA and RHA were investigated. The results revealed that FA, CHA, and RHA can be used as replacements for cement in concrete production to produce sustainable and ecological products. The mixed composition of 20% FA and 20% RHA had 15.3% greater compressive strength than that of the reference composition after 180 days, while a slight reduction in this parameter was observed in FA-CHA combinations. FA and RHA mixtures showed the highest compressive and pullout strengths for all aging times tested.","author":[{"dropping-particle":"","family":"Arel","given":"Hasan Şahan","non-dropping-particle":"","parse-names":false,"suffix":""},{"dropping-particle":"","family":"Aydin","given":"Ertug","non-dropping-particle":"","parse-names":false,"suffix":""}],"container-title":"ACI Materials Journal","id":"ITEM-16","issue":"1","issued":{"date-parts":[["2018","1"]]},"page":"55-64","title":"Use of Industrial and Agricultural Wastes in Construction Concrete","type":"article-journal","volume":"115"},"uris":["http://www.mendeley.com/documents/?uuid=f47a6f8d-1462-4785-a3a7-c3b308fbe892"]},{"id":"ITEM-17","itemData":{"DOI":"10.22712/susb.20170030","ISSN":"20937628","abstract":"The utilization of nanoform of agricultural waste as supplementary cementitious material is now widely investigated in cement research area. The nanoparticles in the concrete can be as nuclei for cement phases which further promote the cement hydration due to their high reactivity and act as filler to densify the microstructure. In this study, the waste from the palm oil mill was collected and transformed to the nano form by using high energy ball milling. The process of developing nano POFA by using high energy ball milling is referred to as process of top to bottom approach in nano processing technique. In this research, the nano POFA was used as replacement with cement by 1-3% in the concrete mix that also contained cement replacement of 10-30% weight of micro POFA. The effect of the inclusion of the nano POFA and micro POFA as cement replacement material in concrete mix was investigated. Workability of fresh concrete increased at 4-7% addition of inclusion of nano particles as well as the compressive, tensile and flexural strengths at the early age of concrete.","author":[{"dropping-particle":"","family":"Hassan","given":"Wan Nur Firdaus Wan","non-dropping-particle":"","parse-names":false,"suffix":""},{"dropping-particle":"","family":"Ismail","given":"Mohamed A.","non-dropping-particle":"","parse-names":false,"suffix":""},{"dropping-particle":"","family":"Lee","given":"Hanseung","non-dropping-particle":"","parse-names":false,"suffix":""},{"dropping-particle":"","family":"Hussin","given":"Mohd Warid","non-dropping-particle":"","parse-names":false,"suffix":""},{"dropping-particle":"","family":"Ismail","given":"Mohammad","non-dropping-particle":"","parse-names":false,"suffix":""},{"dropping-particle":"","family":"Singh","given":"Jitendra Kumar","non-dropping-particle":"","parse-names":false,"suffix":""}],"container-title":"International Journal of Sustainable Building Technology and Urban Development","id":"ITEM-17","issue":"4","issued":{"date-parts":[["2017"]]},"page":"316-331","title":"Utilization of nano agricultural waste to improve the workability and early strength of concrete","type":"article-journal","volume":"8"},"uris":["http://www.mendeley.com/documents/?uuid=339f3c97-7ba4-4d8e-9237-eb3b2931a1bc"]},{"id":"ITEM-18","itemData":{"author":[{"dropping-particle":"","family":"Varma","given":"K.G Rahul","non-dropping-particle":"","parse-names":false,"suffix":""},{"dropping-particle":"","family":"Jagadeesh","given":"P","non-dropping-particle":"","parse-names":false,"suffix":""}],"container-title":"International Journal of Civil Engineering and Technology","id":"ITEM-18","issue":"8","issued":{"date-parts":[["2017"]]},"page":"92-100","title":"Development of sustainable concrete using agro-waste and manufactured sand: A review","type":"article-journal","volume":"8"},"uris":["http://www.mendeley.com/documents/?uuid=a0b37fea-5761-450d-8400-c931b937a869"]},{"id":"ITEM-19","itemData":{"DOI":"10.1016/j.jobe.2015.11.011","ISSN":"23527102","abstract":"In the last 15 years, the worldwide consumption of natural sand as fine aggregate in mortar/concrete production is very high and many developing countries have encountered some problems in the supply of natural sand in order to meet the increasing demands of construction development. In many countries there is a shortage of natural sand that is suitable for construction. On the other hand, disposal of wastes such as fly ash (FA), bottom ash (BA) and agricultural wastes can be considered as the major environmental challenges. This challenge continues to increase with the increase of these wastes. Therefore, studies have been carried out to find suitable solutions of the shortage of natural sand and the huge increasing in the wastes disposal. One logical option to solve this problem is employing these materials as a part of fine aggregate instead of natural one in mortar/concrete. This paper presents an overview of the previous studies carried out on the use of the previous wastes as a partial or full of natural fine aggregate replacement in traditional mortar/concrete mixtures based on Portland cement (PC). Other cementitious material such as ground basaltic pumice and metakaolin (MK), which can replace part or full of natural fine aggregate was also included. Fresh properties, hardened properties and durability of mortar/concrete containing these waste/cementitious materials as natural fine aggregate replacement have been reviewed.","author":[{"dropping-particle":"","family":"Rashad","given":"Alaa","non-dropping-particle":"","parse-names":false,"suffix":""}],"container-title":"Journal of Building Engineering","id":"ITEM-19","issued":{"date-parts":[["2016","3"]]},"page":"119-141","publisher":"Elsevier","title":"Cementitious materials and agricultural wastes as natural fine aggregate replacement in conventional mortar and concrete","type":"article-journal","volume":"5"},"uris":["http://www.mendeley.com/documents/?uuid=2a22a7cf-dc08-4008-99ba-f394fe899c63"]},{"id":"ITEM-20","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20","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21","itemData":{"DOI":"10.1016/j.conbuildmat.2015.02.063","ISSN":"09500618","abstract":"Use of agricultural waste in construction industry holds a high potential of reducing global environmental pollution. There are a number of agricultural wastes used as a full or partial replacement of coarse aggregate. This paper reviews some of the agro-wastes like date seed, rubber seed, coconut shell, oil palm shell, corn cob, cockle shell, and periwinkle shell. Of the stated materials, maximum experiments have been conducted by using the oil palm shell and coconut shell as lightweight aggregates. However a grave necessity is felt to properly understand and characterise other waste materials as aggregate replacement. This paper compares different physical and mechanical properties of agro-waste and agro-concrete, and also presents their reviews with comparative behaviours. Structural behaviour and thermal conductivity of these materials are also reviewed and compared with controlled concrete. Reviews indicate that both the sea shell, that is cockle shell and periwinkle shell show very good compressive strength, but low slump, and they require more cement paste to become workable owing to their angular and flaky shape. Coconut shell and oil palm shell shows good performance in structural members which can be comparable to controlled concrete. It is felt that further detailed investigations are required for date seed and rubber shield to firmly characterise them and understand their behaviour.","author":[{"dropping-particle":"","family":"Prusty","given":"Jnyanendra Kumar","non-dropping-particle":"","parse-names":false,"suffix":""},{"dropping-particle":"","family":"Patro","given":"Sanjaya Kumar","non-dropping-particle":"","parse-names":false,"suffix":""}],"container-title":"Construction and Building Materials","id":"ITEM-21","issued":{"date-parts":[["2015","5"]]},"page":"101-113","title":"Properties of fresh and hardened concrete using agro-waste as partial replacement of coarse aggregate – A review","type":"article-journal","volume":"82"},"uris":["http://www.mendeley.com/documents/?uuid=98c9c828-b69f-4d35-a540-a2e514d99b10"]},{"id":"ITEM-22","itemData":{"DOI":"10.1016/j.conbuildmat.2014.10.010","ISSN":"09500618","abstract":"Concrete is heavily used as a construction material in modern society. With the growth in urbanization and industrialization, the demand for concrete is increasing day by-days. Therefore, raw materials and natural resources are required in large quantities for concrete production worldwide. At the same time, a considerable quantity of agricultural waste and other types of solid material disposal are posing serious environmental issues. To minimize and reduce the negative impact of the concrete industry through the explosive usage of raw materials, the use of agricultural wastes as supplementary cementitious materials, the source of which are both reliable and suitable for alternative preventive solutions promotes the environmental sustainability of the industry. This paper reviews the possible use of agricultural wastes as a supplementary cementitious material in the production of concrete. It aims to exhibit the idea of utilizing these wastes by elaborating upon their engineering, physical and chemical properties. This provides a summary of the existing knowledge about the successful use of agricultural wastes such as rice husk ash, palm oil fuel ash, sugar cane bagasse ash, wood waste ash, bamboo leaf ash, and corn cob ash in the concrete industry.","author":[{"dropping-particle":"","family":"Aprianti","given":"Evi","non-dropping-particle":"","parse-names":false,"suffix":""},{"dropping-particle":"","family":"Shafigh","given":"Payam","non-dropping-particle":"","parse-names":false,"suffix":""},{"dropping-particle":"","family":"Bahri","given":"Syamsul","non-dropping-particle":"","parse-names":false,"suffix":""},{"dropping-particle":"","family":"Farahani","given":"Javad Nodeh","non-dropping-particle":"","parse-names":false,"suffix":""}],"container-title":"Construction and Building Materials","id":"ITEM-22","issued":{"date-parts":[["2015","1"]]},"page":"176-187","publisher":"Elsevier Ltd","title":"Supplementary cementitious materials origin from agricultural wastes – A review","type":"article-journal","volume":"74"},"uris":["http://www.mendeley.com/documents/?uuid=5086e95a-88b5-42cb-bc58-bd33ea14ed98"]},{"id":"ITEM-23","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23","issued":{"date-parts":[["2015","7"]]},"page":"1-12","title":"Alternative Building Material Using Industrial and Agricultural Wastes","type":"article-journal","volume":"650"},"uris":["http://www.mendeley.com/documents/?uuid=de6bf552-12cd-4db5-8d3a-b61b190b80c0"]},{"id":"ITEM-24","itemData":{"author":[{"dropping-particle":"","family":"Vasuki","given":"T","non-dropping-particle":"","parse-names":false,"suffix":""},{"dropping-particle":"","family":"Kameshwari","given":"B","non-dropping-particle":"","parse-names":false,"suffix":""},{"dropping-particle":"","family":"Kumar","given":"Vignesh","non-dropping-particle":"","parse-names":false,"suffix":""}],"container-title":"International Journal of Applied Engineering Research","id":"ITEM-24","issue":"49","issued":{"date-parts":[["2015"]]},"page":"15-21","title":"Behavior of agro waste as a constitutive material in concrete","type":"article-journal","volume":"10"},"uris":["http://www.mendeley.com/documents/?uuid=1e5ce33e-2ea8-4ccc-9c7d-221d1e079f3a"]},{"id":"ITEM-25","itemData":{"DOI":"10.1007/s13196-014-0129-8","ISSN":"0972-172X","abstract":"In this study, the use of ligno-cellulosic materials (Pistachio, Pomegranate, Cotton Stalks, Haloxylon species), to produce lightweight construction blocks is reported. Three load of Portland cement, Type II (65, 70, 75 % w/w wood), three levels of additives as cement setting accelerator (CaCl2 (3 % w/w cement), CaSo4 (5, 10 % w/w cement)) were considered as variables (9 treatments). Three replications were fabricated for each treatment and the physical and mechanical properties of the blocks were evaluated according to ASTM D-1037. Bulk densities of blocks varied from 0.96 to 1.17 g/cm3. Significant difference was found between cement content and also between CaCl2 and CaSo4 content in compressive strength. There was non-significant difference between cement content and also between CaCl2 and CaSo4 content in water absorption and thickness swelling. There was the lowest water absorption and thickness swelling for 75 % cement content and 3 % CaCl2 content in the wood- cement blocks.","author":[{"dropping-particle":"","family":"Kamali Moghadam","given":"Sedigheh","non-dropping-particle":"","parse-names":false,"suffix":""},{"dropping-particle":"","family":"Shamsian","given":"Mohammad","non-dropping-particle":"","parse-names":false,"suffix":""},{"dropping-particle":"","family":"Moeel Tabaghdehi","given":"Fatemeh","non-dropping-particle":"","parse-names":false,"suffix":""},{"dropping-particle":"","family":"Mir","given":"Samaneh","non-dropping-particle":"","parse-names":false,"suffix":""},{"dropping-particle":"","family":"Rezayi Shahri","given":"Hosein","non-dropping-particle":"","parse-names":false,"suffix":""},{"dropping-particle":"","family":"Sabazudkhiz","given":"Roozbeh","non-dropping-particle":"","parse-names":false,"suffix":""},{"dropping-particle":"","family":"Faegh","given":"Masoud","non-dropping-particle":"","parse-names":false,"suffix":""}],"container-title":"Journal of the Indian Academy of Wood Science","id":"ITEM-25","issue":"2","issued":{"date-parts":[["2014","12","22"]]},"page":"134-139","title":"Investigation on physical and mechanical properties of wood-cement block manufactured from agriculture residues and Haloxylon species","type":"article-journal","volume":"11"},"uris":["http://www.mendeley.com/documents/?uuid=a34d339c-b0e0-49d6-b216-6733999c0964"]},{"id":"ITEM-26","itemData":{"DOI":"10.19026/rjaset.7.638","ISSN":"20407459","abstract":"Through experiments, we have determined the mechanical and thermal properties of samples. This allowed us to determine the most optimal formulations. Therefore, we have prepared samples constituted by two basic materials, clay and laterite, mixed with rice straw. Thus, agriculture is among the economic sectors that produce more waste. The latter are mainly the straw of the three most-produced cereals in the world: wheat, corn and rice. Concerning rice straw, its high content of cellulose makes it difficult to digest. So, few animals are able to use it as food. Most of the straws are lost, buried, burned or used as litter. Moreover, clay and laterite formations represent the most abundant materials resources in Africa. So, this study has allowed us to show that the integration of rice straw in lateritic and clay soils for its use as building materials will allow, in addition to its recycling, to greatly reduce the social habitat cost and to improve the thermal comfort. © Maxwell Scientific Organization, 2014.","author":[{"dropping-particle":"","family":"Sow","given":"D.","non-dropping-particle":"","parse-names":false,"suffix":""},{"dropping-particle":"","family":"Ahmat Chafadine","given":"M.","non-dropping-particle":"","parse-names":false,"suffix":""},{"dropping-particle":"","family":"Gaye","given":"S.","non-dropping-particle":"","parse-names":false,"suffix":""},{"dropping-particle":"","family":"Adj","given":"M.","non-dropping-particle":"","parse-names":false,"suffix":""},{"dropping-particle":"","family":"Cisse","given":"I.K.","non-dropping-particle":"","parse-names":false,"suffix":""}],"container-title":"Research Journal of Applied Sciences, Engineering and Technology","id":"ITEM-26","issue":"15","issued":{"date-parts":[["2014","4","19"]]},"page":"3030-3035","title":"Integration of Agricultural Waste in Local Building Materials for their Exploitation: Application with Rice Straw","type":"article-journal","volume":"7"},"uris":["http://www.mendeley.com/documents/?uuid=b46c0ef1-ced5-4442-9035-690169d4cd59"]},{"id":"ITEM-27","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27","issued":{"date-parts":[["2013","1"]]},"page":"872-878","publisher":"Elsevier Ltd","title":"Application of agro-waste for sustainable construction materials: A review","type":"article-journal","volume":"38"},"uris":["http://www.mendeley.com/documents/?uuid=8b036aa6-9d88-4e73-abb6-afe7d18e9dbe"]},{"id":"ITEM-28","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28","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29","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29","issued":{"date-parts":[["2020","12"]]},"page":"e00397","publisher":"Elsevier Ltd.","title":"Study on properties of clay brick incorporating sludge of water treatment plant and agriculture waste","type":"article-journal","volume":"13"},"uris":["http://www.mendeley.com/documents/?uuid=e097f186-2770-4288-b0b9-dba299787361"]},{"id":"ITEM-30","itemData":{"ISSN":"25870009","abstract":"This paper studies fired clay bricks mixed with different agricultural wastes such as grass (GA), coconut husk (CH), and sugarcane bagasse (SB) as porous additives in brick production. The agricultural wastes were added to the clay mixture in the compositions of 0, 2.5, 5, and 7.5 wt%. Mixed clay bricks were fired at 1000°C for 1 h and were then studied for their physical and mechanical properties. The pore shapes of the fired bricks were examined by SEM micrograph. The porosity was linearly generated with a higher waste content. An increase of the porosity was significantly related to an increasing shrinkage and water absorption, while the bulk density was decreased. The compressive strength value of the fired clay bricks tended to decrease according to the percentage of agricultural waste included in the mixture. From the physical properties' results, the thermal conductivity varied from 0.45 W/m K to 0.21 W/m K depending on the GA, CH, and SB contents (2.5-7.5%). Conclusively, the results revealed that the agricultural wastes could be used advantageously in the improvement of the thermal insulation properties and low dead load in building materials.","author":[{"dropping-particle":"","family":"Srisuwan","given":"Anuwat","non-dropping-particle":"","parse-names":false,"suffix":""},{"dropping-particle":"","family":"Phonphuak","given":"Nonthaphong","non-dropping-particle":"","parse-names":false,"suffix":""},{"dropping-particle":"","family":"Saengthong","given":"Chiawchan","non-dropping-particle":"","parse-names":false,"suffix":""}],"container-title":"Suranaree Journal of Science and Technology","id":"ITEM-30","issue":"1","issued":{"date-parts":[["2018"]]},"page":"49-58","title":"Improvement of thermal insulating properties and porosity of fired clay bricks with addition of agricultural wastes","type":"article-journal","volume":"25"},"uris":["http://www.mendeley.com/documents/?uuid=c2727523-717c-4056-ad7f-5fcc7e3d5f2f"]},{"id":"ITEM-31","itemData":{"DOI":"10.1061/(ASCE)MT.1943-5533.0001892","ISSN":"0899-1561","abstract":"© 2017 American Society of Civil Engineers. For decades the construction industry has been focused on developing new materials for minimizing environmental impact and improving the building insulation envelope. The use of certain wastes as additives for construction materials have been shown to be the best alternative. In particular, the fired clay brick industry has been highlighted as an optimal sector for incorporating such residues due to the large amount of mass flow and high temperatures involved in the manufacturing process. This paper assesses the feasibility of using wood chips from a pruned grapevine shoot as an additive for manufacturing fired clay bricks. Samples with different percentages of the additive were formed and tested. It is concluded that a maximum of 10% of wood chips can be added, which produces compressive strength values above 5 N/mm 2 . In spite of thermal conductivity being reduced up to 50%, water absorption is raised up to 30%. Thus, bricks must be coated to prevent masonry damage.","author":[{"dropping-particle":"","family":"Mendívil","given":"M. A.","non-dropping-particle":"","parse-names":false,"suffix":""},{"dropping-particle":"","family":"Muñoz","given":"P.","non-dropping-particle":"","parse-names":false,"suffix":""},{"dropping-particle":"","family":"Morales","given":"M. P.","non-dropping-particle":"","parse-names":false,"suffix":""},{"dropping-particle":"","family":"Letelier","given":"V.","non-dropping-particle":"","parse-names":false,"suffix":""},{"dropping-particle":"","family":"Juárez","given":"M. C.","non-dropping-particle":"","parse-names":false,"suffix":""}],"container-title":"Journal of Materials in Civil Engineering","id":"ITEM-31","issue":"8","issued":{"date-parts":[["2017","8"]]},"page":"04017074","title":"Grapevine Shoots for Improving Thermal Properties of Structural Fired Clay Bricks: New Method of Agricultural-Waste Valorization","type":"article-journal","volume":"29"},"uris":["http://www.mendeley.com/documents/?uuid=290a56d4-9404-4789-aeb9-908bf11fd072"]},{"id":"ITEM-32","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32","issued":{"date-parts":[["2017","6","30"]]},"page":"197-240","publisher":"Wiley","title":"Composites Using Agricultural Wastes","type":"chapter","volume":"1-8"},"uris":["http://www.mendeley.com/documents/?uuid=ad72f6fb-288b-40d2-9858-d21396cfc07d"]},{"id":"ITEM-33","itemData":{"ISSN":"09758585","abstract":"The aim of the present work is to investigate the utilization of rice husk (RH) and rice straw (RS) as agricultural residues obtained from 1. Madhusudanan, S.; Amirtham, L.R. Alternative Building Material Using Industrial and Agricultural Wastes. Key Eng. Mater. 2015, 650, 1–12, doi:10.4028/www.scientific.net/KEM.650.1.rice cultivation in Egypt in the manufacture of light fired clay bricks. RH and RS were substituted by weight percent (5%,10%,15%, 20%, 25% and 30%) to clay to form clay/RH and clay/RS bricks. Three sets of experiments were carried out. The first set was concerned with the characterization of the raw materials which covered screen analysis, free silica and organic matters, XRD, DTA and TGA analyses. The second and third sets were dedicated with the preparation and characterization of the mixed unfired and fired clay bricks. The tests of unfired bricks were the linear and volume shrinkage. The tests of fired bricks covered Lose On Ignition (LOI), firing shrinkage, cold and boiling point water absorption, saturation coefficient, apparent porosity, specific gravity, bulk density and compressive strength. The experimental results proved that the best composition of the clay mixture was 90% clay and 10% RH at700 oC firing temperature, which produce lighter bricks suitable to be used in the construction. The physical, chemical and mechanical properties of the mixed clay/RH brick gave good results in agreement with the standard ASTM.","author":[{"dropping-particle":"","family":"Hafez","given":"A. I.","non-dropping-particle":"","parse-names":false,"suffix":""},{"dropping-particle":"","family":"Khedr","given":"M. M.A.","non-dropping-particle":"","parse-names":false,"suffix":""},{"dropping-particle":"","family":"Amin","given":"Sh K.","non-dropping-particle":"","parse-names":false,"suffix":""},{"dropping-particle":"","family":"Sabry","given":"R. M.","non-dropping-particle":"","parse-names":false,"suffix":""},{"dropping-particle":"","family":"Osman","given":"R. M.","non-dropping-particle":"","parse-names":false,"suffix":""}],"container-title":"Research Journal of Pharmaceutical, Biological and Chemical Sciences","id":"ITEM-33","issue":"4","issued":{"date-parts":[["2016"]]},"page":"2588-2600","title":"Utilitization of agricultural residues of rice cultivation In manufacturing of light fired clay bricks","type":"article-journal","volume":"7"},"uris":["http://www.mendeley.com/documents/?uuid=72ad60a1-4a5e-49cc-91fa-1e66554cb0d5"]},{"id":"ITEM-34","itemData":{"DOI":"10.1016/j.conbuildmat.2015.05.006","ISSN":"09500618","abstract":"The main objective of this study is to investigate the effects of the incorporation of renewable pore-forming agents on the properties of fired bricks. Different additives have been studied (wheat straw, sunflower seed cake and olive stone flour) at different grinding and incorporation rate. Physical properties such as linear shrinkage, loss on ignition, bulk porosity, water absorption and bulk density have been measured. Mechanical and thermal performances have also been characterized. The incorporation of 4 wt.% of sunflower seed cake, with the lowest grinding, leads to the best compromise between mechanical and thermal results compared to the reference brick.","author":[{"dropping-particle":"","family":"Bories","given":"Cecile","non-dropping-particle":"","parse-names":false,"suffix":""},{"dropping-particle":"","family":"Aouba","given":"Laila","non-dropping-particle":"","parse-names":false,"suffix":""},{"dropping-particle":"","family":"Vedrenne","given":"Emeline","non-dropping-particle":"","parse-names":false,"suffix":""},{"dropping-particle":"","family":"Vilarem","given":"Gerard","non-dropping-particle":"","parse-names":false,"suffix":""}],"container-title":"Construction and Building Materials","id":"ITEM-34","issued":{"date-parts":[["2015","8"]]},"page":"158-163","publisher":"Elsevier Ltd","title":"Fired clay bricks using agricultural biomass wastes: Study and characterization","type":"article-journal","volume":"91"},"uris":["http://www.mendeley.com/documents/?uuid=4ed74b26-726b-4010-8542-270bf76b8a4f"]},{"id":"ITEM-35","itemData":{"DOI":"10.1016/j.indcrop.2021.114053","ISSN":"09266690","abstract":"The characteristics of natural fibers have significant effects on properties of natural fiber/polymer composites (NFPCs). Herein, agricultural residues (ARs) fibers, including wheat straw (WS), rice straw (RS), rice husk (RH), sugarcane bagasse (SB), cotton stalk (CS), and Moso bamboo fiber (MB) were selected as reinforcement to fabricate NFPCs via extrusion processing. The chemical and physical properties of the fibers were determined. The mechanical properties, hygroscopicity, rheological properties, and dimensional stability of the resulting composites were studied. The MB fiber had the highest α-cellulose content (46.4 %), lignin content (26.4 %), and crystallinity index (60.2 %). The CS fiber contained the lowest α-cellulose content (29.1 %) and the highest extractive content (8.9 %). RS and RH fibers, which with much higher ash content than the other fibers, had the lowest lignin (11.9 %) and extractive (2.7 %) contents, respectively. A reduction of fiber length and L/D can be observed after extrusion. SB fibers (794.4 μm) was longer than other ARs fibers, and the MB and RH had the highest (3.6) and lowest (2.0) L/D, respectively. Addition of ARs fibers in HDPE can improve the tensile and flexural strength, and the mechanical modulus of composites was more than 3 times higher than HDPE. The best mechanical properties, dimensional stability, and thermostability were obtained for the MB-based composite. Composite filled with RH showed the poorest mechanical properties but the best processability. CS-and RS-based composites exhibited much lower Vicat softening temperature (85.57 °C and 87.24 °C) due to the lower α-cellulose content and higher extractive content in the fibers. The ARs had the great potential as fillers to prepare NFPCs. It is anticipated that the findings will provide useful design inputs for making construction and building materials.","author":[{"dropping-particle":"","family":"Mu","given":"Binshan","non-dropping-particle":"","parse-names":false,"suffix":""},{"dropping-particle":"","family":"Tang","given":"Wei","non-dropping-particle":"","parse-names":false,"suffix":""},{"dropping-particle":"","family":"Liu","given":"Tao","non-dropping-particle":"","parse-names":false,"suffix":""},{"dropping-particle":"","family":"Hao","given":"Xiaolong","non-dropping-particle":"","parse-names":false,"suffix":""},{"dropping-particle":"","family":"Wang","given":"Qingwen","non-dropping-particle":"","parse-names":false,"suffix":""},{"dropping-particle":"","family":"Ou","given":"Rongxian","non-dropping-particle":"","parse-names":false,"suffix":""}],"container-title":"Industrial Crops and Products","id":"ITEM-35","issue":"September","issued":{"date-parts":[["2021","11"]]},"page":"114053","publisher":"Elsevier B.V.","title":"Comparative study of high-density polyethylene-based biocomposites reinforced with various agricultural residue fibers","type":"article-journal","volume":"172"},"uris":["http://www.mendeley.com/documents/?uuid=ad2178e3-4bd5-4fa5-98d6-c27b9acdbb7c"]},{"id":"ITEM-36","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36","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37","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37","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38","itemData":{"DOI":"10.1007/s10924-020-01868-8","ISBN":"0123456789","ISSN":"1566-2543","author":[{"dropping-particle":"","family":"Zindani","given":"Divya","non-dropping-particle":"","parse-names":false,"suffix":""},{"dropping-particle":"","family":"Kumar","given":"Santosh","non-dropping-particle":"","parse-names":false,"suffix":""},{"dropping-particle":"","family":"Maity","given":"Saikat Ranjan","non-dropping-particle":"","parse-names":false,"suffix":""},{"dropping-particle":"","family":"Bhowmik","given":"Sumit","non-dropping-particle":"","parse-names":false,"suffix":""}],"container-title":"Journal of Polymers and the Environment","id":"ITEM-38","issue":"1","issued":{"date-parts":[["2021","1","25"]]},"page":"143-155","publisher":"Springer US","title":"Mechanical Characterization of Bio-epoxy Green Composites Derived from Sodium Bicarbonate Treated Punica Granatum Short Fiber Agro-waste","type":"article-journal","volume":"29"},"uris":["http://www.mendeley.com/documents/?uuid=364bc8d3-12b5-47a5-b62f-5f203fc13356"]},{"id":"ITEM-39","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39","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40","itemData":{"DOI":"10.1016/j.jobe.2019.100991","ISSN":"23527102","abstract":"Lignocellulosic agricultural residues are unavoidably generated and are mostly disposed by burning or burying which causes significant pollution. Using these materials for value added applications can contribute to a greener environment. In this work, two such agricultural residues namely, rice husk (RH) and groundnut shell (GNS) were used without any treatment to prepare hybrid polypropylene (PP) biocomposites for green building materials. The effects of % reinforcement on the thermal insulation, sound absorption, aqueous stability, flame resistance along with mechanical properties were tested. The unique wedge shaped morphology of rice husk and its low aspect ratio played a significant role in influencing the properties of the composites. The composites possessed good tensile and flexural strength (highest value of 15.6 MPa and 37.6 MPa respectively at the 20/60/20 GNS/RH/PP ratio). Thermal conductivity of the composites varied from 0.156 to 0.270 W/mK. The maximum sound absorption coefficient was 0.48. Flame retardancy of the composites were on par with the commercially available gypsum based ceiling tiles. Water absorption of the composites was about 85% lower than that of the gypsum tiles addressing a major drawback of gypsum based ceiling tiles. The properties of the composites were comparable to several other biocomposites reported as well.","author":[{"dropping-particle":"","family":"Guna","given":"Vijaykumar","non-dropping-particle":"","parse-names":false,"suffix":""},{"dropping-particle":"","family":"Ilangovan","given":"Manikandan","non-dropping-particle":"","parse-names":false,"suffix":""},{"dropping-particle":"","family":"Rather","given":"Muzamil Hassan","non-dropping-particle":"","parse-names":false,"suffix":""},{"dropping-particle":"","family":"Giridharan","given":"B.V.","non-dropping-particle":"","parse-names":false,"suffix":""},{"dropping-particle":"","family":"Prajwal","given":"B.","non-dropping-particle":"","parse-names":false,"suffix":""},{"dropping-particle":"","family":"Vamshi Krishna","given":"K.","non-dropping-particle":"","parse-names":false,"suffix":""},{"dropping-particle":"","family":"Venkatesh","given":"Krishna","non-dropping-particle":"","parse-names":false,"suffix":""},{"dropping-particle":"","family":"Reddy","given":"Narendra","non-dropping-particle":"","parse-names":false,"suffix":""}],"container-title":"Journal of Building Engineering","id":"ITEM-40","issue":"October 2019","issued":{"date-parts":[["2020","1"]]},"page":"100991","publisher":"Elsevier Ltd","title":"Groundnut shell / rice husk agro-waste reinforced polypropylene hybrid biocomposites","type":"article-journal","volume":"27"},"uris":["http://www.mendeley.com/documents/?uuid=3d1e0053-255e-433b-a1f2-75aff0788252"]},{"id":"ITEM-41","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41","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42","itemData":{"DOI":"10.1016/j.conbuildmat.2017.07.082","ISSN":"09500618","abstract":"This research explored the feasibility of using vacuum-assisted infusion process (VIP) and agricultural waste - based materials to in-situ build unitary (or “monolithic”) structural components and assemblies. Mechanical properties of the natural/synthetic hybrid fiber composite materials were studied. The experimental results show that in combination with a small amount of glass fiber, the nonwoven coconut coir fiber mats can be used as structural sheathing material to provide satisfactory strength and stiffness. In addition, five “unibody” light-frame composite shear panels sheathed with the coconut coir/fiberglass material and two plywood panels were fabricated; and three composite “I”-shape beams were prototyped using the vacuum infusion process. The structural behaviors of the composite shear panels and beams were tested and compared to those of conventional plywood constructions. The results indicate that structural members constructed through VIP have satisfactory stiffness and strength and they offer better structural integrity and energy dissipation over conventional constructions. The design and construction technique outlined in this paper provides a means to in-situ construct complex-shaped structural assemblies with minimal or no joint. The experimental data showed good agreement with results calculated through classical laminate theory (CLT).","author":[{"dropping-particle":"","family":"Brooks","given":"Adam L.","non-dropping-particle":"","parse-names":false,"suffix":""},{"dropping-particle":"","family":"Zhou","given":"Hongyu","non-dropping-particle":"","parse-names":false,"suffix":""},{"dropping-particle":"","family":"Shen","given":"Zhenglai","non-dropping-particle":"","parse-names":false,"suffix":""}],"container-title":"Construction and Building Materials","id":"ITEM-42","issued":{"date-parts":[["2017","10"]]},"page":"886-896","publisher":"Elsevier Ltd","title":"A monolithic “unibody” construction of structural assemblies through vacuum-assisted processing of agro-waste fibrous composites","type":"article-journal","volume":"153"},"uris":["http://www.mendeley.com/documents/?uuid=5866c255-3fcd-4ca9-b3d7-75835a076587"]},{"id":"ITEM-43","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43","issue":"1-2","issued":{"date-parts":[["2015","12","15"]]},"page":"42-55","publisher":"Science Alert","title":"Agricultural Waste Fibers Towards Sustainability and Advanced Utilization: A Review","type":"article-journal","volume":"15"},"uris":["http://www.mendeley.com/documents/?uuid=1a1e47dd-dd87-4259-9351-4049a8b92bb1"]},{"id":"ITEM-44","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44","issued":{"date-parts":[["2009"]]},"page":"219-264","publisher":"Nova Science Publishers","title":"Agricultural wastes as building materials: Properties, performance and applications","type":"chapter"},"uris":["http://www.mendeley.com/documents/?uuid=50c17540-0856-4840-8461-c17f1993e2ef"]},{"id":"ITEM-45","itemData":{"DOI":"10.1016/j.enbuild.2021.111089","ISSN":"03787788","abstract":"High energy use in buildings plays a key role in climate change and air pollution in cities of Iran. In this regard, the use of thermal insulation to reduce energy demand has been proposed as an important solution. Production of thermal insulation made from chemicals consumes high energy and their disposal has high environmental effects. Therefore, the use of agricultural waste due to their abundance in Iran, low energy consumption for production and high renewability rate, seems to be justified as an alternative to chemical-based insulation. Due to the importance of the above issues, in the present work for the first time with the aim of investigating the phenomenon of thermal bridges in traditional buildings of Iran, the ZUB ARGOS software is used to evaluate the effect of 10 different agricultural wastes (cork, cellulose fiber, meadow grass, flax, sheep wool, straw, hemp, cotton, grain granules, and cattail) as thermal insulation on the inside face of the wall, find the optimal thickness of common waste (straw) to remove the phenomenon of thermal bridges and evaluate the effect of the horizontal or vertical direction of straw fibers to the heat transfer path in the city of Yazd located in the hot and dry climate of Iran. The results of the current situation simulations showed that the thermal bridge phenomenon occurs in the building under study and the most critical connection with f = 0.48 is related to the wall-to-wall connection. Among the agricultural wastes, cork is the most suitable insulation with fmin = 0.76. The results of the 10 wastes investigation also showed that the wall-to-wall connection and the window lintel connection are according to the order the most critical and safest connections for creating a thermal bridge in the building under study. Due to the abundance of straw waste in the studied climate, this insulation was selected to optimize the current situation. The results showed that the placement of straw fibers perpendicular to the heat flow compared to its horizontal direction has a maximum advantage of 4.35%. The results showed that the optimal thickness for straw insulation is 3 cm, which means that no thermal bridge in connections occurs and cork is the most suitable insulation among the agricultural wastes studied.","author":[{"dropping-particle":"","family":"Omidi","given":"Ali","non-dropping-particle":"","parse-names":false,"suffix":""},{"dropping-particle":"","family":"Jahangiri","given":"Mehdi","non-dropping-particle":"","parse-names":false,"suffix":""},{"dropping-particle":"","family":"Mohammadidehcheshmeh","given":"Fatemeh","non-dropping-particle":"","parse-names":false,"suffix":""},{"dropping-particle":"","family":"Mostafaeipour","given":"Ali","non-dropping-particle":"","parse-names":false,"suffix":""}],"container-title":"Energy and Buildings","id":"ITEM-45","issued":{"date-parts":[["2021"]]},"page":"111089","publisher":"Elsevier B.V.","title":"Comprehensive assessment of agricultural waste effect on the thermal bridge phenomenon using ZUB ARGOS software, a case study in Iran","type":"article-journal","volume":"245"},"uris":["http://www.mendeley.com/documents/?uuid=04d640a6-30d1-4d59-b979-3a87d56b2ca9"]},{"id":"ITEM-46","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46","issue":"2","issued":{"date-parts":[["2021","1","6"]]},"page":"494","title":"Sustainable Panels Made with Industrial and Agricultural Waste: Thermal and Environmental Critical Analysis of the Experimental Results","type":"article-journal","volume":"11"},"uris":["http://www.mendeley.com/documents/?uuid=887accc2-9e3a-4ede-8de0-2c7f38c1e3e4"]},{"id":"ITEM-47","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47","issued":{"date-parts":[["2019"]]},"page":"2237-2257","publisher":"Springer International Publishing","publisher-place":"Cham","title":"Thermal and Acoustic Building Insulations from Agricultural Wastes","type":"chapter","volume":"3"},"uris":["http://www.mendeley.com/documents/?uuid=d8ddc1d2-2560-4bdb-8e38-8039da77f1ff"]},{"id":"ITEM-48","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48","issued":{"date-parts":[["2018","12"]]},"page":"72-82","publisher":"Elsevier B.V.","title":"Thermal insulating plates produced on the basis of vegetable agricultural waste","type":"article-journal","volume":"180"},"uris":["http://www.mendeley.com/documents/?uuid=96ca7263-26db-4fed-ab56-165eef692ebe"]},{"id":"ITEM-49","itemData":{"DOI":"10.1016/j.resconrec.2019.104504","ISSN":"09213449","abstract":"Asphalt pavement recycling has become a common practice across the globe and has been successfully employed in construction of new pavements. While several studies considered utilization of reclaimed asphalt pavement (RAP) aggregates for flexible and rigid pavements, very few attempted its possibility for roller compacted concrete pavements (RCCP). Additionally, studies on the possibility of enhancing the proportion of RAP for RCCP are very scanty. The present study is an attempt to increase the potential of RCCP mixes containing 50% RAP (dust contaminated &amp; stiffened asphalt coated: 50RAP via including various industrial and agricultural wastes such as Silica Fume, Fly ash, and Sugarcane ash as partial replacement of conventional cement. It was observed that the inclusion of the stated admixtures had an insignificant effect on the density of the fresh RCCP mixes, however, increased the moisture demand considerably. In fact, the results firmly indicated the potential of silica fume for RAP-RCCP blends, as, it not only enhanced the physical and mechanical properties, but found to improve the durability of RCCP mixes considerably. Also, utilization of silica fume was found to be economical &amp; environmentally friendly amongst all wastes: with reduced initial construction cost &amp; CO2 emissions by up to 8.4% &amp; 9.7%. As far as the other industrial wastes are concerned, 15% fly ash could also be utilized for producing sustainable RCCP mixes, whereas, higher dosage of fly ash (30%) and sugarcane ash (10 &amp; 15%) may be employed as base layer material of conventional concrete pavements.","author":[{"dropping-particle":"","family":"Debbarma","given":"Solomon","non-dropping-particle":"","parse-names":false,"suffix":""},{"dropping-particle":"","family":"Ransinchung R.N.","given":"G.D.","non-dropping-particle":"","parse-names":false,"suffix":""},{"dropping-particle":"","family":"Singh","given":"Surender","non-dropping-particle":"","parse-names":false,"suffix":""},{"dropping-particle":"","family":"Sahdeo","given":"Surya Kant","non-dropping-particle":"","parse-names":false,"suffix":""}],"container-title":"Resources, Conservation and Recycling","id":"ITEM-49","issue":"September 2019","issued":{"date-parts":[["2020","1"]]},"page":"104504","publisher":"Elsevier","title":"Utilization of industrial and agricultural wastes for productions of sustainable roller compacted concrete pavement mixes containing reclaimed asphalt pavement aggregates","type":"article-journal","volume":"152"},"uris":["http://www.mendeley.com/documents/?uuid=44168ef6-eef4-4490-b760-d60370e72428"]},{"id":"ITEM-50","itemData":{"DOI":"10.1016/j.ijprt.2018.03.007","ISSN":"19966814","abstract":"This study proposes the use of industrial and agricultural wastes as mineral admixtures for enhancing the mechanical and durability aspects of concrete containing recycled concrete aggregates derived from concrete waste. The study was carried out by testing specimens prepared from concrete mixes with and without recycled concrete aggregates and three different mineral admixtures viz: fly ash (an industrial waste), rice husk ash and bagasse ash (agricultural wastes) for their compressive strength, flexural strength, split tensile strength, workability, chloride ion concentrations, carbonation, sorptivity and abrasion resistance in order to assess the variations and improvements. It was observed that concrete mix upon incorporating mineral admixtures showed significant improvement in both mechanical and durability properties when compared to concrete mix with recycled concrete aggregates alone. Fly ash admixed mixes showed a gain of 15% and 24% for compressive and flexural strength parameters, while the gain for rice husk ash mix and bagasse ash mixes was observed to be 12% and 25%, 13% and 20% respectively when compared to recycled aggregate concrete mix without mineral admixtures. Improvements in durability aspects were observed by incorporating mineral admixtures supported by lower parameters for water absorption, sorptivity coefficients and chloride ion concentrations and increased hydration products as concluded from scanning electron microscopic investigations.","author":[{"dropping-particle":"","family":"Jindal","given":"Abhishek","non-dropping-particle":"","parse-names":false,"suffix":""},{"dropping-particle":"","family":"Ransinchung R.N.","given":"G.D.","non-dropping-particle":"","parse-names":false,"suffix":""}],"container-title":"International Journal of Pavement Research and Technology","id":"ITEM-50","issue":"5","issued":{"date-parts":[["2018","9"]]},"page":"488-501","publisher":"Chinese Society of Pavement Engineering","title":"Behavioural study of pavement quality concrete containing construction, industrial and agricultural wastes","type":"article-journal","volume":"11"},"uris":["http://www.mendeley.com/documents/?uuid=2a10aa4b-d602-49b2-94d8-c0c914da0500"]},{"id":"ITEM-51","itemData":{"ISSN":"18196608","abstract":"This study was carried out to evaluate the performance of coconut shell as fine aggregate in asphaltic concrete. The mix design incorporating penetration grade 80/100 bitumen was used to produce the specimens testing. Four coconut shell replacement levels were considered in the study: 10%, 20%, 30%, and 40%, respectively. The aggregate properties were evaluated through aggregate impact value, specific gravity and water absorption test. In addition, the performance of coconut shell in asphalt mixes was identified by volumetric properties, indirect tensile strength, resilient modulus and dynamic creep test. The results revealed that controlled specimen's shows better volumetric properties compared to coconut shell mixes. However, 10% replacement of coconut shell indicated better performance than controlled specimen. It can be concluded that coconut shell inhibits great potential as road construction material but be only suitable for low traffic volume and at rural area.","author":[{"dropping-particle":"","family":"Ramadhansyah","given":"P. J.","non-dropping-particle":"","parse-names":false,"suffix":""},{"dropping-particle":"","family":"Nurfatin Aqeela","given":"M.","non-dropping-particle":"","parse-names":false,"suffix":""},{"dropping-particle":"","family":"Siti Nur Amiera","given":"J.","non-dropping-particle":"","parse-names":false,"suffix":""},{"dropping-particle":"","family":"Norhafizah","given":"M.","non-dropping-particle":"","parse-names":false,"suffix":""},{"dropping-particle":"","family":"Norhidayah","given":"A. H.","non-dropping-particle":"","parse-names":false,"suffix":""},{"dropping-particle":"","family":"Dewi","given":"S. J.","non-dropping-particle":"","parse-names":false,"suffix":""}],"container-title":"ARPN Journal of Engineering and Applied Sciences","id":"ITEM-51","issue":"12","issued":{"date-parts":[["2016"]]},"page":"7457-7462","title":"Use of coconut shell from agriculture waste as fine aggregate in asphaltic concrete","type":"article-journal","volume":"11"},"uris":["http://www.mendeley.com/documents/?uuid=ea3e66b3-0c1c-40c7-969a-4428071fcd2e"]}],"mendeley":{"formattedCitation":"[6, 7, 32, 35, 36, 38, 53, 57, 58, 61–63, 14, 64, 68, 70–75, 82, 88, 15, 89, 91–94, 96, 97, 99, 100, 102, 18, 103–109, 111, 113, 114, 22, 116, 26–28, 31]","plainTextFormattedCitation":"[6, 7, 32, 35, 36, 38, 53, 57, 58, 61–63, 14, 64, 68, 70–75, 82, 88, 15, 89, 91–94, 96, 97, 99, 100, 102, 18, 103–109, 111, 113, 114, 22, 116, 26–28, 31]","previouslyFormattedCitation":"[6, 7, 28, 29, 31, 35, 54–56, 59, 62, 64, 14, 65–67, 70, 72–76, 83, 15, 89–91, 93–95, 97, 99, 100, 102, 18, 103–109, 111, 113, 114, 19, 116, 20, 23, 24, 27]"},"properties":{"noteIndex":0},"schema":"https://github.com/citation-style-language/schema/raw/master/csl-citation.json"}</w:instrText>
            </w:r>
            <w:r>
              <w:rPr>
                <w:i w:val="0"/>
                <w:sz w:val="16"/>
                <w:szCs w:val="16"/>
                <w:lang w:val="es-ES"/>
              </w:rPr>
              <w:fldChar w:fldCharType="separate"/>
            </w:r>
            <w:r>
              <w:rPr>
                <w:i w:val="0"/>
                <w:sz w:val="16"/>
                <w:szCs w:val="16"/>
                <w:lang w:val="en-GB"/>
              </w:rPr>
              <w:t>[6, 7, 32, 35, 36, 38, 53, 57, 58, 61–63, 14, 64, 68, 70–75, 82, 88, 15, 89, 91–94, 96, 97, 99, 100, 102, 18, 103–109, 111, 113, 114, 22, 116, 26–28, 31]</w:t>
            </w:r>
            <w:r>
              <w:rPr>
                <w:i w:val="0"/>
                <w:sz w:val="16"/>
                <w:szCs w:val="16"/>
                <w:lang w:val="es-ES"/>
              </w:rPr>
              <w:fldChar w:fldCharType="end"/>
            </w:r>
          </w:p>
        </w:tc>
      </w:tr>
      <w:tr w:rsidR="00160424" w:rsidTr="00326659">
        <w:trPr>
          <w:jc w:val="center"/>
        </w:trPr>
        <w:tc>
          <w:tcPr>
            <w:tcW w:w="1701" w:type="dxa"/>
            <w:tcBorders>
              <w:top w:val="single" w:sz="4" w:space="0" w:color="A6A6A6"/>
              <w:bottom w:val="single" w:sz="4" w:space="0" w:color="A6A6A6"/>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Chemical</w:t>
            </w:r>
          </w:p>
          <w:p w:rsidR="00160424" w:rsidRDefault="00160424" w:rsidP="00326659">
            <w:pPr>
              <w:rPr>
                <w:rFonts w:ascii="Palatino Linotype" w:eastAsia="Times New Roman" w:hAnsi="Palatino Linotype"/>
                <w:b/>
                <w:sz w:val="16"/>
                <w:szCs w:val="16"/>
                <w:lang w:val="en-GB" w:eastAsia="de-DE" w:bidi="en-US"/>
              </w:rPr>
            </w:pPr>
          </w:p>
        </w:tc>
        <w:tc>
          <w:tcPr>
            <w:tcW w:w="2551" w:type="dxa"/>
            <w:tcBorders>
              <w:top w:val="single" w:sz="4" w:space="0" w:color="A6A6A6"/>
              <w:bottom w:val="single" w:sz="4" w:space="0" w:color="A6A6A6"/>
            </w:tcBorders>
            <w:shd w:val="clear" w:color="auto" w:fill="auto"/>
            <w:vAlign w:val="center"/>
          </w:tcPr>
          <w:p w:rsidR="00160424" w:rsidRDefault="00160424" w:rsidP="00326659">
            <w:pPr>
              <w:pStyle w:val="MDPI14history"/>
              <w:jc w:val="center"/>
              <w:rPr>
                <w:sz w:val="16"/>
                <w:szCs w:val="16"/>
                <w:lang w:val="en-GB"/>
              </w:rPr>
            </w:pPr>
            <w:r>
              <w:rPr>
                <w:sz w:val="16"/>
                <w:szCs w:val="16"/>
                <w:lang w:val="en-GB"/>
              </w:rPr>
              <w:t>Loss on ignition</w:t>
            </w:r>
          </w:p>
          <w:p w:rsidR="00160424" w:rsidRDefault="00160424" w:rsidP="00326659">
            <w:pPr>
              <w:pStyle w:val="MDPI14history"/>
              <w:jc w:val="center"/>
              <w:rPr>
                <w:sz w:val="16"/>
                <w:szCs w:val="16"/>
                <w:lang w:val="en-GB"/>
              </w:rPr>
            </w:pPr>
            <w:r>
              <w:rPr>
                <w:sz w:val="16"/>
                <w:szCs w:val="16"/>
                <w:lang w:val="en-GB"/>
              </w:rPr>
              <w:t>Chloride resistance</w:t>
            </w:r>
          </w:p>
          <w:p w:rsidR="00160424" w:rsidRDefault="00160424" w:rsidP="00326659">
            <w:pPr>
              <w:pStyle w:val="MDPI14history"/>
              <w:jc w:val="center"/>
              <w:rPr>
                <w:sz w:val="16"/>
                <w:szCs w:val="16"/>
                <w:lang w:val="en-GB"/>
              </w:rPr>
            </w:pPr>
            <w:r>
              <w:rPr>
                <w:sz w:val="16"/>
                <w:szCs w:val="16"/>
                <w:lang w:val="en-GB"/>
              </w:rPr>
              <w:t>Resistance to chloride</w:t>
            </w:r>
          </w:p>
          <w:p w:rsidR="00160424" w:rsidRDefault="00160424" w:rsidP="00326659">
            <w:pPr>
              <w:pStyle w:val="MDPI14history"/>
              <w:jc w:val="center"/>
              <w:rPr>
                <w:sz w:val="16"/>
                <w:szCs w:val="16"/>
                <w:lang w:val="en-GB"/>
              </w:rPr>
            </w:pPr>
            <w:r>
              <w:rPr>
                <w:sz w:val="16"/>
                <w:szCs w:val="16"/>
                <w:lang w:val="en-GB"/>
              </w:rPr>
              <w:t>Acid and sulphate resistance</w:t>
            </w:r>
          </w:p>
          <w:p w:rsidR="00160424" w:rsidRDefault="00160424" w:rsidP="00326659">
            <w:pPr>
              <w:pStyle w:val="MDPI14history"/>
              <w:jc w:val="center"/>
              <w:rPr>
                <w:sz w:val="16"/>
                <w:szCs w:val="16"/>
                <w:lang w:val="en-GB"/>
              </w:rPr>
            </w:pPr>
            <w:r>
              <w:rPr>
                <w:sz w:val="16"/>
                <w:szCs w:val="16"/>
                <w:lang w:val="en-GB"/>
              </w:rPr>
              <w:t>Heavy metals content/leaching toxicity</w:t>
            </w:r>
          </w:p>
        </w:tc>
        <w:tc>
          <w:tcPr>
            <w:tcW w:w="2977" w:type="dxa"/>
            <w:tcBorders>
              <w:top w:val="single" w:sz="4" w:space="0" w:color="A6A6A6"/>
              <w:bottom w:val="single" w:sz="4" w:space="0" w:color="A6A6A6"/>
            </w:tcBorders>
            <w:shd w:val="clear" w:color="auto" w:fill="auto"/>
            <w:vAlign w:val="center"/>
          </w:tcPr>
          <w:p w:rsidR="00160424" w:rsidRDefault="00160424" w:rsidP="00326659">
            <w:pPr>
              <w:pStyle w:val="MDPI22heading2"/>
              <w:spacing w:before="24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1","issued":{"date-parts":[["2021","5"]]},"page":"122851","publisher":"Elsevier Ltd","title":"Use of different agro-waste ashes in concrete for effective upcycling of locally available resources","type":"article-journal","volume":"285"},"uris":["http://www.mendeley.com/documents/?uuid=6e943b5f-38b6-4d46-8f12-e38af444361e"]},{"id":"ITEM-2","itemData":{"DOI":"10.1016/j.jclepro.2020.125429","ISSN":"09596526","abstract":"Alkali-activated binders are sustainable alternatives to carbon-intensive conventional cements. A comprehensive review of the potential of different agro-waste ashes and their performance as precursors in alkali-activated binders are essential to enable their acceptance in the construction sector. Hence, the present study focusses on a systematic review of the alkali-activation of bagasse ash, rice husk ash, corn cob ash, palm oil fuel ash, wheat straw ash, and sugarcane straw ash. Moreover, their influence on the mechanical and durability characteristics of alkali-activated concrete is also presented. Based on the review, it is found that except for rice husk ash, all the other agro-waste ashes have almost similar silica content as that of fly ash. The morphologies of the different agro-waste ashes are found to be distinct. Incorporation of agro-waste ashes in fly ash-based binders results in better resistance to acid attack than slag-based binders. Addition of agro-waste ashes brought down the drying shrinkage of slag-based binders significantly. Ambient curing is beneficial for bagasse ash-based alkali-activated mortar specimens. Water absorption is higher for agro-waste ash based alkali-activated binder specimens due to the porous cellular structure of agro-waste ashes. Enhanced performance at elevated temperatures is observed for agro-waste ash based alkali-activated binders. Rice husk ash-based binders are remarkably stable at elevated temperatures.","author":[{"dropping-particle":"","family":"Athira","given":"VS","non-dropping-particle":"","parse-names":false,"suffix":""},{"dropping-particle":"","family":"Charitha","given":"V.","non-dropping-particle":"","parse-names":false,"suffix":""},{"dropping-particle":"","family":"Athira","given":"G.","non-dropping-particle":"","parse-names":false,"suffix":""},{"dropping-particle":"","family":"Bahurudeen","given":"A.","non-dropping-particle":"","parse-names":false,"suffix":""}],"container-title":"Journal of Cleaner Production","id":"ITEM-2","issued":{"date-parts":[["2021","3"]]},"page":"125429","publisher":"Elsevier Ltd","title":"Agro-waste ash based alkali-activated binder: Cleaner production of zero cement concrete for construction","type":"article-journal","volume":"286"},"uris":["http://www.mendeley.com/documents/?uuid=17973aba-a1fe-44c7-97c3-cb61ee3265cb"]},{"id":"ITEM-3","itemData":{"DOI":"10.1016/j.jclepro.2020.123062","ISSN":"09596526","abstract":"Increase in construction activities has led to rapid depletion of natural resources, particularly aggregates which are utilized in the production of concrete. At the same time, there are huge amount of solid wastes originating from the agricultural industry, particularly from the South East Asia region, such as oil palm shell (OPS), oil palm boiler clinker (OPBC) and coconut shell. Research have since been undertaken to investigate the feasibility of these waste materials as potential substitute for conventional aggregate in concrete. Durability of concretes, especially those containing recycled waste materials are often subjected to scrutiny. Therefore, this paper reviews the published findings on the durability-related properties of concrete containing these agricultural waste materials as aggregate. Due to improved binder quality (lower w/b ratio and higher binder content), concrete prepared with these wastes generally exhibit acceptable quality in terms of water absorption, sorptivity and chloride penetrability. The major drawbacks are associated with the higher drying shrinkage, susceptibility towards severe chemical attack and elevated temperature. Among these wastes, OPBC aggregate is considered to have the best performance based on the reviewed properties, while OPS aggregate and coconut shell aggregate are recommended to be used only as partial aggregate replacement. Current available studies, however, are still insufficient and more in-depth investigations are required to ascertain the suitability of these wastes to be re-used as aggregate replacement in concrete.","author":[{"dropping-particle":"","family":"Mo","given":"Kim Hung","non-dropping-particle":"","parse-names":false,"suffix":""},{"dropping-particle":"","family":"Thomas","given":"Blessen Skariah","non-dropping-particle":"","parse-names":false,"suffix":""},{"dropping-particle":"","family":"Yap","given":"Soon Poh","non-dropping-particle":"","parse-names":false,"suffix":""},{"dropping-particle":"","family":"Abutaha","given":"Fuad","non-dropping-particle":"","parse-names":false,"suffix":""},{"dropping-particle":"","family":"Tan","given":"Chee Ghuan","non-dropping-particle":"","parse-names":false,"suffix":""}],"container-title":"Journal of Cleaner Production","id":"ITEM-3","issued":{"date-parts":[["2020","12"]]},"page":"123062","publisher":"Elsevier Ltd","title":"Viability of agricultural wastes as substitute of natural aggregate in concrete: A review on the durability-related properties","type":"article-journal","volume":"275"},"uris":["http://www.mendeley.com/documents/?uuid=595dab34-f87f-4bb8-a5d4-b5fa857be50f"]},{"id":"ITEM-4","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4","issue":"17","issued":{"date-parts":[["2020","8","27"]]},"page":"6971","title":"The Utilization of Agricultural Waste as Agro-Cement in Concrete: A Review","type":"article-journal","volume":"12"},"uris":["http://www.mendeley.com/documents/?uuid=a019a491-727f-47c0-8e54-6efc9e0b7989"]},{"id":"ITEM-5","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5","issue":"3.12","issued":{"date-parts":[["2018","7","20"]]},"page":"33","title":"Experimental Investigation on the Mechanical and Microstructural Properties of Concrete with Agro-Waste","type":"article-journal","volume":"7"},"uris":["http://www.mendeley.com/documents/?uuid=bcbd918e-93ad-4bd4-8b2f-0bc271f082f7"]},{"id":"ITEM-6","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6","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7","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7","issued":{"date-parts":[["2018","1"]]},"page":"1117-1129","publisher":"Elsevier B.V.","title":"Thermal performance enhancement of eco-friendly bricks incorporating agro-wastes","type":"article-journal","volume":"158"},"uris":["http://www.mendeley.com/documents/?uuid=dd90c005-9c93-4480-a1c0-97086fb19d8f"]},{"id":"ITEM-8","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8","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9","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9","issue":"5","issued":{"date-parts":[["2017"]]},"page":"1185-1191","title":"Valorization of municipal wastewater treatment plant sludge and agro-waste in building materials with thermal insulation properties","type":"article-journal","volume":"16"},"uris":["http://www.mendeley.com/documents/?uuid=774d5410-e8ef-43da-9646-5900f4c98387"]},{"id":"ITEM-10","itemData":{"DOI":"10.1016/j.ijprt.2018.03.007","ISSN":"19966814","abstract":"This study proposes the use of industrial and agricultural wastes as mineral admixtures for enhancing the mechanical and durability aspects of concrete containing recycled concrete aggregates derived from concrete waste. The study was carried out by testing specimens prepared from concrete mixes with and without recycled concrete aggregates and three different mineral admixtures viz: fly ash (an industrial waste), rice husk ash and bagasse ash (agricultural wastes) for their compressive strength, flexural strength, split tensile strength, workability, chloride ion concentrations, carbonation, sorptivity and abrasion resistance in order to assess the variations and improvements. It was observed that concrete mix upon incorporating mineral admixtures showed significant improvement in both mechanical and durability properties when compared to concrete mix with recycled concrete aggregates alone. Fly ash admixed mixes showed a gain of 15% and 24% for compressive and flexural strength parameters, while the gain for rice husk ash mix and bagasse ash mixes was observed to be 12% and 25%, 13% and 20% respectively when compared to recycled aggregate concrete mix without mineral admixtures. Improvements in durability aspects were observed by incorporating mineral admixtures supported by lower parameters for water absorption, sorptivity coefficients and chloride ion concentrations and increased hydration products as concluded from scanning electron microscopic investigations.","author":[{"dropping-particle":"","family":"Jindal","given":"Abhishek","non-dropping-particle":"","parse-names":false,"suffix":""},{"dropping-particle":"","family":"Ransinchung R.N.","given":"G.D.","non-dropping-particle":"","parse-names":false,"suffix":""}],"container-title":"International Journal of Pavement Research and Technology","id":"ITEM-10","issue":"5","issued":{"date-parts":[["2018","9"]]},"page":"488-501","publisher":"Chinese Society of Pavement Engineering","title":"Behavioural study of pavement quality concrete containing construction, industrial and agricultural wastes","type":"article-journal","volume":"11"},"uris":["http://www.mendeley.com/documents/?uuid=2a10aa4b-d602-49b2-94d8-c0c914da0500"]}],"mendeley":{"formattedCitation":"[7, 18, 22, 25, 28, 53, 55, 64, 78, 98]","plainTextFormattedCitation":"[7, 18, 22, 25, 28, 53, 55, 64, 78, 98]","previouslyFormattedCitation":"[7, 20, 28, 35, 38, 52, 59, 67, 79, 98]"},"properties":{"noteIndex":0},"schema":"https://github.com/citation-style-language/schema/raw/master/csl-citation.json"}</w:instrText>
            </w:r>
            <w:r>
              <w:rPr>
                <w:i w:val="0"/>
                <w:sz w:val="16"/>
                <w:szCs w:val="16"/>
                <w:lang w:val="es-ES"/>
              </w:rPr>
              <w:fldChar w:fldCharType="separate"/>
            </w:r>
            <w:r>
              <w:rPr>
                <w:i w:val="0"/>
                <w:sz w:val="16"/>
                <w:szCs w:val="16"/>
                <w:lang w:val="en-GB"/>
              </w:rPr>
              <w:t>[7, 18, 22, 25, 28, 53, 55, 64, 78, 98]</w:t>
            </w:r>
            <w:r>
              <w:rPr>
                <w:i w:val="0"/>
                <w:sz w:val="16"/>
                <w:szCs w:val="16"/>
                <w:lang w:val="es-ES"/>
              </w:rPr>
              <w:fldChar w:fldCharType="end"/>
            </w:r>
          </w:p>
          <w:p w:rsidR="00160424" w:rsidRDefault="00160424" w:rsidP="00326659">
            <w:pPr>
              <w:pStyle w:val="MDPI22heading2"/>
              <w:spacing w:before="240"/>
              <w:ind w:left="0"/>
              <w:jc w:val="center"/>
              <w:rPr>
                <w:i w:val="0"/>
                <w:sz w:val="16"/>
                <w:szCs w:val="16"/>
                <w:lang w:val="en-GB"/>
              </w:rPr>
            </w:pPr>
          </w:p>
        </w:tc>
      </w:tr>
      <w:tr w:rsidR="00160424" w:rsidTr="00326659">
        <w:trPr>
          <w:jc w:val="center"/>
        </w:trPr>
        <w:tc>
          <w:tcPr>
            <w:tcW w:w="1701" w:type="dxa"/>
            <w:tcBorders>
              <w:top w:val="single" w:sz="4" w:space="0" w:color="A6A6A6"/>
              <w:bottom w:val="single" w:sz="4" w:space="0" w:color="auto"/>
            </w:tcBorders>
            <w:shd w:val="clear" w:color="auto" w:fill="F2F2F2"/>
            <w:vAlign w:val="center"/>
          </w:tcPr>
          <w:p w:rsidR="00160424" w:rsidRDefault="00160424" w:rsidP="00326659">
            <w:pPr>
              <w:pStyle w:val="MDPI14history"/>
              <w:jc w:val="center"/>
              <w:rPr>
                <w:b/>
                <w:sz w:val="16"/>
                <w:szCs w:val="16"/>
                <w:lang w:val="en-GB"/>
              </w:rPr>
            </w:pPr>
            <w:r>
              <w:rPr>
                <w:b/>
                <w:sz w:val="16"/>
                <w:szCs w:val="16"/>
                <w:lang w:val="en-GB"/>
              </w:rPr>
              <w:t xml:space="preserve">Others </w:t>
            </w:r>
          </w:p>
        </w:tc>
        <w:tc>
          <w:tcPr>
            <w:tcW w:w="2551" w:type="dxa"/>
            <w:tcBorders>
              <w:top w:val="single" w:sz="4" w:space="0" w:color="A6A6A6"/>
              <w:bottom w:val="single" w:sz="4" w:space="0" w:color="auto"/>
            </w:tcBorders>
            <w:shd w:val="clear" w:color="auto" w:fill="auto"/>
            <w:vAlign w:val="center"/>
          </w:tcPr>
          <w:p w:rsidR="00160424" w:rsidRDefault="00160424" w:rsidP="00326659">
            <w:pPr>
              <w:pStyle w:val="MDPI14history"/>
              <w:jc w:val="center"/>
              <w:rPr>
                <w:sz w:val="16"/>
                <w:szCs w:val="16"/>
                <w:lang w:val="en-GB"/>
              </w:rPr>
            </w:pPr>
            <w:r>
              <w:rPr>
                <w:sz w:val="16"/>
                <w:szCs w:val="16"/>
                <w:lang w:val="en-GB"/>
              </w:rPr>
              <w:t>Mineralogical analysis</w:t>
            </w:r>
          </w:p>
          <w:p w:rsidR="00160424" w:rsidRDefault="00160424" w:rsidP="00326659">
            <w:pPr>
              <w:pStyle w:val="MDPI14history"/>
              <w:jc w:val="center"/>
              <w:rPr>
                <w:sz w:val="16"/>
                <w:szCs w:val="16"/>
                <w:lang w:val="en-GB"/>
              </w:rPr>
            </w:pPr>
            <w:r>
              <w:rPr>
                <w:sz w:val="16"/>
                <w:szCs w:val="16"/>
                <w:lang w:val="en-GB"/>
              </w:rPr>
              <w:t>Sound absorption</w:t>
            </w:r>
          </w:p>
          <w:p w:rsidR="00160424" w:rsidRDefault="00160424" w:rsidP="00326659">
            <w:pPr>
              <w:pStyle w:val="MDPI14history"/>
              <w:jc w:val="center"/>
              <w:rPr>
                <w:sz w:val="16"/>
                <w:szCs w:val="16"/>
                <w:lang w:val="en-GB"/>
              </w:rPr>
            </w:pPr>
            <w:r>
              <w:rPr>
                <w:sz w:val="16"/>
                <w:szCs w:val="16"/>
                <w:lang w:val="en-GB"/>
              </w:rPr>
              <w:t>Thermal conductivity</w:t>
            </w:r>
          </w:p>
          <w:p w:rsidR="00160424" w:rsidRDefault="00160424" w:rsidP="00326659">
            <w:pPr>
              <w:pStyle w:val="MDPI14history"/>
              <w:jc w:val="center"/>
              <w:rPr>
                <w:sz w:val="16"/>
                <w:szCs w:val="16"/>
                <w:lang w:val="en-GB"/>
              </w:rPr>
            </w:pPr>
            <w:r>
              <w:rPr>
                <w:sz w:val="16"/>
                <w:szCs w:val="16"/>
                <w:lang w:val="en-GB"/>
              </w:rPr>
              <w:t>High temperature resistance</w:t>
            </w:r>
          </w:p>
          <w:p w:rsidR="00160424" w:rsidRDefault="00160424" w:rsidP="00326659">
            <w:pPr>
              <w:pStyle w:val="MDPI14history"/>
              <w:jc w:val="center"/>
              <w:rPr>
                <w:lang w:val="en-GB"/>
              </w:rPr>
            </w:pPr>
            <w:r>
              <w:rPr>
                <w:sz w:val="16"/>
                <w:szCs w:val="16"/>
                <w:lang w:val="en-GB"/>
              </w:rPr>
              <w:t>Thermogravimetric analysis</w:t>
            </w:r>
          </w:p>
        </w:tc>
        <w:tc>
          <w:tcPr>
            <w:tcW w:w="2977" w:type="dxa"/>
            <w:tcBorders>
              <w:top w:val="single" w:sz="4" w:space="0" w:color="A6A6A6"/>
              <w:bottom w:val="single" w:sz="4" w:space="0" w:color="auto"/>
            </w:tcBorders>
            <w:shd w:val="clear" w:color="auto" w:fill="auto"/>
            <w:vAlign w:val="center"/>
          </w:tcPr>
          <w:p w:rsidR="00160424" w:rsidRDefault="00160424" w:rsidP="00326659">
            <w:pPr>
              <w:pStyle w:val="MDPI22heading2"/>
              <w:spacing w:before="24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1","issued":{"date-parts":[["2020","9"]]},"page":"119346","publisher":"Elsevier Ltd","title":"Application of agro and non-agro waste materials for unfired earth blocks construction: A review","type":"article-journal","volume":"254"},"uris":["http://www.mendeley.com/documents/?uuid=08bed32a-416e-498c-91d8-d75ed5c30a95"]},{"id":"ITEM-2","itemData":{"DOI":"10.1016/j.jclepro.2017.09.143","ISSN":"09596526","abstract":"The cement and concrete production industries are widely acknowledged as one of the major contributors of carbon dioxide in the modern world. Extensive research have been undertaken over the years to enhance the sustainability and resilience aspects of these industries, as well as to neutralize their carbon footprint. This study aims to utilize palm oil fuel ash (POFA) and rice husk ash (RHA) to produce nano cementitious additives (NCA) for carbon-neutral cement (CNC). The performance of NCA was evaluated in ordinary Portland cement (OPC) concrete by replacing the OPC at dosages of 0.5% and 1.0%. CNC with 100% supplementary materials was activated with 2.5 M NaOH concentration. The activated CNC was used to replace OPC from 0% to 100% in concrete, and their workability, pozzolanic reactivity, and early-age and long-term compressive strength performances were analyzed. Subsequently, micro- and nano-scaled fibers were introduced into the mix with 100% CNC to enhance the flexural and tensile characteristics of the composite. The findings indicated that low-dosage of NCA (0.5%) resulted in increased early-age strength, whereas NCA at 1.0% enhanced the early-age and ultimate strength of the concrete. The inclusion of micro- and nano-scaled fibers contributed in enhancing the flexural characteristics of the concrete matrix. It can be deduced that NCA is feasible to function as strength enhancer for OPC or as an activator to produce CNC, thus offering a novel sustainable construction material and contributing towards greener construction.","author":[{"dropping-particle":"","family":"Lim","given":"Jacob Lok Guan","non-dropping-particle":"","parse-names":false,"suffix":""},{"dropping-particle":"","family":"Raman","given":"Sudharshan N.","non-dropping-particle":"","parse-names":false,"suffix":""},{"dropping-particle":"","family":"Lai","given":"Fook-Chuan","non-dropping-particle":"","parse-names":false,"suffix":""},{"dropping-particle":"","family":"Zain","given":"Muhammad Fauzi Mohd","non-dropping-particle":"","parse-names":false,"suffix":""},{"dropping-particle":"","family":"Hamid","given":"Roszilah","non-dropping-particle":"","parse-names":false,"suffix":""}],"container-title":"Journal of Cleaner Production","id":"ITEM-2","issued":{"date-parts":[["2018","1"]]},"page":"1150-1160","publisher":"Elsevier Ltd","title":"Synthesis of nano cementitious additives from agricultural wastes for the production of sustainable concrete","type":"article-journal","volume":"171"},"uris":["http://www.mendeley.com/documents/?uuid=2fe1d01c-e065-4ba8-8f14-b2348d06d319"]},{"id":"ITEM-3","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3","issue":"3.12","issued":{"date-parts":[["2018","7","20"]]},"page":"33","title":"Experimental Investigation on the Mechanical and Microstructural Properties of Concrete with Agro-Waste","type":"article-journal","volume":"7"},"uris":["http://www.mendeley.com/documents/?uuid=bcbd918e-93ad-4bd4-8b2f-0bc271f082f7"]},{"id":"ITEM-4","itemData":{"DOI":"10.1016/j.jobe.2015.11.011","ISSN":"23527102","abstract":"In the last 15 years, the worldwide consumption of natural sand as fine aggregate in mortar/concrete production is very high and many developing countries have encountered some problems in the supply of natural sand in order to meet the increasing demands of construction development. In many countries there is a shortage of natural sand that is suitable for construction. On the other hand, disposal of wastes such as fly ash (FA), bottom ash (BA) and agricultural wastes can be considered as the major environmental challenges. This challenge continues to increase with the increase of these wastes. Therefore, studies have been carried out to find suitable solutions of the shortage of natural sand and the huge increasing in the wastes disposal. One logical option to solve this problem is employing these materials as a part of fine aggregate instead of natural one in mortar/concrete. This paper presents an overview of the previous studies carried out on the use of the previous wastes as a partial or full of natural fine aggregate replacement in traditional mortar/concrete mixtures based on Portland cement (PC). Other cementitious material such as ground basaltic pumice and metakaolin (MK), which can replace part or full of natural fine aggregate was also included. Fresh properties, hardened properties and durability of mortar/concrete containing these waste/cementitious materials as natural fine aggregate replacement have been reviewed.","author":[{"dropping-particle":"","family":"Rashad","given":"Alaa","non-dropping-particle":"","parse-names":false,"suffix":""}],"container-title":"Journal of Building Engineering","id":"ITEM-4","issued":{"date-parts":[["2016","3"]]},"page":"119-141","publisher":"Elsevier","title":"Cementitious materials and agricultural wastes as natural fine aggregate replacement in conventional mortar and concrete","type":"article-journal","volume":"5"},"uris":["http://www.mendeley.com/documents/?uuid=2a22a7cf-dc08-4008-99ba-f394fe899c63"]},{"id":"ITEM-5","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5","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6","itemData":{"DOI":"10.1016/j.conbuildmat.2015.02.063","ISSN":"09500618","abstract":"Use of agricultural waste in construction industry holds a high potential of reducing global environmental pollution. There are a number of agricultural wastes used as a full or partial replacement of coarse aggregate. This paper reviews some of the agro-wastes like date seed, rubber seed, coconut shell, oil palm shell, corn cob, cockle shell, and periwinkle shell. Of the stated materials, maximum experiments have been conducted by using the oil palm shell and coconut shell as lightweight aggregates. However a grave necessity is felt to properly understand and characterise other waste materials as aggregate replacement. This paper compares different physical and mechanical properties of agro-waste and agro-concrete, and also presents their reviews with comparative behaviours. Structural behaviour and thermal conductivity of these materials are also reviewed and compared with controlled concrete. Reviews indicate that both the sea shell, that is cockle shell and periwinkle shell show very good compressive strength, but low slump, and they require more cement paste to become workable owing to their angular and flaky shape. Coconut shell and oil palm shell shows good performance in structural members which can be comparable to controlled concrete. It is felt that further detailed investigations are required for date seed and rubber shield to firmly characterise them and understand their behaviour.","author":[{"dropping-particle":"","family":"Prusty","given":"Jnyanendra Kumar","non-dropping-particle":"","parse-names":false,"suffix":""},{"dropping-particle":"","family":"Patro","given":"Sanjaya Kumar","non-dropping-particle":"","parse-names":false,"suffix":""}],"container-title":"Construction and Building Materials","id":"ITEM-6","issued":{"date-parts":[["2015","5"]]},"page":"101-113","title":"Properties of fresh and hardened concrete using agro-waste as partial replacement of coarse aggregate – A review","type":"article-journal","volume":"82"},"uris":["http://www.mendeley.com/documents/?uuid=98c9c828-b69f-4d35-a540-a2e514d99b10"]},{"id":"ITEM-7","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7","issued":{"date-parts":[["2015","7"]]},"page":"1-12","title":"Alternative Building Material Using Industrial and Agricultural Wastes","type":"article-journal","volume":"650"},"uris":["http://www.mendeley.com/documents/?uuid=de6bf552-12cd-4db5-8d3a-b61b190b80c0"]},{"id":"ITEM-8","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8","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9","itemData":{"DOI":"10.36410/jcpr.2021.22.2.200","ISSN":"12299162","abstract":"In this work, the effect of various weight percentage of rice husk ash (RHA) in ceramic brick production was investigated in terms of mineralogical, physical, chemical and morphological properties. The evaluation of the use of RHA as a raw material for ceramic products is tested to determine the linear shrinkage, volumetric shrinkage, water absorption, apparent density and bulk density. These physical results suggested that the addition of RHA can improve the physical properties of ceramic brick. Scanning electron microscopy images confirmed the increased of ceramic strength with the addition of RHA and firing temperature. In addition, quantitative and qualitative chemical analysis supported the results obtained. Overall, the results demonstrated the high potential of RHA in green technology for ceramic production.","author":[{"dropping-particle":"","family":"Hamzah","given":"Aneis Maasyirah","non-dropping-particle":"","parse-names":false,"suffix":""},{"dropping-particle":"","family":"Zakaria","given":"Siti Koriah","non-dropping-particle":"","parse-names":false,"suffix":""},{"dropping-particle":"","family":"Salleh","given":"Siti Zuliana","non-dropping-particle":"","parse-names":false,"suffix":""},{"dropping-particle":"","family":"Yusoff","given":"Abdul Hafidz","non-dropping-particle":"","parse-names":false,"suffix":""},{"dropping-particle":"","family":"Ali","given":"Arlina","non-dropping-particle":"","parse-names":false,"suffix":""},{"dropping-particle":"","family":"Mohamad","given":"Mardawani","non-dropping-particle":"","parse-names":false,"suffix":""},{"dropping-particle":"","family":"Masri","given":"Mohamad Najmi","non-dropping-particle":"","parse-names":false,"suffix":""},{"dropping-particle":"","family":"Sobri","given":"Sharizal Ahmad","non-dropping-particle":"","parse-names":false,"suffix":""},{"dropping-particle":"","family":"Taib","given":"Mustaffa Ali Azhar","non-dropping-particle":"","parse-names":false,"suffix":""},{"dropping-particle":"","family":"Budiman","given":"Faisal","non-dropping-particle":"","parse-names":false,"suffix":""},{"dropping-particle":"Ter","family":"Teo","given":"Pao","non-dropping-particle":"","parse-names":false,"suffix":""}],"container-title":"Journal of Ceramic Processing Research","id":"ITEM-9","issue":"2","issued":{"date-parts":[["2021"]]},"page":"200-207","title":"Physical, morphological and mineralogical properties of ceramic brick incorporated with Malaysia’s rice hush ash (Rha) agricultural waste","type":"article-journal","volume":"22"},"uris":["http://www.mendeley.com/documents/?uuid=98c56fb5-bbf6-4b6e-91ac-5b53eb8f6121"]},{"id":"ITEM-10","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10","issued":{"date-parts":[["2020","12"]]},"page":"e00397","publisher":"Elsevier Ltd.","title":"Study on properties of clay brick incorporating sludge of water treatment plant and agriculture waste","type":"article-journal","volume":"13"},"uris":["http://www.mendeley.com/documents/?uuid=e097f186-2770-4288-b0b9-dba299787361"]},{"id":"ITEM-11","itemData":{"ISSN":"25870009","abstract":"This paper studies fired clay bricks mixed with different agricultural wastes such as grass (GA), coconut husk (CH), and sugarcane bagasse (SB) as porous additives in brick production. The agricultural wastes were added to the clay mixture in the compositions of 0, 2.5, 5, and 7.5 wt%. Mixed clay bricks were fired at 1000°C for 1 h and were then studied for their physical and mechanical properties. The pore shapes of the fired bricks were examined by SEM micrograph. The porosity was linearly generated with a higher waste content. An increase of the porosity was significantly related to an increasing shrinkage and water absorption, while the bulk density was decreased. The compressive strength value of the fired clay bricks tended to decrease according to the percentage of agricultural waste included in the mixture. From the physical properties' results, the thermal conductivity varied from 0.45 W/m K to 0.21 W/m K depending on the GA, CH, and SB contents (2.5-7.5%). Conclusively, the results revealed that the agricultural wastes could be used advantageously in the improvement of the thermal insulation properties and low dead load in building materials.","author":[{"dropping-particle":"","family":"Srisuwan","given":"Anuwat","non-dropping-particle":"","parse-names":false,"suffix":""},{"dropping-particle":"","family":"Phonphuak","given":"Nonthaphong","non-dropping-particle":"","parse-names":false,"suffix":""},{"dropping-particle":"","family":"Saengthong","given":"Chiawchan","non-dropping-particle":"","parse-names":false,"suffix":""}],"container-title":"Suranaree Journal of Science and Technology","id":"ITEM-11","issue":"1","issued":{"date-parts":[["2018"]]},"page":"49-58","title":"Improvement of thermal insulating properties and porosity of fired clay bricks with addition of agricultural wastes","type":"article-journal","volume":"25"},"uris":["http://www.mendeley.com/documents/?uuid=c2727523-717c-4056-ad7f-5fcc7e3d5f2f"]},{"id":"ITEM-12","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12","issued":{"date-parts":[["2018","1"]]},"page":"1117-1129","publisher":"Elsevier B.V.","title":"Thermal performance enhancement of eco-friendly bricks incorporating agro-wastes","type":"article-journal","volume":"158"},"uris":["http://www.mendeley.com/documents/?uuid=dd90c005-9c93-4480-a1c0-97086fb19d8f"]},{"id":"ITEM-13","itemData":{"DOI":"10.1061/(ASCE)MT.1943-5533.0001892","ISSN":"0899-1561","abstract":"© 2017 American Society of Civil Engineers. For decades the construction industry has been focused on developing new materials for minimizing environmental impact and improving the building insulation envelope. The use of certain wastes as additives for construction materials have been shown to be the best alternative. In particular, the fired clay brick industry has been highlighted as an optimal sector for incorporating such residues due to the large amount of mass flow and high temperatures involved in the manufacturing process. This paper assesses the feasibility of using wood chips from a pruned grapevine shoot as an additive for manufacturing fired clay bricks. Samples with different percentages of the additive were formed and tested. It is concluded that a maximum of 10% of wood chips can be added, which produces compressive strength values above 5 N/mm 2 . In spite of thermal conductivity being reduced up to 50%, water absorption is raised up to 30%. Thus, bricks must be coated to prevent masonry damage.","author":[{"dropping-particle":"","family":"Mendívil","given":"M. A.","non-dropping-particle":"","parse-names":false,"suffix":""},{"dropping-particle":"","family":"Muñoz","given":"P.","non-dropping-particle":"","parse-names":false,"suffix":""},{"dropping-particle":"","family":"Morales","given":"M. P.","non-dropping-particle":"","parse-names":false,"suffix":""},{"dropping-particle":"","family":"Letelier","given":"V.","non-dropping-particle":"","parse-names":false,"suffix":""},{"dropping-particle":"","family":"Juárez","given":"M. C.","non-dropping-particle":"","parse-names":false,"suffix":""}],"container-title":"Journal of Materials in Civil Engineering","id":"ITEM-13","issue":"8","issued":{"date-parts":[["2017","8"]]},"page":"04017074","title":"Grapevine Shoots for Improving Thermal Properties of Structural Fired Clay Bricks: New Method of Agricultural-Waste Valorization","type":"article-journal","volume":"29"},"uris":["http://www.mendeley.com/documents/?uuid=290a56d4-9404-4789-aeb9-908bf11fd072"]},{"id":"ITEM-14","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14","issued":{"date-parts":[["2017","6","30"]]},"page":"197-240","publisher":"Wiley","title":"Composites Using Agricultural Wastes","type":"chapter","volume":"1-8"},"uris":["http://www.mendeley.com/documents/?uuid=ad72f6fb-288b-40d2-9858-d21396cfc07d"]},{"id":"ITEM-15","itemData":{"ISSN":"09758585","abstract":"The aim of the present work is to investigate the utilization of rice husk (RH) and rice straw (RS) as agricultural residues obtained from 1. Madhusudanan, S.; Amirtham, L.R. Alternative Building Material Using Industrial and Agricultural Wastes. Key Eng. Mater. 2015, 650, 1–12, doi:10.4028/www.scientific.net/KEM.650.1.rice cultivation in Egypt in the manufacture of light fired clay bricks. RH and RS were substituted by weight percent (5%,10%,15%, 20%, 25% and 30%) to clay to form clay/RH and clay/RS bricks. Three sets of experiments were carried out. The first set was concerned with the characterization of the raw materials which covered screen analysis, free silica and organic matters, XRD, DTA and TGA analyses. The second and third sets were dedicated with the preparation and characterization of the mixed unfired and fired clay bricks. The tests of unfired bricks were the linear and volume shrinkage. The tests of fired bricks covered Lose On Ignition (LOI), firing shrinkage, cold and boiling point water absorption, saturation coefficient, apparent porosity, specific gravity, bulk density and compressive strength. The experimental results proved that the best composition of the clay mixture was 90% clay and 10% RH at700 oC firing temperature, which produce lighter bricks suitable to be used in the construction. The physical, chemical and mechanical properties of the mixed clay/RH brick gave good results in agreement with the standard ASTM.","author":[{"dropping-particle":"","family":"Hafez","given":"A. I.","non-dropping-particle":"","parse-names":false,"suffix":""},{"dropping-particle":"","family":"Khedr","given":"M. M.A.","non-dropping-particle":"","parse-names":false,"suffix":""},{"dropping-particle":"","family":"Amin","given":"Sh K.","non-dropping-particle":"","parse-names":false,"suffix":""},{"dropping-particle":"","family":"Sabry","given":"R. M.","non-dropping-particle":"","parse-names":false,"suffix":""},{"dropping-particle":"","family":"Osman","given":"R. M.","non-dropping-particle":"","parse-names":false,"suffix":""}],"container-title":"Research Journal of Pharmaceutical, Biological and Chemical Sciences","id":"ITEM-15","issue":"4","issued":{"date-parts":[["2016"]]},"page":"2588-2600","title":"Utilitization of agricultural residues of rice cultivation In manufacturing of light fired clay bricks","type":"article-journal","volume":"7"},"uris":["http://www.mendeley.com/documents/?uuid=72ad60a1-4a5e-49cc-91fa-1e66554cb0d5"]},{"id":"ITEM-16","itemData":{"DOI":"10.1016/j.enbuild.2015.07.016","ISSN":"03787788","abstract":"Energy-efficiency of sustainable constructions and buildings are evaluated based upon the heating and cooling demands, but also according to the primary-energy demand, CO&lt;inf&gt;2&lt;/inf&gt; savings potential, and the ecological properties of building materials. To meet increasingly rigorous requirements, the demand for natural building materials is growing rapidly. The research objective of the here presented study is to stabilize soils with natural straw fibres to produce a composite, sustainable, non-toxic and locally sourced building material. The material appropriateness was determined by establishing the thermal conductivity of a selection of unfired earth bricks that were identified as potential new natural building materials. The thermal conductivity is an essential material characteristic to achieve the required insulation level and for market success as a new product. The earth bricks consist of soil, cement, gypsum and straw fibres. Straw was applied as fibre reinforcement for unfired bricks. Two fibre types were used: wheat and barley straw. The results indicated that the thermal conductivity of all investigated variants decreased with increasing fibre content while increasing with higher cement and gypsum contents. They also show that barley straw fibre reinforced bricks exhibited the highest thermal insulation values. The addition of fibre positively improves both, thermal and static properties.","author":[{"dropping-particle":"","family":"Ashour","given":"Taha","non-dropping-particle":"","parse-names":false,"suffix":""},{"dropping-particle":"","family":"Korjenic","given":"Azra","non-dropping-particle":"","parse-names":false,"suffix":""},{"dropping-particle":"","family":"Korjenic","given":"Sinan","non-dropping-particle":"","parse-names":false,"suffix":""},{"dropping-particle":"","family":"Wu","given":"Wei","non-dropping-particle":"","parse-names":false,"suffix":""}],"container-title":"Energy and Buildings","id":"ITEM-16","issued":{"date-parts":[["2015","10"]]},"page":"139-146","publisher":"Elsevier B.V.","title":"Thermal conductivity of unfired earth bricks reinforced by agricultural wastes with cement and gypsum","type":"article-journal","volume":"104"},"uris":["http://www.mendeley.com/documents/?uuid=16d7ed14-c10b-496f-83be-8c833f5d1b8f"]},{"id":"ITEM-17","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17","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18","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18","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19","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19","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20","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20","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21","itemData":{"DOI":"10.1016/j.jobe.2019.100991","ISSN":"23527102","abstract":"Lignocellulosic agricultural residues are unavoidably generated and are mostly disposed by burning or burying which causes significant pollution. Using these materials for value added applications can contribute to a greener environment. In this work, two such agricultural residues namely, rice husk (RH) and groundnut shell (GNS) were used without any treatment to prepare hybrid polypropylene (PP) biocomposites for green building materials. The effects of % reinforcement on the thermal insulation, sound absorption, aqueous stability, flame resistance along with mechanical properties were tested. The unique wedge shaped morphology of rice husk and its low aspect ratio played a significant role in influencing the properties of the composites. The composites possessed good tensile and flexural strength (highest value of 15.6 MPa and 37.6 MPa respectively at the 20/60/20 GNS/RH/PP ratio). Thermal conductivity of the composites varied from 0.156 to 0.270 W/mK. The maximum sound absorption coefficient was 0.48. Flame retardancy of the composites were on par with the commercially available gypsum based ceiling tiles. Water absorption of the composites was about 85% lower than that of the gypsum tiles addressing a major drawback of gypsum based ceiling tiles. The properties of the composites were comparable to several other biocomposites reported as well.","author":[{"dropping-particle":"","family":"Guna","given":"Vijaykumar","non-dropping-particle":"","parse-names":false,"suffix":""},{"dropping-particle":"","family":"Ilangovan","given":"Manikandan","non-dropping-particle":"","parse-names":false,"suffix":""},{"dropping-particle":"","family":"Rather","given":"Muzamil Hassan","non-dropping-particle":"","parse-names":false,"suffix":""},{"dropping-particle":"","family":"Giridharan","given":"B.V.","non-dropping-particle":"","parse-names":false,"suffix":""},{"dropping-particle":"","family":"Prajwal","given":"B.","non-dropping-particle":"","parse-names":false,"suffix":""},{"dropping-particle":"","family":"Vamshi Krishna","given":"K.","non-dropping-particle":"","parse-names":false,"suffix":""},{"dropping-particle":"","family":"Venkatesh","given":"Krishna","non-dropping-particle":"","parse-names":false,"suffix":""},{"dropping-particle":"","family":"Reddy","given":"Narendra","non-dropping-particle":"","parse-names":false,"suffix":""}],"container-title":"Journal of Building Engineering","id":"ITEM-21","issue":"October 2019","issued":{"date-parts":[["2020","1"]]},"page":"100991","publisher":"Elsevier Ltd","title":"Groundnut shell / rice husk agro-waste reinforced polypropylene hybrid biocomposites","type":"article-journal","volume":"27"},"uris":["http://www.mendeley.com/documents/?uuid=3d1e0053-255e-433b-a1f2-75aff0788252"]},{"id":"ITEM-22","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22","issued":{"date-parts":[["2019","6"]]},"page":"502-516","publisher":"Elsevier Ltd","title":"Recent development in binderless fiber-board fabrication from agricultural residues: A review","type":"article-journal","volume":"211"},"uris":["http://www.mendeley.com/documents/?uuid=7e3ffc4e-78fa-4562-a920-b34d5e4a3fd2"]},{"id":"ITEM-23","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23","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24","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24","issued":{"date-parts":[["2009"]]},"page":"219-264","publisher":"Nova Science Publishers","title":"Agricultural wastes as building materials: Properties, performance and applications","type":"chapter"},"uris":["http://www.mendeley.com/documents/?uuid=50c17540-0856-4840-8461-c17f1993e2ef"]},{"id":"ITEM-25","itemData":{"DOI":"10.1016/j.enbuild.2021.111089","ISSN":"03787788","abstract":"High energy use in buildings plays a key role in climate change and air pollution in cities of Iran. In this regard, the use of thermal insulation to reduce energy demand has been proposed as an important solution. Production of thermal insulation made from chemicals consumes high energy and their disposal has high environmental effects. Therefore, the use of agricultural waste due to their abundance in Iran, low energy consumption for production and high renewability rate, seems to be justified as an alternative to chemical-based insulation. Due to the importance of the above issues, in the present work for the first time with the aim of investigating the phenomenon of thermal bridges in traditional buildings of Iran, the ZUB ARGOS software is used to evaluate the effect of 10 different agricultural wastes (cork, cellulose fiber, meadow grass, flax, sheep wool, straw, hemp, cotton, grain granules, and cattail) as thermal insulation on the inside face of the wall, find the optimal thickness of common waste (straw) to remove the phenomenon of thermal bridges and evaluate the effect of the horizontal or vertical direction of straw fibers to the heat transfer path in the city of Yazd located in the hot and dry climate of Iran. The results of the current situation simulations showed that the thermal bridge phenomenon occurs in the building under study and the most critical connection with f = 0.48 is related to the wall-to-wall connection. Among the agricultural wastes, cork is the most suitable insulation with fmin = 0.76. The results of the 10 wastes investigation also showed that the wall-to-wall connection and the window lintel connection are according to the order the most critical and safest connections for creating a thermal bridge in the building under study. Due to the abundance of straw waste in the studied climate, this insulation was selected to optimize the current situation. The results showed that the placement of straw fibers perpendicular to the heat flow compared to its horizontal direction has a maximum advantage of 4.35%. The results showed that the optimal thickness for straw insulation is 3 cm, which means that no thermal bridge in connections occurs and cork is the most suitable insulation among the agricultural wastes studied.","author":[{"dropping-particle":"","family":"Omidi","given":"Ali","non-dropping-particle":"","parse-names":false,"suffix":""},{"dropping-particle":"","family":"Jahangiri","given":"Mehdi","non-dropping-particle":"","parse-names":false,"suffix":""},{"dropping-particle":"","family":"Mohammadidehcheshmeh","given":"Fatemeh","non-dropping-particle":"","parse-names":false,"suffix":""},{"dropping-particle":"","family":"Mostafaeipour","given":"Ali","non-dropping-particle":"","parse-names":false,"suffix":""}],"container-title":"Energy and Buildings","id":"ITEM-25","issued":{"date-parts":[["2021"]]},"page":"111089","publisher":"Elsevier B.V.","title":"Comprehensive assessment of agricultural waste effect on the thermal bridge phenomenon using ZUB ARGOS software, a case study in Iran","type":"article-journal","volume":"245"},"uris":["http://www.mendeley.com/documents/?uuid=04d640a6-30d1-4d59-b979-3a87d56b2ca9"]},{"id":"ITEM-26","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26","issue":"2","issued":{"date-parts":[["2021","1","6"]]},"page":"494","title":"Sustainable Panels Made with Industrial and Agricultural Waste: Thermal and Environmental Critical Analysis of the Experimental Results","type":"article-journal","volume":"11"},"uris":["http://www.mendeley.com/documents/?uuid=887accc2-9e3a-4ede-8de0-2c7f38c1e3e4"]},{"id":"ITEM-27","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27","issue":"2","issued":{"date-parts":[["2020","1","7"]]},"page":"262","title":"Production of Sustainable Construction Materials Using Agro-Wastes","type":"article-journal","volume":"13"},"uris":["http://www.mendeley.com/documents/?uuid=62368016-c303-41b7-89b3-16d3da36c0a0"]},{"id":"ITEM-28","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28","issued":{"date-parts":[["2019"]]},"page":"2237-2257","publisher":"Springer International Publishing","publisher-place":"Cham","title":"Thermal and Acoustic Building Insulations from Agricultural Wastes","type":"chapter","volume":"3"},"uris":["http://www.mendeley.com/documents/?uuid=d8ddc1d2-2560-4bdb-8e38-8039da77f1ff"]},{"id":"ITEM-29","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29","issue":"2","issued":{"date-parts":[["2019"]]},"page":"2067-2074","title":"Thermal efficient isolating materials from agricultural residues to improve energy efficiency in buildings","type":"article-journal","volume":"10"},"uris":["http://www.mendeley.com/documents/?uuid=71cf1567-a132-47f0-b96a-b4ab4e306dd9"]},{"id":"ITEM-30","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30","issued":{"date-parts":[["2018","12"]]},"page":"72-82","publisher":"Elsevier B.V.","title":"Thermal insulating plates produced on the basis of vegetable agricultural waste","type":"article-journal","volume":"180"},"uris":["http://www.mendeley.com/documents/?uuid=96ca7263-26db-4fed-ab56-165eef692ebe"]},{"id":"ITEM-31","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31","issue":"5","issued":{"date-parts":[["2017"]]},"page":"1185-1191","title":"Valorization of municipal wastewater treatment plant sludge and agro-waste in building materials with thermal insulation properties","type":"article-journal","volume":"16"},"uris":["http://www.mendeley.com/documents/?uuid=774d5410-e8ef-43da-9646-5900f4c98387"]}],"mendeley":{"formattedCitation":"[6, 7, 59, 62, 64, 68, 73, 77, 78, 92, 98, 99, 14, 100, 102–107, 109–111, 26, 114, 31–33, 38, 55, 57]","plainTextFormattedCitation":"[6, 7, 59, 62, 64, 68, 73, 77, 78, 92, 98, 99, 14, 100, 102–107, 109–111, 26, 114, 31–33, 38, 55, 57]","previouslyFormattedCitation":"[6, 7, 62, 65, 67, 70, 74, 78, 79, 94, 98, 99, 14, 100, 102–107, 109–111, 18, 114, 23–25, 31, 52, 53]"},"properties":{"noteIndex":0},"schema":"https://github.com/citation-style-language/schema/raw/master/csl-citation.json"}</w:instrText>
            </w:r>
            <w:r>
              <w:rPr>
                <w:i w:val="0"/>
                <w:sz w:val="16"/>
                <w:szCs w:val="16"/>
                <w:lang w:val="es-ES"/>
              </w:rPr>
              <w:fldChar w:fldCharType="separate"/>
            </w:r>
            <w:r>
              <w:rPr>
                <w:i w:val="0"/>
                <w:sz w:val="16"/>
                <w:szCs w:val="16"/>
                <w:lang w:val="en-GB"/>
              </w:rPr>
              <w:t>[6, 7, 59, 62, 64, 68, 73, 77, 78, 92, 98, 99, 14, 100, 102–107, 109–111, 26, 114, 31–33, 38, 55, 57]</w:t>
            </w:r>
            <w:r>
              <w:rPr>
                <w:i w:val="0"/>
                <w:sz w:val="16"/>
                <w:szCs w:val="16"/>
                <w:lang w:val="es-ES"/>
              </w:rPr>
              <w:fldChar w:fldCharType="end"/>
            </w:r>
          </w:p>
          <w:p w:rsidR="00160424" w:rsidRDefault="00160424" w:rsidP="00326659">
            <w:pPr>
              <w:pStyle w:val="MDPI22heading2"/>
              <w:spacing w:before="240"/>
              <w:ind w:left="0"/>
              <w:jc w:val="center"/>
              <w:rPr>
                <w:i w:val="0"/>
                <w:sz w:val="16"/>
                <w:szCs w:val="16"/>
                <w:lang w:val="en-GB"/>
              </w:rPr>
            </w:pPr>
          </w:p>
        </w:tc>
      </w:tr>
    </w:tbl>
    <w:p w:rsidR="00160424" w:rsidRDefault="00160424" w:rsidP="00160424">
      <w:pPr>
        <w:pStyle w:val="MDPI31text"/>
        <w:rPr>
          <w:lang w:val="en-GB"/>
        </w:rPr>
      </w:pPr>
    </w:p>
    <w:p w:rsidR="00160424" w:rsidRDefault="00160424"/>
    <w:p w:rsidR="00160424" w:rsidRDefault="00160424" w:rsidP="00160424">
      <w:pPr>
        <w:pStyle w:val="MDPI41tablecaption"/>
        <w:ind w:hanging="2608"/>
        <w:jc w:val="center"/>
        <w:rPr>
          <w:lang w:val="en-GB"/>
        </w:rPr>
      </w:pPr>
      <w:r>
        <w:rPr>
          <w:b/>
          <w:lang w:val="en-GB"/>
        </w:rPr>
        <w:t>Table 3.</w:t>
      </w:r>
      <w:r>
        <w:rPr>
          <w:lang w:val="en-GB"/>
        </w:rPr>
        <w:t xml:space="preserve"> Main types and properties of AWBs used by category</w:t>
      </w:r>
    </w:p>
    <w:tbl>
      <w:tblPr>
        <w:tblW w:w="9072" w:type="dxa"/>
        <w:tblInd w:w="5137" w:type="dxa"/>
        <w:tblLayout w:type="fixed"/>
        <w:tblLook w:val="04A0" w:firstRow="1" w:lastRow="0" w:firstColumn="1" w:lastColumn="0" w:noHBand="0" w:noVBand="1"/>
      </w:tblPr>
      <w:tblGrid>
        <w:gridCol w:w="1730"/>
        <w:gridCol w:w="1256"/>
        <w:gridCol w:w="1941"/>
        <w:gridCol w:w="2618"/>
        <w:gridCol w:w="1527"/>
      </w:tblGrid>
      <w:tr w:rsidR="00160424" w:rsidTr="00160424">
        <w:trPr>
          <w:trHeight w:val="457"/>
          <w:tblHeader/>
        </w:trPr>
        <w:tc>
          <w:tcPr>
            <w:tcW w:w="1730"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4"/>
                <w:szCs w:val="14"/>
                <w:lang w:val="en-GB"/>
              </w:rPr>
            </w:pPr>
            <w:bookmarkStart w:id="0" w:name="_GoBack"/>
            <w:bookmarkEnd w:id="0"/>
            <w:r>
              <w:rPr>
                <w:b/>
                <w:i w:val="0"/>
                <w:sz w:val="14"/>
                <w:szCs w:val="14"/>
                <w:lang w:val="en-GB"/>
              </w:rPr>
              <w:t>Type of biomaterials</w:t>
            </w:r>
          </w:p>
        </w:tc>
        <w:tc>
          <w:tcPr>
            <w:tcW w:w="1256"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4"/>
                <w:szCs w:val="14"/>
                <w:lang w:val="en-GB"/>
              </w:rPr>
            </w:pPr>
            <w:r>
              <w:rPr>
                <w:b/>
                <w:i w:val="0"/>
                <w:sz w:val="14"/>
                <w:szCs w:val="14"/>
                <w:lang w:val="en-GB"/>
              </w:rPr>
              <w:t>Main type and form of AWB</w:t>
            </w:r>
          </w:p>
        </w:tc>
        <w:tc>
          <w:tcPr>
            <w:tcW w:w="1941"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4"/>
                <w:szCs w:val="14"/>
                <w:lang w:val="en-GB"/>
              </w:rPr>
            </w:pPr>
            <w:r>
              <w:rPr>
                <w:b/>
                <w:i w:val="0"/>
                <w:sz w:val="14"/>
                <w:szCs w:val="14"/>
                <w:lang w:val="en-GB"/>
              </w:rPr>
              <w:t>Main characteristics of the by-product</w:t>
            </w:r>
          </w:p>
        </w:tc>
        <w:tc>
          <w:tcPr>
            <w:tcW w:w="2618"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4"/>
                <w:szCs w:val="14"/>
                <w:lang w:val="en-GB"/>
              </w:rPr>
            </w:pPr>
            <w:r>
              <w:rPr>
                <w:b/>
                <w:i w:val="0"/>
                <w:sz w:val="14"/>
                <w:szCs w:val="14"/>
                <w:lang w:val="en-GB"/>
              </w:rPr>
              <w:t>Effects on the properties of bio-based products</w:t>
            </w:r>
          </w:p>
        </w:tc>
        <w:tc>
          <w:tcPr>
            <w:tcW w:w="1527"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4"/>
                <w:szCs w:val="14"/>
                <w:lang w:val="en-GB"/>
              </w:rPr>
            </w:pPr>
            <w:r>
              <w:rPr>
                <w:b/>
                <w:i w:val="0"/>
                <w:sz w:val="14"/>
                <w:szCs w:val="14"/>
                <w:lang w:val="en-GB"/>
              </w:rPr>
              <w:t>References</w:t>
            </w:r>
          </w:p>
        </w:tc>
      </w:tr>
      <w:tr w:rsidR="00160424" w:rsidTr="00160424">
        <w:trPr>
          <w:trHeight w:val="457"/>
        </w:trPr>
        <w:tc>
          <w:tcPr>
            <w:tcW w:w="1730" w:type="dxa"/>
            <w:tcBorders>
              <w:top w:val="single" w:sz="4" w:space="0" w:color="auto"/>
              <w:bottom w:val="single" w:sz="4" w:space="0" w:color="A6A6A6"/>
            </w:tcBorders>
            <w:shd w:val="clear" w:color="auto" w:fill="F2F2F2"/>
            <w:vAlign w:val="center"/>
          </w:tcPr>
          <w:p w:rsidR="00160424" w:rsidRDefault="00160424" w:rsidP="00326659">
            <w:pPr>
              <w:pStyle w:val="MDPI22heading2"/>
              <w:spacing w:before="0"/>
              <w:ind w:left="0"/>
              <w:jc w:val="center"/>
              <w:rPr>
                <w:b/>
                <w:i w:val="0"/>
                <w:snapToGrid/>
                <w:color w:val="auto"/>
                <w:sz w:val="14"/>
                <w:szCs w:val="14"/>
                <w:lang w:val="en-GB"/>
              </w:rPr>
            </w:pPr>
            <w:r>
              <w:rPr>
                <w:b/>
                <w:i w:val="0"/>
                <w:snapToGrid/>
                <w:color w:val="auto"/>
                <w:sz w:val="14"/>
                <w:szCs w:val="14"/>
                <w:lang w:val="en-GB"/>
              </w:rPr>
              <w:t>Category 1</w:t>
            </w:r>
          </w:p>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Binding materials, aggregates and/or additives for soil, cement and/or concrete</w:t>
            </w:r>
          </w:p>
        </w:tc>
        <w:tc>
          <w:tcPr>
            <w:tcW w:w="1256" w:type="dxa"/>
            <w:tcBorders>
              <w:top w:val="single" w:sz="4" w:space="0" w:color="auto"/>
              <w:bottom w:val="single" w:sz="4" w:space="0" w:color="A6A6A6"/>
            </w:tcBorders>
            <w:vAlign w:val="center"/>
          </w:tcPr>
          <w:p w:rsidR="00160424" w:rsidRDefault="00160424" w:rsidP="00326659">
            <w:pPr>
              <w:pStyle w:val="MDPI22heading2"/>
              <w:spacing w:before="0"/>
              <w:ind w:left="0"/>
              <w:jc w:val="center"/>
              <w:rPr>
                <w:i w:val="0"/>
                <w:sz w:val="14"/>
                <w:szCs w:val="14"/>
                <w:lang w:val="en-GB"/>
              </w:rPr>
            </w:pPr>
            <w:r>
              <w:rPr>
                <w:i w:val="0"/>
                <w:sz w:val="14"/>
                <w:szCs w:val="14"/>
                <w:lang w:val="en-GB"/>
              </w:rPr>
              <w:t>Rice Husk (Ash)</w:t>
            </w:r>
          </w:p>
          <w:p w:rsidR="00160424" w:rsidRDefault="00160424" w:rsidP="00326659">
            <w:pPr>
              <w:pStyle w:val="MDPI22heading2"/>
              <w:spacing w:before="0"/>
              <w:ind w:left="0"/>
              <w:jc w:val="center"/>
              <w:rPr>
                <w:i w:val="0"/>
                <w:sz w:val="14"/>
                <w:szCs w:val="14"/>
                <w:lang w:val="en-GB"/>
              </w:rPr>
            </w:pPr>
            <w:r>
              <w:rPr>
                <w:i w:val="0"/>
                <w:sz w:val="14"/>
                <w:szCs w:val="14"/>
                <w:lang w:val="en-GB"/>
              </w:rPr>
              <w:t>Sugarcane bagasse (Ash)</w:t>
            </w:r>
          </w:p>
          <w:p w:rsidR="00160424" w:rsidRDefault="00160424" w:rsidP="00326659">
            <w:pPr>
              <w:pStyle w:val="MDPI22heading2"/>
              <w:spacing w:before="0"/>
              <w:ind w:left="0"/>
              <w:jc w:val="center"/>
              <w:rPr>
                <w:sz w:val="14"/>
                <w:szCs w:val="14"/>
                <w:lang w:val="en-GB"/>
              </w:rPr>
            </w:pPr>
            <w:r>
              <w:rPr>
                <w:i w:val="0"/>
                <w:sz w:val="14"/>
                <w:szCs w:val="14"/>
                <w:lang w:val="en-GB"/>
              </w:rPr>
              <w:t>Coconut husks (Ash)</w:t>
            </w:r>
          </w:p>
        </w:tc>
        <w:tc>
          <w:tcPr>
            <w:tcW w:w="1941" w:type="dxa"/>
            <w:vMerge w:val="restart"/>
            <w:tcBorders>
              <w:top w:val="single" w:sz="4" w:space="0" w:color="auto"/>
              <w:bottom w:val="single" w:sz="4" w:space="0" w:color="A6A6A6"/>
            </w:tcBorders>
            <w:shd w:val="clear" w:color="auto" w:fill="auto"/>
            <w:vAlign w:val="center"/>
          </w:tcPr>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r>
              <w:rPr>
                <w:i w:val="0"/>
                <w:sz w:val="14"/>
                <w:szCs w:val="14"/>
                <w:lang w:val="en-GB"/>
              </w:rPr>
              <w:t>Rich in amorphous silica</w:t>
            </w:r>
          </w:p>
          <w:p w:rsidR="00160424" w:rsidRDefault="00160424" w:rsidP="00326659">
            <w:pPr>
              <w:pStyle w:val="MDPI22heading2"/>
              <w:spacing w:before="0"/>
              <w:ind w:left="0"/>
              <w:jc w:val="center"/>
              <w:rPr>
                <w:i w:val="0"/>
                <w:sz w:val="14"/>
                <w:szCs w:val="14"/>
                <w:lang w:val="en-GB"/>
              </w:rPr>
            </w:pPr>
            <w:r>
              <w:rPr>
                <w:i w:val="0"/>
                <w:sz w:val="14"/>
                <w:szCs w:val="14"/>
                <w:lang w:val="en-GB"/>
              </w:rPr>
              <w:t>High pozzolanic activity</w:t>
            </w:r>
          </w:p>
          <w:p w:rsidR="00160424" w:rsidRDefault="00160424" w:rsidP="00326659">
            <w:pPr>
              <w:pStyle w:val="MDPI22heading2"/>
              <w:spacing w:before="0"/>
              <w:ind w:left="0"/>
              <w:jc w:val="center"/>
              <w:rPr>
                <w:i w:val="0"/>
                <w:sz w:val="14"/>
                <w:szCs w:val="14"/>
                <w:lang w:val="en-GB"/>
              </w:rPr>
            </w:pPr>
            <w:r>
              <w:rPr>
                <w:i w:val="0"/>
                <w:sz w:val="14"/>
                <w:szCs w:val="14"/>
                <w:lang w:val="en-GB"/>
              </w:rPr>
              <w:t>Pore-forming additives</w:t>
            </w:r>
          </w:p>
          <w:p w:rsidR="00160424" w:rsidRDefault="00160424" w:rsidP="00326659">
            <w:pPr>
              <w:pStyle w:val="MDPI22heading2"/>
              <w:spacing w:before="0"/>
              <w:ind w:left="0"/>
              <w:jc w:val="center"/>
              <w:rPr>
                <w:i w:val="0"/>
                <w:sz w:val="14"/>
                <w:szCs w:val="14"/>
                <w:lang w:val="en-GB"/>
              </w:rPr>
            </w:pPr>
            <w:r>
              <w:rPr>
                <w:i w:val="0"/>
                <w:sz w:val="14"/>
                <w:szCs w:val="14"/>
                <w:lang w:val="en-GB"/>
              </w:rPr>
              <w:t>Lower specific gravity</w:t>
            </w:r>
          </w:p>
          <w:p w:rsidR="00160424" w:rsidRDefault="00160424" w:rsidP="00326659">
            <w:pPr>
              <w:pStyle w:val="MDPI22heading2"/>
              <w:spacing w:before="0"/>
              <w:ind w:left="0"/>
              <w:jc w:val="center"/>
              <w:rPr>
                <w:i w:val="0"/>
                <w:sz w:val="14"/>
                <w:szCs w:val="14"/>
                <w:lang w:val="en-GB"/>
              </w:rPr>
            </w:pPr>
            <w:r>
              <w:rPr>
                <w:i w:val="0"/>
                <w:sz w:val="14"/>
                <w:szCs w:val="14"/>
                <w:lang w:val="en-GB"/>
              </w:rPr>
              <w:t>Increases setting time</w:t>
            </w:r>
          </w:p>
          <w:p w:rsidR="00160424" w:rsidRDefault="00160424" w:rsidP="00326659">
            <w:pPr>
              <w:pStyle w:val="MDPI22heading2"/>
              <w:spacing w:before="0"/>
              <w:ind w:left="0"/>
              <w:jc w:val="center"/>
              <w:rPr>
                <w:i w:val="0"/>
                <w:sz w:val="14"/>
                <w:szCs w:val="14"/>
                <w:lang w:val="en-GB"/>
              </w:rPr>
            </w:pPr>
            <w:r>
              <w:rPr>
                <w:i w:val="0"/>
                <w:sz w:val="14"/>
                <w:szCs w:val="14"/>
                <w:lang w:val="en-GB"/>
              </w:rPr>
              <w:t>lower thermal conductivity</w:t>
            </w:r>
          </w:p>
        </w:tc>
        <w:tc>
          <w:tcPr>
            <w:tcW w:w="2618" w:type="dxa"/>
            <w:tcBorders>
              <w:top w:val="single" w:sz="4" w:space="0" w:color="auto"/>
              <w:bottom w:val="single" w:sz="4" w:space="0" w:color="A6A6A6"/>
            </w:tcBorders>
          </w:tcPr>
          <w:p w:rsidR="00160424" w:rsidRDefault="00160424" w:rsidP="00326659">
            <w:pPr>
              <w:pStyle w:val="MDPI22heading2"/>
              <w:spacing w:before="0"/>
              <w:ind w:left="0"/>
              <w:jc w:val="center"/>
              <w:rPr>
                <w:i w:val="0"/>
                <w:sz w:val="14"/>
                <w:szCs w:val="14"/>
                <w:lang w:val="en-GB"/>
              </w:rPr>
            </w:pPr>
            <w:r>
              <w:rPr>
                <w:i w:val="0"/>
                <w:sz w:val="14"/>
                <w:szCs w:val="14"/>
                <w:lang w:val="en-GB"/>
              </w:rPr>
              <w:t>Improved mechanical properties (Compressive, flexural, shear and tensile strength)</w:t>
            </w:r>
          </w:p>
          <w:p w:rsidR="00160424" w:rsidRDefault="00160424" w:rsidP="00326659">
            <w:pPr>
              <w:pStyle w:val="MDPI22heading2"/>
              <w:spacing w:before="0"/>
              <w:ind w:left="0"/>
              <w:jc w:val="center"/>
              <w:rPr>
                <w:i w:val="0"/>
                <w:sz w:val="14"/>
                <w:szCs w:val="14"/>
                <w:lang w:val="en-GB"/>
              </w:rPr>
            </w:pPr>
            <w:r>
              <w:rPr>
                <w:i w:val="0"/>
                <w:sz w:val="14"/>
                <w:szCs w:val="14"/>
                <w:lang w:val="en-GB"/>
              </w:rPr>
              <w:t>Reduction of thermal conductivity</w:t>
            </w:r>
          </w:p>
          <w:p w:rsidR="00160424" w:rsidRDefault="00160424" w:rsidP="00326659">
            <w:pPr>
              <w:pStyle w:val="MDPI22heading2"/>
              <w:spacing w:before="0"/>
              <w:ind w:left="0"/>
              <w:jc w:val="center"/>
              <w:rPr>
                <w:i w:val="0"/>
                <w:sz w:val="14"/>
                <w:szCs w:val="14"/>
                <w:lang w:val="en-GB"/>
              </w:rPr>
            </w:pPr>
            <w:r>
              <w:rPr>
                <w:i w:val="0"/>
                <w:sz w:val="14"/>
                <w:szCs w:val="14"/>
                <w:lang w:val="en-GB"/>
              </w:rPr>
              <w:t>Density reduction (lighter materials)</w:t>
            </w:r>
          </w:p>
          <w:p w:rsidR="00160424" w:rsidRDefault="00160424" w:rsidP="00326659">
            <w:pPr>
              <w:pStyle w:val="MDPI22heading2"/>
              <w:spacing w:before="0"/>
              <w:ind w:left="0"/>
              <w:jc w:val="center"/>
              <w:rPr>
                <w:i w:val="0"/>
                <w:sz w:val="14"/>
                <w:szCs w:val="14"/>
                <w:lang w:val="en-GB"/>
              </w:rPr>
            </w:pPr>
            <w:r>
              <w:rPr>
                <w:i w:val="0"/>
                <w:sz w:val="14"/>
                <w:szCs w:val="14"/>
                <w:lang w:val="en-GB"/>
              </w:rPr>
              <w:t>Better resistance to acid attack</w:t>
            </w:r>
          </w:p>
          <w:p w:rsidR="00160424" w:rsidRDefault="00160424" w:rsidP="00326659">
            <w:pPr>
              <w:pStyle w:val="MDPI22heading2"/>
              <w:spacing w:before="0"/>
              <w:ind w:left="0"/>
              <w:jc w:val="center"/>
              <w:rPr>
                <w:i w:val="0"/>
                <w:sz w:val="14"/>
                <w:szCs w:val="14"/>
                <w:lang w:val="en-GB"/>
              </w:rPr>
            </w:pPr>
            <w:r>
              <w:rPr>
                <w:i w:val="0"/>
                <w:sz w:val="14"/>
                <w:szCs w:val="14"/>
                <w:lang w:val="en-GB"/>
              </w:rPr>
              <w:t>Increased resistance to chloride penetration</w:t>
            </w:r>
          </w:p>
          <w:p w:rsidR="00160424" w:rsidRDefault="00160424" w:rsidP="00326659">
            <w:pPr>
              <w:pStyle w:val="MDPI22heading2"/>
              <w:spacing w:before="0"/>
              <w:ind w:left="0"/>
              <w:jc w:val="center"/>
              <w:rPr>
                <w:i w:val="0"/>
                <w:sz w:val="14"/>
                <w:szCs w:val="14"/>
                <w:lang w:val="en-GB"/>
              </w:rPr>
            </w:pPr>
            <w:r>
              <w:rPr>
                <w:i w:val="0"/>
                <w:sz w:val="14"/>
                <w:szCs w:val="14"/>
                <w:lang w:val="en-GB"/>
              </w:rPr>
              <w:t>Lower water absorption</w:t>
            </w:r>
          </w:p>
          <w:p w:rsidR="00160424" w:rsidRDefault="00160424" w:rsidP="00326659">
            <w:pPr>
              <w:pStyle w:val="MDPI22heading2"/>
              <w:ind w:left="0"/>
              <w:jc w:val="center"/>
              <w:rPr>
                <w:i w:val="0"/>
                <w:sz w:val="14"/>
                <w:szCs w:val="14"/>
                <w:lang w:val="en-GB"/>
              </w:rPr>
            </w:pPr>
            <w:r>
              <w:rPr>
                <w:i w:val="0"/>
                <w:sz w:val="14"/>
                <w:szCs w:val="14"/>
                <w:lang w:val="en-GB"/>
              </w:rPr>
              <w:t>Reduced permeability</w:t>
            </w:r>
          </w:p>
          <w:p w:rsidR="00160424" w:rsidRDefault="00160424" w:rsidP="00326659">
            <w:pPr>
              <w:pStyle w:val="MDPI22heading2"/>
              <w:spacing w:before="0"/>
              <w:ind w:left="0"/>
              <w:jc w:val="center"/>
              <w:rPr>
                <w:i w:val="0"/>
                <w:sz w:val="14"/>
                <w:szCs w:val="14"/>
                <w:lang w:val="en-GB"/>
              </w:rPr>
            </w:pPr>
            <w:r>
              <w:rPr>
                <w:i w:val="0"/>
                <w:sz w:val="14"/>
                <w:szCs w:val="14"/>
                <w:lang w:val="en-GB"/>
              </w:rPr>
              <w:t>Improved durability</w:t>
            </w:r>
          </w:p>
          <w:p w:rsidR="00160424" w:rsidRDefault="00160424" w:rsidP="00326659">
            <w:pPr>
              <w:pStyle w:val="MDPI22heading2"/>
              <w:spacing w:before="0"/>
              <w:ind w:left="0"/>
              <w:jc w:val="center"/>
              <w:rPr>
                <w:i w:val="0"/>
                <w:sz w:val="14"/>
                <w:szCs w:val="14"/>
                <w:lang w:val="en-GB"/>
              </w:rPr>
            </w:pPr>
            <w:r>
              <w:rPr>
                <w:i w:val="0"/>
                <w:sz w:val="14"/>
                <w:szCs w:val="14"/>
                <w:lang w:val="en-GB"/>
              </w:rPr>
              <w:t xml:space="preserve">Improved workability </w:t>
            </w:r>
          </w:p>
          <w:p w:rsidR="00160424" w:rsidRDefault="00160424" w:rsidP="00326659">
            <w:pPr>
              <w:pStyle w:val="MDPI22heading2"/>
              <w:spacing w:before="0"/>
              <w:ind w:left="0"/>
              <w:jc w:val="center"/>
              <w:rPr>
                <w:i w:val="0"/>
                <w:sz w:val="14"/>
                <w:szCs w:val="14"/>
                <w:lang w:val="en-GB"/>
              </w:rPr>
            </w:pPr>
            <w:r>
              <w:rPr>
                <w:i w:val="0"/>
                <w:sz w:val="14"/>
                <w:szCs w:val="14"/>
                <w:lang w:val="en-GB"/>
              </w:rPr>
              <w:t>Improvement of the geotechnical properties of the soil</w:t>
            </w:r>
          </w:p>
        </w:tc>
        <w:tc>
          <w:tcPr>
            <w:tcW w:w="1527" w:type="dxa"/>
            <w:tcBorders>
              <w:top w:val="single" w:sz="4" w:space="0" w:color="auto"/>
              <w:bottom w:val="single" w:sz="4" w:space="0" w:color="A6A6A6"/>
            </w:tcBorders>
          </w:tcPr>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right="-108"/>
              <w:jc w:val="center"/>
              <w:rPr>
                <w:i w:val="0"/>
                <w:sz w:val="14"/>
                <w:szCs w:val="14"/>
                <w:lang w:val="en-GB"/>
              </w:rPr>
            </w:pPr>
            <w:r>
              <w:rPr>
                <w:i w:val="0"/>
                <w:sz w:val="14"/>
                <w:szCs w:val="14"/>
                <w:lang w:val="en-GB"/>
              </w:rPr>
              <w:fldChar w:fldCharType="begin" w:fldLock="1"/>
            </w:r>
            <w:r>
              <w:rPr>
                <w:i w:val="0"/>
                <w:sz w:val="14"/>
                <w:szCs w:val="14"/>
                <w:lang w:val="en-GB"/>
              </w:rPr>
              <w:instrText>ADDIN CSL_CITATION {"citationItems":[{"id":"ITEM-1","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1","issued":{"date-parts":[["2021","5"]]},"page":"122851","publisher":"Elsevier Ltd","title":"Use of different agro-waste ashes in concrete for effective upcycling of locally available resources","type":"article-journal","volume":"285"},"uris":["http://www.mendeley.com/documents/?uuid=6e943b5f-38b6-4d46-8f12-e38af444361e"]},{"id":"ITEM-2","itemData":{"DOI":"10.1016/j.petrol.2020.107911","ISSN":"09204105","abstract":"In oil-well cementing, Portland cement is commonly used as a binder in cement slurry formulations. However, a significant amount of CO2 is released into the atmosphere during the production of clinker, the main in-process materials in cement manufacturing. Again, the use of non-renewable resources in cement production makes the process unsustainable. Over the years, chemical and physical analyses of some industrial and agro wastes have revealed characteristics that make them useful as supplementary cementitious materials. Some of these byproducts contain chemicals that can be extracted to modify the fresh and hardened properties of cement-based materials. These materials include coal fly ash, ground granulated blast furnace slag (GGBFS), silica fume, granite waste powder (GWP), rice biomass, palm oil biomass, sugarcane biomass, wood biomass, coconut biomass, and corn biomass. The purpose of this study is to investigate the industrial and agro wastes that were used in cement-based materials and make recommendations for future applications of these materials in oil-well cementing. An overview of experimental procedures and conclusions from laboratory and field studies conducted to evaluate the performance of such materials as cement admixtures is presented. A summary of key findings has also been reported. We recommend extensive evaluation of GWP as a filler/pozzolanic material or alternative to silica flour as an anti-strength retrogression agent. Secondly, we recommend an investigation into the use of other waste materials such as RHA as fillers in cement formulations to enhance the early-age strength development of fly ash and GGBFS oil-well cement systems, especially at low-temperature conditions. Finally, we recommend an assessment of POFA as an extender and the evaluation of both POFA and RHA as anti-strength retrogression agents in oil-well cement formulations.","author":[{"dropping-particle":"","family":"Adjei","given":"Stephen","non-dropping-particle":"","parse-names":false,"suffix":""},{"dropping-particle":"","family":"Elkatatny","given":"Salaheldin","non-dropping-particle":"","parse-names":false,"suffix":""}],"container-title":"Journal of Petroleum Science and Engineering","id":"ITEM-2","issue":"September","issued":{"date-parts":[["2020","12"]]},"page":"107911","publisher":"Elsevier B.V.","title":"A highlight on the application of industrial and agro wastes in cement-based materials","type":"article-journal","volume":"195"},"uris":["http://www.mendeley.com/documents/?uuid=96142f02-59cd-488c-ab8f-8aaba1ad6c18"]},{"id":"ITEM-3","itemData":{"DOI":"10.1016/j.jclepro.2020.125429","ISSN":"09596526","abstract":"Alkali-activated binders are sustainable alternatives to carbon-intensive conventional cements. A comprehensive review of the potential of different agro-waste ashes and their performance as precursors in alkali-activated binders are essential to enable their acceptance in the construction sector. Hence, the present study focusses on a systematic review of the alkali-activation of bagasse ash, rice husk ash, corn cob ash, palm oil fuel ash, wheat straw ash, and sugarcane straw ash. Moreover, their influence on the mechanical and durability characteristics of alkali-activated concrete is also presented. Based on the review, it is found that except for rice husk ash, all the other agro-waste ashes have almost similar silica content as that of fly ash. The morphologies of the different agro-waste ashes are found to be distinct. Incorporation of agro-waste ashes in fly ash-based binders results in better resistance to acid attack than slag-based binders. Addition of agro-waste ashes brought down the drying shrinkage of slag-based binders significantly. Ambient curing is beneficial for bagasse ash-based alkali-activated mortar specimens. Water absorption is higher for agro-waste ash based alkali-activated binder specimens due to the porous cellular structure of agro-waste ashes. Enhanced performance at elevated temperatures is observed for agro-waste ash based alkali-activated binders. Rice husk ash-based binders are remarkably stable at elevated temperatures.","author":[{"dropping-particle":"","family":"Athira","given":"VS","non-dropping-particle":"","parse-names":false,"suffix":""},{"dropping-particle":"","family":"Charitha","given":"V.","non-dropping-particle":"","parse-names":false,"suffix":""},{"dropping-particle":"","family":"Athira","given":"G.","non-dropping-particle":"","parse-names":false,"suffix":""},{"dropping-particle":"","family":"Bahurudeen","given":"A.","non-dropping-particle":"","parse-names":false,"suffix":""}],"container-title":"Journal of Cleaner Production","id":"ITEM-3","issued":{"date-parts":[["2021","3"]]},"page":"125429","publisher":"Elsevier Ltd","title":"Agro-waste ash based alkali-activated binder: Cleaner production of zero cement concrete for construction","type":"article-journal","volume":"286"},"uris":["http://www.mendeley.com/documents/?uuid=17973aba-a1fe-44c7-97c3-cb61ee3265cb"]},{"id":"ITEM-4","itemData":{"DOI":"10.3390/app112110363","ISBN":"3412434523","ISSN":"2076-3417","abstract":"Increased amounts of available biomass residues from agricultural food production are present widely around the globe. These biomass residues can find essential applications as bioenergy feedstock and precursors to produce value-added materials. This study assessed the production of biogenic silica (SiO2) from different biomass residues in Africa, including cornhusk, corncob, yam peelings, cassava peelings and coconut husks. Two processes were performed to synthesize the biogenic silica. First, the biomass fuels were chemically pre-treated with 1 and 5% w/v citric acid solutions. In the second stage, combustion at 600 °C for 2 h in a muffle oven was applied. The characterization of the untreated biomasses was conducted using Inductively coupled plasma—optical emission spectrometry (ICP-OES), thermal analysis (TG-DTA) and Fourier-transform infrared spectroscopy (FTIR). The resulting ashes from the combustion step were subjected to ICP, nitrogen physisorption, Energy dispersive X-ray spectroscopy (EDX) as well as X-ray diffraction (XRD). ICP results revealed that the SiO2 content in the ashes varies between 42.2 to 81.5 wt.% db and 53.4 to 90.8 wt.% db after acidic pre-treatment with 1 and 5 w/v% acid, respectively. The relative reductions of K2O by the citric acid in yam peel was the lowest (79 wt.% db) in comparison to 92, 97, 98 and 97 wt.% db calculated for corncob, cassava peel, coconut husk and cornhusk, respectively. XRD analysis revealed dominant crystalline phases of arcanite (K2SO4), sylvite (KCl) and calcite (CaCO3) in ashes of the biomass fuels pre-treated with 1 w/v% citric acid due to potassium and calcium ions present. In comparison, the 5 w/v% citric acid pre-treatment produced amorphous, biogenic silica with specific surface areas of up to 91 m2/g and pore volumes up to 0.21 cm3/g. The examined biomass residues are common wastes from food production in Africa without competition in usage with focus application. Our studies have highlighted a significant end-value to these wastes by the extraction of high quality, amorphous silica, which can be considered in applications such as catalyst support, construction material, concrete and backing material.","author":[{"dropping-particle":"","family":"Prempeh","given":"Clement Owusu","non-dropping-particle":"","parse-names":false,"suffix":""},{"dropping-particle":"","family":"Formann","given":"Steffi","non-dropping-particle":"","parse-names":false,"suffix":""},{"dropping-particle":"","family":"Schliermann","given":"Thomas","non-dropping-particle":"","parse-names":false,"suffix":""},{"dropping-particle":"","family":"Dizaji","given":"Hossein Beidaghy","non-dropping-particle":"","parse-names":false,"suffix":""},{"dropping-particle":"","family":"Nelles","given":"Michael","non-dropping-particle":"","parse-names":false,"suffix":""}],"container-title":"Applied Sciences","id":"ITEM-4","issue":"21","issued":{"date-parts":[["2021","11","4"]]},"page":"10363","title":"Extraction and Characterization of Biogenic Silica Obtained from Selected Agro-Waste in Africa","type":"article-journal","volume":"11"},"uris":["http://www.mendeley.com/documents/?uuid=b6a0bba0-3d3f-4694-8050-2ad4e579ed48"]},{"id":"ITEM-5","itemData":{"DOI":"10.1016/j.clet.2021.100224","ISSN":"26667908","abstract":"A paradigm shift is observed in the production of ordinary Portland cement (OPC) due to its high carbon emission worldwide and the need for adopting sustainability in construction industry. For the same, newer practices have been proposed, which includes the production of sustainable cement whose escalating demand is associated with utilization of different supplementary cementitious materials (SCMs). These SCMs, act as a key component in sustainable construction by emitting lesser carbon. This review endeavors to critically examine the role of different SCMs obtained from industrial by-products, natural minerals and agricultural wastes likes blast furnace slag, silica fume, calcined kaolin, calcined dead burnt magnesite, Ye'elimite, Anhydrite and sugarcane ash in producing sustainable cement and discusses their hydration reactivity at microstructural level. Insights derived from different published research work shows the formation of strength compounds like C–S–H and C-A-S-H which are responsible for improved engineering properties.","author":[{"dropping-particle":"","family":"Chand","given":"Gaurav","non-dropping-particle":"","parse-names":false,"suffix":""}],"container-title":"Cleaner Engineering and Technology","id":"ITEM-5","issue":"March","issued":{"date-parts":[["2021","10"]]},"page":"100224","publisher":"Elsevier Ltd","title":"Microstructural study of sustainable cements produced from industrial by-products, natural minerals and agricultural wastes: A critical review on engineering properties","type":"article-journal","volume":"4"},"uris":["http://www.mendeley.com/documents/?uuid=ef04c6d0-7123-46c9-917b-73c34c9e2e33"]},{"id":"ITEM-6","itemData":{"DOI":"10.1016/j.jobe.2021.102491","ISSN":"23527102","abstract":"The construction industry demands a huge extraction of natural resources along with ample energy consumption; hence the search for new technologies is essential to minimize environmental impacts. The incorporation of natural by-products as reinforcement elements in cement matrix composites production has been studied as an alternative to reduce the use of non-renewable raw materials. The most common natural by-products in Brazil are coffee husk and sugarcane bagasse, which, despite their use by some industries, have yet large non-used amounts, needing adequate disposal of and new ways to add value to waste. This work aimed at evaluating the feasibility of producing concrete blocks partially replacing the crushed stones by sugarcane bagasse and coffee husk agricultural waste. For each residue, the replacement percentages of 2.5%, 5%, 7.5% and 10% (V/V) were evaluated (separately), in addition to a formulation without the use of agricultural residues. Agricultural waste was treated for extractive removal and later evaluated based on their morphological, chemical and physical characterization. The mass mix used was 20: 100: 170: 17.05 (cement: sand: crushed stone: water). The blocks were evaluated for their bulk density, water absorption, compressive strength, thermal and microstructure properties. Agricultural waste used as reinforcement improved physical, mechanical and thermal properties of concrete blocks. Sugarcane bagasse showed a greater potential for its use as reinforcement in concrete blocks than coffee husk. The formulation using 5% sugarcane bagasse offered the best results, which allowed the blocks to present the lowest water absorption values and the highest compressive strength values, as well as being one of the best treatments when evaluating thermal properties, meeting all the commercialization standards criteria.","author":[{"dropping-particle":"","family":"Souza","given":"Alice Benassi","non-dropping-particle":"","parse-names":false,"suffix":""},{"dropping-particle":"","family":"Ferreira","given":"Higor Silva","non-dropping-particle":"","parse-names":false,"suffix":""},{"dropping-particle":"","family":"Vilela","given":"Alan Pereira","non-dropping-particle":"","parse-names":false,"suffix":""},{"dropping-particle":"","family":"Viana","given":"Queilla Santos","non-dropping-particle":"","parse-names":false,"suffix":""},{"dropping-particle":"","family":"Mendes","given":"Juliana Farinassi","non-dropping-particle":"","parse-names":false,"suffix":""},{"dropping-particle":"","family":"Mendes","given":"Rafael Farinassi","non-dropping-particle":"","parse-names":false,"suffix":""}],"container-title":"Journal of Building Engineering","id":"ITEM-6","issue":"March","issued":{"date-parts":[["2021","10"]]},"page":"102491","title":"Study on the feasibility of using agricultural waste in the production of concrete blocks","type":"article-journal","volume":"42"},"uris":["http://www.mendeley.com/documents/?uuid=175d6df2-4802-4714-8ed8-40bc0af22c94"]},{"id":"ITEM-7","itemData":{"DOI":"10.3390/ma14092089","ISSN":"1996-1944","abstract":"Resource recovery from waste is one of the most important ways to implement the so-called circular economy, and the use of alkali activated materials can become an alternative for traditional PC-based materials. These types of materials are based on waste resources involving a lower carbon footprint and present similar or high properties and good durability compared to that Portland cement (PC). This research work proposes using new waste generated in different types of industries. Four waste types were employed: fluid catalytic cracking residue (FCC) from the petrochemical industry; ceramic sanitary ware (CSW) from the construction industry; rice husk ash (RHA); diatomaceous waste from beer filtration (DB) (food industry). FCC and CSW were employed as precursor materials, and mixtures of both showed good properties of the obtained alkali activated materials generated with commercial products as activators (NaOH/waterglass). RHA and DB were herein used as an alternative silica source to prepare the alkaline activating solution. Mechanical behavior was studied by the compressive strength development of mortars. The corresponding pastes were characterized by X-ray diffraction, thermogravimetric analysis, and microscopy studies. The results were satisfactory, and demonstrated that employing these alternative activators from waste produces alkali activated materials with good mechanical properties, which were sometimes similar or even better than those obtained with commercial reagents.","author":[{"dropping-particle":"","family":"Payá","given":"Jordi","non-dropping-particle":"","parse-names":false,"suffix":""},{"dropping-particle":"","family":"Soriano","given":"Lourdes","non-dropping-particle":"","parse-names":false,"suffix":""},{"dropping-particle":"","family":"Font","given":"Alba","non-dropping-particle":"","parse-names":false,"suffix":""},{"dropping-particle":"","family":"Borrachero Rosado","given":"Maria Victoria","non-dropping-particle":"","parse-names":false,"suffix":""},{"dropping-particle":"","family":"Nande","given":"Javier Alejandro","non-dropping-particle":"","parse-names":false,"suffix":""},{"dropping-particle":"","family":"Monzo Balbuena","given":"Jose María","non-dropping-particle":"","parse-names":false,"suffix":""}],"container-title":"Materials","id":"ITEM-7","issue":"9","issued":{"date-parts":[["2021","4","21"]]},"page":"2089","title":"Reuse of Industrial and Agricultural Waste in the Fabrication of Geopolymeric Binders: Mechanical and Microstructural Behavior","type":"article-journal","volume":"14"},"uris":["http://www.mendeley.com/documents/?uuid=4d18b546-7c54-4a3e-b1ae-1abbd7d372d4"]},{"id":"ITEM-8","itemData":{"DOI":"10.46488/NEPT.2021.v20i01.040","ISSN":"09726268","abstract":"Recent developments in the reuse of agricultural residues/resources have led to environmental sustainability and cleaner technology emphasizing the utilisation of natural resources. Novel approaches to sustainable and energy conservations inter-relates the scientific and practical applications employed in engineering solutions. The increasing importance of biomass had led to an acute need for mitigating global sustainable problems. In the third world economics, Rice Husk (RH) collected from rice milling industry is considered as one of the abundant and invaluable agro-based residues. A focus on industrial food production and its sustainability is due to the generation of huge quantity of RH. The improper handling and disposal management of RH has resulted in environmental and population health risk, due to its large space occupancy and leaching. The effective utilization and study of rice husk in various industrial applications such as construction industry, energy production, water purification and soil stabilization have shown acceptable results. This review discusses the current research works focussing on the suitability of RH and its ash over a wide field of applications. Silica being the dominant content in RH and Rice Husk Ash (RHA) has attracted interest among the researchers to develop it into high strength composite materials, porous nanomaterials, a precursor of renewable energy and soil stabilising biochars. Replacement of fine aggregates with RHA has improved the strength and durability of the concrete. The RHA is also developed into an adsorbent and coagulant in water purification. The binding between the ions present in impure water and highly reactive silica bond enhances the removal efficiencies of metal ions in water treatments. Very few researches are carried out using RH compared with the pyrolyzed RHA as an alternative. This paper highlights the various field of RH applications and suggests composting of RH with nitrogen-rich garden waste to obtain an enriched soil stabilizing product with high nutrient and organic value. This approach would restore RH in its the place of generation, thereby improving the economic value of the agricultural mass and sustainable way of living.","author":[{"dropping-particle":"","family":"Geethakarthi","given":"A.","non-dropping-particle":"","parse-names":false,"suffix":""}],"container-title":"Nature Environment and Pollution Technology","id":"ITEM-8","issue":"1","issued":{"date-parts":[["2021","3","1"]]},"page":"349-355","title":"Novel Approaches Towards Sustainable Management of an Agricultural Residue - The Rice Husk","type":"article-journal","volume":"20"},"uris":["http://www.mendeley.com/documents/?uuid=b2a142a8-5167-46c4-b6ef-29599ed063a8"]},{"id":"ITEM-9","itemData":{"DOI":"10.1007/s10064-020-02047-8","ISBN":"1006402002047","ISSN":"1435-9529","abstract":"The waste generated from the agriculture and construction sector is a serious threat to the environment due to its disposal problems. This study is an attempt to utilize agriculture and construction waste to stabilize the geotechnical properties of clayey soil to use the composite as sub-grade material. For this purpose, rice husk ash (agriculture waste) and construction demolition waste (used construction waste) are mixed in varying amounts in clayey soil alone and along with lime to obtain the best sub-grade material. The results of the experimental testing reveal that the geotechnical properties of clayey soil are improved by stabilizing it with various waste materials thereby solving their disposal problem thus sustaining a healthy environment. The use of wastes and lime in combination improves the unconfined compressive strength, California bearing ratio, and resilient modulus of the composite. The mix obtained on the addition of rice husk ash and construction demolition waste along with lime can be used as a sub-grade material thus achieving higher economic benefits.","author":[{"dropping-particle":"","family":"Sharma","given":"Abhishek","non-dropping-particle":"","parse-names":false,"suffix":""},{"dropping-particle":"","family":"Sharma","given":"R. K.","non-dropping-particle":"","parse-names":false,"suffix":""}],"container-title":"Bulletin of Engineering Geology and the Environment","id":"ITEM-9","issue":"3","issued":{"date-parts":[["2021","3","21"]]},"page":"2473-2484","publisher":"Bulletin of Engineering Geology and the Environment","title":"Sub-grade characteristics of soil stabilized with agricultural waste, constructional waste, and lime","type":"article-journal","volume":"80"},"uris":["http://www.mendeley.com/documents/?uuid=6ddf5aff-c223-4ad1-b50f-874c77797a43"]},{"id":"ITEM-10","itemData":{"DOI":"10.21660/2021.87.j2325","ISSN":"21862982","abstract":"Geopolymer is a renewable construction material that reduces dependence on ordinary portland cement (OPC), where OPC manufacturing impacts carbon dioxide (CO2) emissions. The main aspect of geopolymers being studied is the precursor of pozzolanic material, used as a cement substitute because it contains aluminosilicate (Si-Al). Polymerization occurs between the precursors, reacted by alkaline activator solution (AAS). Sodium hydroxide (NaOH) and sodium silicate (Na2SiO3) were used as AAS. In this study, local precursors from industrial waste and biomass were utilized. Fly ash was employed as a reference in the precursor by 5% – 10% substitution of glass powder, rice husk ash, bagasse ash, and palm shell ash. Moreover, 2% superplasticizer and 5% extra water were used to increase the flowability of fresh geopolymer. Tests were carried out on the setting time of paste, flow table, and compressive strength of geopolymer mortar. The tests were on the initial setting time of 25–75 minutes and the final setting time of 40–115 minutes. The setting time results revealed that the time of each substitution accelerated geopolymerization due to the substitution of precursors containing higher CaO and SiO2. Setting time and flowability/workability had a linear regression correlation (R2) of 0.95, with the flow table ranging from 180–250 mm. The compressive strength ranged from 25.88 – 36.36 MPa through a curing temperature of 70°C for 24 hours, followed by curing at ambient temperature for up to 28 days.","author":[{"dropping-particle":"","family":"Afriansya","given":"Rahmad","non-dropping-particle":"","parse-names":false,"suffix":""},{"dropping-particle":"","family":"Astuti","given":"Pinta","non-dropping-particle":"","parse-names":false,"suffix":""},{"dropping-particle":"","family":"Ratnadewati","given":"Valda Salsabila","non-dropping-particle":"","parse-names":false,"suffix":""},{"dropping-particle":"","family":"Randisyah","given":"Julian","non-dropping-particle":"","parse-names":false,"suffix":""},{"dropping-particle":"","family":"Ramadhona","given":"Tito Yoga","non-dropping-particle":"","parse-names":false,"suffix":""}],"container-title":"International Journal of GEOMATE","id":"ITEM-10","issue":"87","issued":{"date-parts":[["2021","11","1"]]},"page":"64-69","title":"Investigation of setting time and flowability of geopolymer mortar using local industry and agriculture waste as precursor in Indonesia","type":"article-journal","volume":"21"},"uris":["http://www.mendeley.com/documents/?uuid=e13031a6-7273-4f59-9cff-c84e32b7804d"]},{"id":"ITEM-11","itemData":{"DOI":"10.1007/s42452-020-03369-8","ISBN":"0123456789","ISSN":"2523-3963","abstract":"The reuse of industrial and agricultural wastes is an alternative method to provide low-cost building materials for the construction industry and reduce the environmental pollutions. This study evaluates the feasibility of using a couple of waste materials including palm fiber, palm fiber ash and fiber bundles both individually and in combination with lime to improve strength characteristics of clayey sand. A series of laboratory tests were performed on samples cured for 7, 14, 28 and 56 days to investigate the compaction properties, unconfined compressive strength (UCS) and failure characteristics of the untreated and lime-treated clayey sand. The results demonstrate that the application of all the additives resulted in a noticeable increase in strength, and both treated and untreated specimens exhibited more ductile behavior. It was also revealed that the mixture of lime and fiber performed more impressively compared to that of lime and fiber individually and the UCS of the improved specimens depends on fiber length and curing period. Inclusion of the various proportions of palm fiber, palm fiber ash and lime increased the optimum moisture content (OMC) and decreased the maximum dry density (MDD), while the addition of fiber bundles decreased the value of MDD and OMC. Palm fiber ash was more effective in increasing the UCS of specimens, and fiber bundles had the most significant impact on the variations of compaction properties.","author":[{"dropping-particle":"","family":"Irani","given":"Nazanin","non-dropping-particle":"","parse-names":false,"suffix":""},{"dropping-particle":"","family":"Ghasemi","given":"Mojtaba","non-dropping-particle":"","parse-names":false,"suffix":""}],"container-title":"SN Applied Sciences","id":"ITEM-11","issue":"10","issued":{"date-parts":[["2020","10","9"]]},"page":"1660","publisher":"Springer International Publishing","title":"Effects of the inclusion of industrial and agricultural wastes on the compaction and compression properties of untreated and lime-treated clayey sand","type":"article-journal","volume":"2"},"uris":["http://www.mendeley.com/documents/?uuid=86918ffd-7d76-487e-a1bf-c83d18c4f1f2"]},{"id":"ITEM-12","itemData":{"DOI":"10.1016/j.jclepro.2020.122211","ISSN":"09596526","abstract":"Residual wastes of large-scale productions are constantly gaining attention in developing countries for their possible use in manufacturing of sustainable materials. Natural fibers (jute fibers) that are abundantly available in agriculturally progressive countries when used in concrete can engage construction industry for adopting environmentally friendly material composites. Jute fibers have tendency to improve performance of concrete in terms of energy absorption. Structures that are vulnerable to blast happenings are supposed to absorb the high impact energy in case of such unprecedented event. The overall goal of the research program is to improve the dynamic performance of concrete by addition of natural fibers. The specific aim of this study is to improve impact resistance of concrete walls by addition of jute fibers. Prototype walls are prepared using steel rebars and GFRP rebars with normal concrete and jute fiber reinforced concrete. 50 mm long jute fibers are used, 5% by mass of cement. Mix design ratio of 1: 2: 3: 0.6 (Cement: Sand: Aggregates: w/c) is taken. Impact testing is performed using modified pendulum impact apparatus. Impact strength and dynamic response is investigated. Dynamic properties are determined at different damage stages. Post impact fiber concrete matrix is analyzed. Empirical and analytical equations are developed based on obtained results. The obtained results show domination of GFRP rebars reinforced concrete walls having jute fibers over other combinations. Thus, obtained dominant combination of rebars and fiber reinforced concrete can be practically implemented to avoid possible spreading of concrete fragments against blast impact, saving human lives.","author":[{"dropping-particle":"","family":"Ahmed","given":"Shehryar","non-dropping-particle":"","parse-names":false,"suffix":""},{"dropping-particle":"","family":"Ali","given":"Majid","non-dropping-particle":"","parse-names":false,"suffix":""}],"container-title":"Journal of Cleaner Production","id":"ITEM-12","issued":{"date-parts":[["2020","9"]]},"page":"122211","publisher":"Elsevier Ltd","title":"Use of agriculture waste as short discrete fibers and glass-fiber-reinforced-polymer rebars in concrete walls for enhancing impact resistance","type":"article-journal","volume":"268"},"uris":["http://www.mendeley.com/documents/?uuid=2b357bb2-4ac5-4c83-a739-f64402c1a4ed"]},{"id":"ITEM-13","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13","issued":{"date-parts":[["2020","9"]]},"page":"119346","publisher":"Elsevier Ltd","title":"Application of agro and non-agro waste materials for unfired earth blocks construction: A review","type":"article-journal","volume":"254"},"uris":["http://www.mendeley.com/documents/?uuid=08bed32a-416e-498c-91d8-d75ed5c30a95"]},{"id":"ITEM-14","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14","issue":"17","issued":{"date-parts":[["2020","8","27"]]},"page":"6971","title":"The Utilization of Agricultural Waste as Agro-Cement in Concrete: A Review","type":"article-journal","volume":"12"},"uris":["http://www.mendeley.com/documents/?uuid=a019a491-727f-47c0-8e54-6efc9e0b7989"]},{"id":"ITEM-15","itemData":{"DOI":"10.1016/j.conbuildmat.2018.05.271","ISSN":"09500618","abstract":"Cement is a critical material for urbanization and its production is responsible for most of the CO2 emissions in the world. The use of substances capable of substituting the material responsible for greenhouse gases can reduce global warming, which is caused by the emission of greenhouse gases into the atmosphere, especially CO2. Among such materials is agricultural waste ash which has been found suitable to partially replace Portland cement in concrete production and can contribute to a decline of the environmental impact of cement production. The objectives of this study were to evaluate the effect of two agricultural wastes namely: rice husk and bagasse which were burnt in the absence of oxygen at 700 °C, in order to produce biochar, on the mechanical properties of concrete samples containing variable amounts of these substitutes. X-ray diffraction, BET and Scanning Electron Microscopy were applied for biochar characterization and investigation of its feasibility in concrete. A total of 0, 5 and 10% of the cement (by mass) was replaced by the agricultural waste biochar. For these mixtures, mechanical tests were conducted. The results were compared with those of concrete without biochar (control concrete), with compressive strength and splitting tensile strength. The results showed that the synthesized materials can be used as pozzolanic materials based on the XRD, SEM and BET methods. Concrete samples containing pretreated rice husk biochar (5%), unpretreated rice husk biochar (5%), pretreated bagasse biochar (5%), unpretreated bagasse biochar (5%), pretreated bagasse biochar (10%), and unpretreated bagasse biochar (10%) had a compressive strength of 36, 20.4, 54.8, 24.4, 21.1 and 23% higher than the control concrete, respectively. There was a 78% increase in tensile strength for concrete sample with 5% treated bagasse biochar compared to the concrete without any biochar. Overall, it has been concluded that rice husk and bagasse biochars are favorable substitutes and can be used in concrete without any adverse effect on the environment.","author":[{"dropping-particle":"","family":"Asadi Zeidabadi","given":"Zahra","non-dropping-particle":"","parse-names":false,"suffix":""},{"dropping-particle":"","family":"Bakhtiari","given":"Somayeh","non-dropping-particle":"","parse-names":false,"suffix":""},{"dropping-particle":"","family":"Abbaslou","given":"Hakime","non-dropping-particle":"","parse-names":false,"suffix":""},{"dropping-particle":"","family":"Ghanizadeh","given":"Ali Reza","non-dropping-particle":"","parse-names":false,"suffix":""}],"container-title":"Construction and Building Materials","id":"ITEM-15","issued":{"date-parts":[["2018","8"]]},"page":"301-308","publisher":"Elsevier Ltd","title":"Synthesis, characterization and evaluation of biochar from agricultural waste biomass for use in building materials","type":"article-journal","volume":"181"},"uris":["http://www.mendeley.com/documents/?uuid=a0b679d3-0e21-45bb-a03d-6a6e7f73fbe4"]},{"id":"ITEM-16","itemData":{"DOI":"10.1016/j.trgeo.2017.09.004","ISSN":"22143912","abstract":"Highway construction and maintenance are usually expensive, and cost control efficiency is imperative. Although there are several stabilization methods, soil stabilization with agricultural waste materials, such as rice husk ash (RHA), is among the most eco-friendly and affordable methods. The aim of this study is to experimentally investigate the effects of adding RHA and ordinary Portland cement on the geotechnical properties of the clayey sand sampled from the Sejzi area, which lies east of the city of Isfahan, Iran. First, the oxide compounds of RHA, cement, and soil were determined using the X-ray fluorescence (XRF) test. Five different compounds of the soil with 2, 4, 6, and 8% of cement were mixed, and, later, different percentages of RHA (0, 2, 4, 6, and 8%) were added to determine the unconfined compressive strength (UCS), California bearing ratio (CBR), optimum moisture content (ωopt), and maximum dry density (γd) of the stabilized soil compounds with 7, 14, and 28 curing days. The results showed that by increasing the content of RHA, the ωopt of the specimens increased, while the γd decreased. The 28-day-cured specimen with 6% RHA and 8% cement showed the highest values of UCS and CBR at 25.44 and 18.2 times more than those of the values for untreated soil, respectively. The scanning electron micrograph (SEM) test of the aforementioned stabilized soil was characterized as a well-structured soil matrix with very small pores, which can be attributed to the pozzolanic reactions of the cement and RHA. The effectiveness, abundance, and the low cost of RHA will attract considerable environmental interest in this research.","author":[{"dropping-particle":"","family":"Rahgozar","given":"Mohammad Ali","non-dropping-particle":"","parse-names":false,"suffix":""},{"dropping-particle":"","family":"Saberian","given":"Mohammad","non-dropping-particle":"","parse-names":false,"suffix":""},{"dropping-particle":"","family":"Li","given":"Jie","non-dropping-particle":"","parse-names":false,"suffix":""}],"container-title":"Transportation Geotechnics","id":"ITEM-16","issued":{"date-parts":[["2018","3"]]},"page":"52-60","publisher":"Elsevier Ltd","title":"Soil stabilization with non-conventional eco-friendly agricultural waste materials: An experimental study","type":"article-journal","volume":"14"},"uris":["http://www.mendeley.com/documents/?uuid=60daa1fb-de45-4f5c-9eb8-55b153ad7671"]},{"id":"ITEM-17","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17","issue":"3.12","issued":{"date-parts":[["2018","7","20"]]},"page":"33","title":"Experimental Investigation on the Mechanical and Microstructural Properties of Concrete with Agro-Waste","type":"article-journal","volume":"7"},"uris":["http://www.mendeley.com/documents/?uuid=bcbd918e-93ad-4bd4-8b2f-0bc271f082f7"]},{"id":"ITEM-18","itemData":{"DOI":"10.14359/51700991","ISSN":"0889-325X","abstract":"This work investigated the effects of Class F fly ash (FA), coconut husk ash (CHA), and rice husk ash (RHA) as cement replacements at various proportions on the workability, setting time, compressive strength, and pullout strength of concrete. Concretes containing partial replacement of cement by 20 and 40% FA and 10, 15, and 20% CHA and RHA were investigated. The results revealed that FA, CHA, and RHA can be used as replacements for cement in concrete production to produce sustainable and ecological products. The mixed composition of 20% FA and 20% RHA had 15.3% greater compressive strength than that of the reference composition after 180 days, while a slight reduction in this parameter was observed in FA-CHA combinations. FA and RHA mixtures showed the highest compressive and pullout strengths for all aging times tested.","author":[{"dropping-particle":"","family":"Arel","given":"Hasan Şahan","non-dropping-particle":"","parse-names":false,"suffix":""},{"dropping-particle":"","family":"Aydin","given":"Ertug","non-dropping-particle":"","parse-names":false,"suffix":""}],"container-title":"ACI Materials Journal","id":"ITEM-18","issue":"1","issued":{"date-parts":[["2018","1"]]},"page":"55-64","title":"Use of Industrial and Agricultural Wastes in Construction Concrete","type":"article-journal","volume":"115"},"uris":["http://www.mendeley.com/documents/?uuid=f47a6f8d-1462-4785-a3a7-c3b308fbe892"]},{"id":"ITEM-19","itemData":{"ISSN":"09766316","abstract":"Construction sector is a fast growing industry and concrete is a prominent construction material in the present scenario .The rapid development of urban infrastructures requires huge quantity of raw materials needed for the concrete manufacturing. The cement manufacturing industry is a major contributor of carbon dioxide (CO2) that results in 5% of global man-made emissions, out of which 50% comes from the chemical process and 40% from fuel combustion. [1] The primary sector of the economy means the sector which makes direct use of natural resources. In most of the developing and under developed countries, primary sector is the biggest part of the economy. Dependence on this sector has also resulted in the production of substantial quantities of waste materials. These wastes are normally dumped into landfill thereby causing environmental issues. Under these circumstances it is of prime most importance to derive supplementary cementitious materials (SCMs) from agricultural wastes that can be used as a cement replacing material. The foremost aim of this paper is to review the possible use of different agricultural wastes as SCMs that can reduce use of cement usage, and their engineering impacts on the different properties of concrete.","author":[{"dropping-particle":"","family":"Balagopal","given":"V.","non-dropping-particle":"","parse-names":false,"suffix":""},{"dropping-particle":"","family":"Rahim","given":"Abdul","non-dropping-particle":"","parse-names":false,"suffix":""},{"dropping-particle":"","family":"Viswanathan","given":"T. S.","non-dropping-particle":"","parse-names":false,"suffix":""}],"container-title":"International Journal of Civil Engineering and Technology","id":"ITEM-19","issue":"12","issued":{"date-parts":[["2017"]]},"page":"572-582","title":"Sustainable supplementary cementitious materials derived from agro-wastes - A review","type":"article-journal","volume":"8"},"uris":["http://www.mendeley.com/documents/?uuid=28da9f5a-ce05-47d8-bc5a-2a2e62525b9f"]},{"id":"ITEM-20","itemData":{"DOI":"10.22712/susb.20170030","ISSN":"20937628","abstract":"The utilization of nanoform of agricultural waste as supplementary cementitious material is now widely investigated in cement research area. The nanoparticles in the concrete can be as nuclei for cement phases which further promote the cement hydration due to their high reactivity and act as filler to densify the microstructure. In this study, the waste from the palm oil mill was collected and transformed to the nano form by using high energy ball milling. The process of developing nano POFA by using high energy ball milling is referred to as process of top to bottom approach in nano processing technique. In this research, the nano POFA was used as replacement with cement by 1-3% in the concrete mix that also contained cement replacement of 10-30% weight of micro POFA. The effect of the inclusion of the nano POFA and micro POFA as cement replacement material in concrete mix was investigated. Workability of fresh concrete increased at 4-7% addition of inclusion of nano particles as well as the compressive, tensile and flexural strengths at the early age of concrete.","author":[{"dropping-particle":"","family":"Hassan","given":"Wan Nur Firdaus Wan","non-dropping-particle":"","parse-names":false,"suffix":""},{"dropping-particle":"","family":"Ismail","given":"Mohamed A.","non-dropping-particle":"","parse-names":false,"suffix":""},{"dropping-particle":"","family":"Lee","given":"Hanseung","non-dropping-particle":"","parse-names":false,"suffix":""},{"dropping-particle":"","family":"Hussin","given":"Mohd Warid","non-dropping-particle":"","parse-names":false,"suffix":""},{"dropping-particle":"","family":"Ismail","given":"Mohammad","non-dropping-particle":"","parse-names":false,"suffix":""},{"dropping-particle":"","family":"Singh","given":"Jitendra Kumar","non-dropping-particle":"","parse-names":false,"suffix":""}],"container-title":"International Journal of Sustainable Building Technology and Urban Development","id":"ITEM-20","issue":"4","issued":{"date-parts":[["2017"]]},"page":"316-331","title":"Utilization of nano agricultural waste to improve the workability and early strength of concrete","type":"article-journal","volume":"8"},"uris":["http://www.mendeley.com/documents/?uuid=339f3c97-7ba4-4d8e-9237-eb3b2931a1bc"]},{"id":"ITEM-21","itemData":{"author":[{"dropping-particle":"","family":"Varma","given":"K.G Rahul","non-dropping-particle":"","parse-names":false,"suffix":""},{"dropping-particle":"","family":"Jagadeesh","given":"P","non-dropping-particle":"","parse-names":false,"suffix":""}],"container-title":"International Journal of Civil Engineering and Technology","id":"ITEM-21","issue":"8","issued":{"date-parts":[["2017"]]},"page":"92-100","title":"Development of sustainable concrete using agro-waste and manufactured sand: A review","type":"article-journal","volume":"8"},"uris":["http://www.mendeley.com/documents/?uuid=a0b37fea-5761-450d-8400-c931b937a869"]},{"id":"ITEM-22","itemData":{"DOI":"10.1016/j.jobe.2015.11.011","ISSN":"23527102","abstract":"In the last 15 years, the worldwide consumption of natural sand as fine aggregate in mortar/concrete production is very high and many developing countries have encountered some problems in the supply of natural sand in order to meet the increasing demands of construction development. In many countries there is a shortage of natural sand that is suitable for construction. On the other hand, disposal of wastes such as fly ash (FA), bottom ash (BA) and agricultural wastes can be considered as the major environmental challenges. This challenge continues to increase with the increase of these wastes. Therefore, studies have been carried out to find suitable solutions of the shortage of natural sand and the huge increasing in the wastes disposal. One logical option to solve this problem is employing these materials as a part of fine aggregate instead of natural one in mortar/concrete. This paper presents an overview of the previous studies carried out on the use of the previous wastes as a partial or full of natural fine aggregate replacement in traditional mortar/concrete mixtures based on Portland cement (PC). Other cementitious material such as ground basaltic pumice and metakaolin (MK), which can replace part or full of natural fine aggregate was also included. Fresh properties, hardened properties and durability of mortar/concrete containing these waste/cementitious materials as natural fine aggregate replacement have been reviewed.","author":[{"dropping-particle":"","family":"Rashad","given":"Alaa","non-dropping-particle":"","parse-names":false,"suffix":""}],"container-title":"Journal of Building Engineering","id":"ITEM-22","issued":{"date-parts":[["2016","3"]]},"page":"119-141","publisher":"Elsevier","title":"Cementitious materials and agricultural wastes as natural fine aggregate replacement in conventional mortar and concrete","type":"article-journal","volume":"5"},"uris":["http://www.mendeley.com/documents/?uuid=2a22a7cf-dc08-4008-99ba-f394fe899c63"]},{"id":"ITEM-23","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23","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24","itemData":{"DOI":"10.1016/j.conbuildmat.2015.02.063","ISSN":"09500618","abstract":"Use of agricultural waste in construction industry holds a high potential of reducing global environmental pollution. There are a number of agricultural wastes used as a full or partial replacement of coarse aggregate. This paper reviews some of the agro-wastes like date seed, rubber seed, coconut shell, oil palm shell, corn cob, cockle shell, and periwinkle shell. Of the stated materials, maximum experiments have been conducted by using the oil palm shell and coconut shell as lightweight aggregates. However a grave necessity is felt to properly understand and characterise other waste materials as aggregate replacement. This paper compares different physical and mechanical properties of agro-waste and agro-concrete, and also presents their reviews with comparative behaviours. Structural behaviour and thermal conductivity of these materials are also reviewed and compared with controlled concrete. Reviews indicate that both the sea shell, that is cockle shell and periwinkle shell show very good compressive strength, but low slump, and they require more cement paste to become workable owing to their angular and flaky shape. Coconut shell and oil palm shell shows good performance in structural members which can be comparable to controlled concrete. It is felt that further detailed investigations are required for date seed and rubber shield to firmly characterise them and understand their behaviour.","author":[{"dropping-particle":"","family":"Prusty","given":"Jnyanendra Kumar","non-dropping-particle":"","parse-names":false,"suffix":""},{"dropping-particle":"","family":"Patro","given":"Sanjaya Kumar","non-dropping-particle":"","parse-names":false,"suffix":""}],"container-title":"Construction and Building Materials","id":"ITEM-24","issued":{"date-parts":[["2015","5"]]},"page":"101-113","title":"Properties of fresh and hardened concrete using agro-waste as partial replacement of coarse aggregate – A review","type":"article-journal","volume":"82"},"uris":["http://www.mendeley.com/documents/?uuid=98c9c828-b69f-4d35-a540-a2e514d99b10"]},{"id":"ITEM-25","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25","issued":{"date-parts":[["2013","1"]]},"page":"872-878","publisher":"Elsevier Ltd","title":"Application of agro-waste for sustainable construction materials: A review","type":"article-journal","volume":"38"},"uris":["http://www.mendeley.com/documents/?uuid=8b036aa6-9d88-4e73-abb6-afe7d18e9dbe"]},{"id":"ITEM-26","itemData":{"DOI":"10.1016/j.buildenv.2003.10.007","ISSN":"03601323","abstract":"Wastes are produced in large quantities from agro-based industries and the use of these waste materials in construction industry would contribute towards a cleaner environment. It also results in a cost effective construction material. A concrete using oil palm shell (OPS) as coarse aggregate has been found useful as structural concrete. As the bulk density of OPS is much less than stone aggregate OPS concrete becomes a lightweight concrete with a density of about 1850 kg/m3. The compressive strengths of OPS concrete range from 20 to 24 N/mm2 for 28 days; this satisfies the strength requirement of structural lightweight concrete. A test on concrete floor slab using OPS concrete is also discussed. © 2003 Elsevier Ltd. All rights reserved.","author":[{"dropping-particle":"","family":"Mannan","given":"M.A","non-dropping-particle":"","parse-names":false,"suffix":""},{"dropping-particle":"","family":"Ganapathy","given":"C.","non-dropping-particle":"","parse-names":false,"suffix":""}],"container-title":"Building and Environment","id":"ITEM-26","issue":"4","issued":{"date-parts":[["2004","4"]]},"page":"441-448","title":"Concrete from an agricultural waste-oil palm shell (OPS)","type":"article-journal","volume":"39"},"uris":["http://www.mendeley.com/documents/?uuid=f1b1ad53-1db7-4076-83e6-5ffac75ddb76"]},{"id":"ITEM-27","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27","issue":"2","issued":{"date-parts":[["2020","1","7"]]},"page":"262","title":"Production of Sustainable Construction Materials Using Agro-Wastes","type":"article-journal","volume":"13"},"uris":["http://www.mendeley.com/documents/?uuid=62368016-c303-41b7-89b3-16d3da36c0a0"]},{"id":"ITEM-28","itemData":{"DOI":"10.1016/j.resconrec.2019.104504","ISSN":"09213449","abstract":"Asphalt pavement recycling has become a common practice across the globe and has been successfully employed in construction of new pavements. While several studies considered utilization of reclaimed asphalt pavement (RAP) aggregates for flexible and rigid pavements, very few attempted its possibility for roller compacted concrete pavements (RCCP). Additionally, studies on the possibility of enhancing the proportion of RAP for RCCP are very scanty. The present study is an attempt to increase the potential of RCCP mixes containing 50% RAP (dust contaminated &amp; stiffened asphalt coated: 50RAP via including various industrial and agricultural wastes such as Silica Fume, Fly ash, and Sugarcane ash as partial replacement of conventional cement. It was observed that the inclusion of the stated admixtures had an insignificant effect on the density of the fresh RCCP mixes, however, increased the moisture demand considerably. In fact, the results firmly indicated the potential of silica fume for RAP-RCCP blends, as, it not only enhanced the physical and mechanical properties, but found to improve the durability of RCCP mixes considerably. Also, utilization of silica fume was found to be economical &amp; environmentally friendly amongst all wastes: with reduced initial construction cost &amp; CO2 emissions by up to 8.4% &amp; 9.7%. As far as the other industrial wastes are concerned, 15% fly ash could also be utilized for producing sustainable RCCP mixes, whereas, higher dosage of fly ash (30%) and sugarcane ash (10 &amp; 15%) may be employed as base layer material of conventional concrete pavements.","author":[{"dropping-particle":"","family":"Debbarma","given":"Solomon","non-dropping-particle":"","parse-names":false,"suffix":""},{"dropping-particle":"","family":"Ransinchung R.N.","given":"G.D.","non-dropping-particle":"","parse-names":false,"suffix":""},{"dropping-particle":"","family":"Singh","given":"Surender","non-dropping-particle":"","parse-names":false,"suffix":""},{"dropping-particle":"","family":"Sahdeo","given":"Surya Kant","non-dropping-particle":"","parse-names":false,"suffix":""}],"container-title":"Resources, Conservation and Recycling","id":"ITEM-28","issue":"September 2019","issued":{"date-parts":[["2020","1"]]},"page":"104504","publisher":"Elsevier","title":"Utilization of industrial and agricultural wastes for productions of sustainable roller compacted concrete pavement mixes containing reclaimed asphalt pavement aggregates","type":"article-journal","volume":"152"},"uris":["http://www.mendeley.com/documents/?uuid=44168ef6-eef4-4490-b760-d60370e72428"]},{"id":"ITEM-29","itemData":{"DOI":"10.1016/j.ijprt.2018.03.007","ISSN":"19966814","abstract":"This study proposes the use of industrial and agricultural wastes as mineral admixtures for enhancing the mechanical and durability aspects of concrete containing recycled concrete aggregates derived from concrete waste. The study was carried out by testing specimens prepared from concrete mixes with and without recycled concrete aggregates and three different mineral admixtures viz: fly ash (an industrial waste), rice husk ash and bagasse ash (agricultural wastes) for their compressive strength, flexural strength, split tensile strength, workability, chloride ion concentrations, carbonation, sorptivity and abrasion resistance in order to assess the variations and improvements. It was observed that concrete mix upon incorporating mineral admixtures showed significant improvement in both mechanical and durability properties when compared to concrete mix with recycled concrete aggregates alone. Fly ash admixed mixes showed a gain of 15% and 24% for compressive and flexural strength parameters, while the gain for rice husk ash mix and bagasse ash mixes was observed to be 12% and 25%, 13% and 20% respectively when compared to recycled aggregate concrete mix without mineral admixtures. Improvements in durability aspects were observed by incorporating mineral admixtures supported by lower parameters for water absorption, sorptivity coefficients and chloride ion concentrations and increased hydration products as concluded from scanning electron microscopic investigations.","author":[{"dropping-particle":"","family":"Jindal","given":"Abhishek","non-dropping-particle":"","parse-names":false,"suffix":""},{"dropping-particle":"","family":"Ransinchung R.N.","given":"G.D.","non-dropping-particle":"","parse-names":false,"suffix":""}],"container-title":"International Journal of Pavement Research and Technology","id":"ITEM-29","issue":"5","issued":{"date-parts":[["2018","9"]]},"page":"488-501","publisher":"Chinese Society of Pavement Engineering","title":"Behavioural study of pavement quality concrete containing construction, industrial and agricultural wastes","type":"article-journal","volume":"11"},"uris":["http://www.mendeley.com/documents/?uuid=2a10aa4b-d602-49b2-94d8-c0c914da0500"]}],"mendeley":{"formattedCitation":"[6, 7, 35, 38, 52, 53, 56, 60, 63, 67–69, 15, 70–72, 74, 75, 82, 90, 92, 113, 18, 22–24, 28, 31, 34]","plainTextFormattedCitation":"[6, 7, 35, 38, 52, 53, 56, 60, 63, 67–69, 15, 70–72, 74, 75, 82, 90, 92, 113, 18, 22–24, 28, 31, 34]","previouslyFormattedCitation":"[6, 7, 36, 37, 51, 56, 58, 59, 61, 63, 66, 70, 15, 71–73, 75, 76, 83, 92, 94, 113, 20, 23, 26–28, 31, 35]"},"properties":{"noteIndex":0},"schema":"https://github.com/citation-style-language/schema/raw/master/csl-citation.json"}</w:instrText>
            </w:r>
            <w:r>
              <w:rPr>
                <w:i w:val="0"/>
                <w:sz w:val="14"/>
                <w:szCs w:val="14"/>
                <w:lang w:val="en-GB"/>
              </w:rPr>
              <w:fldChar w:fldCharType="separate"/>
            </w:r>
            <w:r>
              <w:rPr>
                <w:i w:val="0"/>
                <w:sz w:val="14"/>
                <w:szCs w:val="14"/>
                <w:lang w:val="en-GB"/>
              </w:rPr>
              <w:t>[6, 7, 35, 38, 52, 53, 56, 60, 63, 67–69, 15, 70–72, 74, 75, 82, 90, 92, 113, 18, 22–24, 28, 31, 34]</w:t>
            </w:r>
            <w:r>
              <w:rPr>
                <w:i w:val="0"/>
                <w:sz w:val="14"/>
                <w:szCs w:val="14"/>
                <w:lang w:val="en-GB"/>
              </w:rPr>
              <w:fldChar w:fldCharType="end"/>
            </w:r>
          </w:p>
          <w:p w:rsidR="00160424" w:rsidRDefault="00160424" w:rsidP="00326659">
            <w:pPr>
              <w:pStyle w:val="MDPI22heading2"/>
              <w:spacing w:before="0"/>
              <w:ind w:left="0"/>
              <w:jc w:val="center"/>
              <w:rPr>
                <w:i w:val="0"/>
                <w:sz w:val="14"/>
                <w:szCs w:val="14"/>
                <w:lang w:val="en-GB"/>
              </w:rPr>
            </w:pPr>
          </w:p>
        </w:tc>
      </w:tr>
      <w:tr w:rsidR="00160424" w:rsidTr="00160424">
        <w:trPr>
          <w:trHeight w:val="1332"/>
        </w:trPr>
        <w:tc>
          <w:tcPr>
            <w:tcW w:w="1730" w:type="dxa"/>
            <w:tcBorders>
              <w:top w:val="single" w:sz="4" w:space="0" w:color="A6A6A6"/>
              <w:bottom w:val="single" w:sz="4" w:space="0" w:color="A6A6A6"/>
            </w:tcBorders>
            <w:shd w:val="clear" w:color="auto" w:fill="F2F2F2"/>
            <w:vAlign w:val="center"/>
          </w:tcPr>
          <w:p w:rsidR="00160424" w:rsidRDefault="00160424" w:rsidP="00326659">
            <w:pPr>
              <w:pStyle w:val="MDPI22heading2"/>
              <w:spacing w:before="0"/>
              <w:ind w:left="0"/>
              <w:jc w:val="center"/>
              <w:rPr>
                <w:b/>
                <w:i w:val="0"/>
                <w:snapToGrid/>
                <w:color w:val="auto"/>
                <w:sz w:val="14"/>
                <w:szCs w:val="14"/>
                <w:lang w:val="en-GB"/>
              </w:rPr>
            </w:pPr>
            <w:r>
              <w:rPr>
                <w:b/>
                <w:i w:val="0"/>
                <w:snapToGrid/>
                <w:color w:val="auto"/>
                <w:sz w:val="14"/>
                <w:szCs w:val="14"/>
                <w:lang w:val="en-GB"/>
              </w:rPr>
              <w:t>Category 2</w:t>
            </w:r>
          </w:p>
          <w:p w:rsidR="00160424" w:rsidRDefault="00160424" w:rsidP="00326659">
            <w:pPr>
              <w:pStyle w:val="MDPI22heading2"/>
              <w:spacing w:before="0"/>
              <w:ind w:left="0"/>
              <w:jc w:val="center"/>
              <w:rPr>
                <w:szCs w:val="14"/>
                <w:lang w:val="en-GB"/>
              </w:rPr>
            </w:pPr>
            <w:r>
              <w:rPr>
                <w:i w:val="0"/>
                <w:snapToGrid/>
                <w:color w:val="auto"/>
                <w:sz w:val="14"/>
                <w:szCs w:val="14"/>
                <w:lang w:val="en-GB"/>
              </w:rPr>
              <w:t>Brick materials</w:t>
            </w:r>
          </w:p>
        </w:tc>
        <w:tc>
          <w:tcPr>
            <w:tcW w:w="1256" w:type="dxa"/>
            <w:tcBorders>
              <w:top w:val="single" w:sz="4" w:space="0" w:color="A6A6A6"/>
              <w:bottom w:val="single" w:sz="4" w:space="0" w:color="A6A6A6"/>
            </w:tcBorders>
            <w:vAlign w:val="center"/>
          </w:tcPr>
          <w:p w:rsidR="00160424" w:rsidRDefault="00160424" w:rsidP="00326659">
            <w:pPr>
              <w:pStyle w:val="MDPI22heading2"/>
              <w:spacing w:before="0"/>
              <w:ind w:left="0"/>
              <w:jc w:val="center"/>
              <w:rPr>
                <w:sz w:val="14"/>
                <w:szCs w:val="14"/>
              </w:rPr>
            </w:pPr>
            <w:r>
              <w:rPr>
                <w:i w:val="0"/>
                <w:sz w:val="14"/>
                <w:szCs w:val="14"/>
                <w:lang w:val="en-GB"/>
              </w:rPr>
              <w:t>Rice Husk (Ash)</w:t>
            </w:r>
            <w:r>
              <w:rPr>
                <w:sz w:val="14"/>
                <w:szCs w:val="14"/>
              </w:rPr>
              <w:t xml:space="preserve"> </w:t>
            </w:r>
          </w:p>
          <w:p w:rsidR="00160424" w:rsidRDefault="00160424" w:rsidP="00326659">
            <w:pPr>
              <w:pStyle w:val="MDPI22heading2"/>
              <w:spacing w:before="0"/>
              <w:ind w:left="0"/>
              <w:jc w:val="center"/>
              <w:rPr>
                <w:i w:val="0"/>
                <w:sz w:val="14"/>
                <w:szCs w:val="14"/>
                <w:lang w:val="en-GB"/>
              </w:rPr>
            </w:pPr>
            <w:r>
              <w:rPr>
                <w:i w:val="0"/>
                <w:sz w:val="14"/>
                <w:szCs w:val="14"/>
                <w:lang w:val="en-GB"/>
              </w:rPr>
              <w:t>Cereal Straw (Ash –fibers)</w:t>
            </w:r>
          </w:p>
          <w:p w:rsidR="00160424" w:rsidRDefault="00160424" w:rsidP="00326659">
            <w:pPr>
              <w:pStyle w:val="MDPI22heading2"/>
              <w:spacing w:before="0"/>
              <w:ind w:left="0"/>
              <w:jc w:val="center"/>
              <w:rPr>
                <w:sz w:val="14"/>
                <w:szCs w:val="14"/>
                <w:lang w:val="en-GB"/>
              </w:rPr>
            </w:pPr>
            <w:r>
              <w:rPr>
                <w:i w:val="0"/>
                <w:sz w:val="14"/>
                <w:szCs w:val="14"/>
                <w:lang w:val="en-GB"/>
              </w:rPr>
              <w:t>Sugarcane bagasse (Ash)</w:t>
            </w:r>
          </w:p>
        </w:tc>
        <w:tc>
          <w:tcPr>
            <w:tcW w:w="1941" w:type="dxa"/>
            <w:vMerge/>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4"/>
                <w:szCs w:val="14"/>
                <w:lang w:val="en-GB"/>
              </w:rPr>
            </w:pPr>
          </w:p>
        </w:tc>
        <w:tc>
          <w:tcPr>
            <w:tcW w:w="2618" w:type="dxa"/>
            <w:tcBorders>
              <w:top w:val="single" w:sz="4" w:space="0" w:color="A6A6A6"/>
              <w:bottom w:val="single" w:sz="4" w:space="0" w:color="A6A6A6"/>
            </w:tcBorders>
          </w:tcPr>
          <w:p w:rsidR="00160424" w:rsidRDefault="00160424" w:rsidP="00326659">
            <w:pPr>
              <w:pStyle w:val="MDPI22heading2"/>
              <w:spacing w:before="0"/>
              <w:ind w:left="0"/>
              <w:jc w:val="center"/>
              <w:rPr>
                <w:i w:val="0"/>
                <w:sz w:val="14"/>
                <w:szCs w:val="14"/>
                <w:lang w:val="en-GB"/>
              </w:rPr>
            </w:pPr>
            <w:r>
              <w:rPr>
                <w:i w:val="0"/>
                <w:sz w:val="14"/>
                <w:szCs w:val="14"/>
                <w:lang w:val="en-GB"/>
              </w:rPr>
              <w:t>Increased ceramic strength</w:t>
            </w:r>
          </w:p>
          <w:p w:rsidR="00160424" w:rsidRDefault="00160424" w:rsidP="00326659">
            <w:pPr>
              <w:pStyle w:val="MDPI22heading2"/>
              <w:spacing w:before="0"/>
              <w:ind w:left="0"/>
              <w:jc w:val="center"/>
              <w:rPr>
                <w:i w:val="0"/>
                <w:sz w:val="14"/>
                <w:szCs w:val="14"/>
                <w:lang w:val="en-GB"/>
              </w:rPr>
            </w:pPr>
            <w:r>
              <w:rPr>
                <w:i w:val="0"/>
                <w:sz w:val="14"/>
                <w:szCs w:val="14"/>
                <w:lang w:val="en-GB"/>
              </w:rPr>
              <w:t xml:space="preserve">Increase in amount and size of pores </w:t>
            </w:r>
          </w:p>
          <w:p w:rsidR="00160424" w:rsidRDefault="00160424" w:rsidP="00326659">
            <w:pPr>
              <w:pStyle w:val="MDPI22heading2"/>
              <w:spacing w:before="0"/>
              <w:ind w:left="0"/>
              <w:jc w:val="center"/>
              <w:rPr>
                <w:i w:val="0"/>
                <w:sz w:val="14"/>
                <w:szCs w:val="14"/>
                <w:lang w:val="en-GB"/>
              </w:rPr>
            </w:pPr>
            <w:r>
              <w:rPr>
                <w:i w:val="0"/>
                <w:sz w:val="14"/>
                <w:szCs w:val="14"/>
                <w:lang w:val="en-GB"/>
              </w:rPr>
              <w:t>Reduction of bulk density</w:t>
            </w:r>
          </w:p>
          <w:p w:rsidR="00160424" w:rsidRDefault="00160424" w:rsidP="00326659">
            <w:pPr>
              <w:pStyle w:val="MDPI22heading2"/>
              <w:spacing w:before="0"/>
              <w:ind w:left="0"/>
              <w:jc w:val="center"/>
              <w:rPr>
                <w:i w:val="0"/>
                <w:sz w:val="14"/>
                <w:szCs w:val="14"/>
                <w:lang w:val="en-GB"/>
              </w:rPr>
            </w:pPr>
            <w:r>
              <w:rPr>
                <w:i w:val="0"/>
                <w:sz w:val="14"/>
                <w:szCs w:val="14"/>
                <w:lang w:val="en-GB"/>
              </w:rPr>
              <w:t>Reduction of brick weight</w:t>
            </w:r>
          </w:p>
          <w:p w:rsidR="00160424" w:rsidRDefault="00160424" w:rsidP="00326659">
            <w:pPr>
              <w:pStyle w:val="MDPI22heading2"/>
              <w:spacing w:before="0"/>
              <w:ind w:left="0"/>
              <w:jc w:val="center"/>
              <w:rPr>
                <w:i w:val="0"/>
                <w:sz w:val="14"/>
                <w:szCs w:val="14"/>
                <w:lang w:val="en-GB"/>
              </w:rPr>
            </w:pPr>
            <w:r>
              <w:rPr>
                <w:i w:val="0"/>
                <w:sz w:val="14"/>
                <w:szCs w:val="14"/>
                <w:lang w:val="en-GB"/>
              </w:rPr>
              <w:t>Reduction of the thermal conductivity coefficient</w:t>
            </w:r>
          </w:p>
          <w:p w:rsidR="00160424" w:rsidRDefault="00160424" w:rsidP="00326659">
            <w:pPr>
              <w:pStyle w:val="MDPI22heading2"/>
              <w:spacing w:before="0"/>
              <w:ind w:left="0"/>
              <w:jc w:val="center"/>
              <w:rPr>
                <w:i w:val="0"/>
                <w:sz w:val="14"/>
                <w:szCs w:val="14"/>
                <w:lang w:val="en-GB"/>
              </w:rPr>
            </w:pPr>
            <w:r>
              <w:rPr>
                <w:i w:val="0"/>
                <w:sz w:val="14"/>
                <w:szCs w:val="14"/>
                <w:lang w:val="en-GB"/>
              </w:rPr>
              <w:t>Lower dead load</w:t>
            </w:r>
          </w:p>
          <w:p w:rsidR="00160424" w:rsidRDefault="00160424" w:rsidP="00326659">
            <w:pPr>
              <w:pStyle w:val="MDPI22heading2"/>
              <w:spacing w:before="0"/>
              <w:ind w:left="0"/>
              <w:jc w:val="center"/>
              <w:rPr>
                <w:i w:val="0"/>
                <w:sz w:val="14"/>
                <w:szCs w:val="14"/>
                <w:lang w:val="en-GB"/>
              </w:rPr>
            </w:pPr>
            <w:r>
              <w:rPr>
                <w:i w:val="0"/>
                <w:sz w:val="14"/>
                <w:szCs w:val="14"/>
                <w:lang w:val="en-GB"/>
              </w:rPr>
              <w:t>Improved thermal insulation properties</w:t>
            </w:r>
          </w:p>
          <w:p w:rsidR="00160424" w:rsidRDefault="00160424" w:rsidP="00326659">
            <w:pPr>
              <w:pStyle w:val="MDPI22heading2"/>
              <w:spacing w:before="0"/>
              <w:ind w:left="0"/>
              <w:jc w:val="center"/>
              <w:rPr>
                <w:i w:val="0"/>
                <w:sz w:val="14"/>
                <w:szCs w:val="14"/>
                <w:lang w:val="en-GB"/>
              </w:rPr>
            </w:pPr>
            <w:r>
              <w:rPr>
                <w:i w:val="0"/>
                <w:sz w:val="14"/>
                <w:szCs w:val="14"/>
                <w:lang w:val="en-GB"/>
              </w:rPr>
              <w:t xml:space="preserve">Improved static properties </w:t>
            </w:r>
          </w:p>
          <w:p w:rsidR="00160424" w:rsidRDefault="00160424" w:rsidP="00326659">
            <w:pPr>
              <w:pStyle w:val="MDPI22heading2"/>
              <w:spacing w:before="0"/>
              <w:ind w:left="0"/>
              <w:jc w:val="center"/>
              <w:rPr>
                <w:i w:val="0"/>
                <w:sz w:val="14"/>
                <w:szCs w:val="14"/>
                <w:lang w:val="en-GB"/>
              </w:rPr>
            </w:pPr>
            <w:r>
              <w:rPr>
                <w:i w:val="0"/>
                <w:sz w:val="14"/>
                <w:szCs w:val="14"/>
                <w:lang w:val="en-GB"/>
              </w:rPr>
              <w:t>Reduced plasticity</w:t>
            </w:r>
          </w:p>
        </w:tc>
        <w:tc>
          <w:tcPr>
            <w:tcW w:w="1527" w:type="dxa"/>
            <w:tcBorders>
              <w:top w:val="single" w:sz="4" w:space="0" w:color="A6A6A6"/>
              <w:bottom w:val="single" w:sz="4" w:space="0" w:color="A6A6A6"/>
            </w:tcBorders>
          </w:tcPr>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r>
              <w:rPr>
                <w:i w:val="0"/>
                <w:sz w:val="14"/>
                <w:szCs w:val="14"/>
                <w:lang w:val="en-GB"/>
              </w:rPr>
              <w:fldChar w:fldCharType="begin" w:fldLock="1"/>
            </w:r>
            <w:r>
              <w:rPr>
                <w:i w:val="0"/>
                <w:sz w:val="14"/>
                <w:szCs w:val="14"/>
                <w:lang w:val="en-GB"/>
              </w:rPr>
              <w:instrText>ADDIN CSL_CITATION {"citationItems":[{"id":"ITEM-1","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1","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2","itemData":{"DOI":"10.36410/jcpr.2021.22.2.200","ISSN":"12299162","abstract":"In this work, the effect of various weight percentage of rice husk ash (RHA) in ceramic brick production was investigated in terms of mineralogical, physical, chemical and morphological properties. The evaluation of the use of RHA as a raw material for ceramic products is tested to determine the linear shrinkage, volumetric shrinkage, water absorption, apparent density and bulk density. These physical results suggested that the addition of RHA can improve the physical properties of ceramic brick. Scanning electron microscopy images confirmed the increased of ceramic strength with the addition of RHA and firing temperature. In addition, quantitative and qualitative chemical analysis supported the results obtained. Overall, the results demonstrated the high potential of RHA in green technology for ceramic production.","author":[{"dropping-particle":"","family":"Hamzah","given":"Aneis Maasyirah","non-dropping-particle":"","parse-names":false,"suffix":""},{"dropping-particle":"","family":"Zakaria","given":"Siti Koriah","non-dropping-particle":"","parse-names":false,"suffix":""},{"dropping-particle":"","family":"Salleh","given":"Siti Zuliana","non-dropping-particle":"","parse-names":false,"suffix":""},{"dropping-particle":"","family":"Yusoff","given":"Abdul Hafidz","non-dropping-particle":"","parse-names":false,"suffix":""},{"dropping-particle":"","family":"Ali","given":"Arlina","non-dropping-particle":"","parse-names":false,"suffix":""},{"dropping-particle":"","family":"Mohamad","given":"Mardawani","non-dropping-particle":"","parse-names":false,"suffix":""},{"dropping-particle":"","family":"Masri","given":"Mohamad Najmi","non-dropping-particle":"","parse-names":false,"suffix":""},{"dropping-particle":"","family":"Sobri","given":"Sharizal Ahmad","non-dropping-particle":"","parse-names":false,"suffix":""},{"dropping-particle":"","family":"Taib","given":"Mustaffa Ali Azhar","non-dropping-particle":"","parse-names":false,"suffix":""},{"dropping-particle":"","family":"Budiman","given":"Faisal","non-dropping-particle":"","parse-names":false,"suffix":""},{"dropping-particle":"Ter","family":"Teo","given":"Pao","non-dropping-particle":"","parse-names":false,"suffix":""}],"container-title":"Journal of Ceramic Processing Research","id":"ITEM-2","issue":"2","issued":{"date-parts":[["2021"]]},"page":"200-207","title":"Physical, morphological and mineralogical properties of ceramic brick incorporated with Malaysia’s rice hush ash (Rha) agricultural waste","type":"article-journal","volume":"22"},"uris":["http://www.mendeley.com/documents/?uuid=98c56fb5-bbf6-4b6e-91ac-5b53eb8f6121"]},{"id":"ITEM-3","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3","issued":{"date-parts":[["2020","12"]]},"page":"e00397","publisher":"Elsevier Ltd.","title":"Study on properties of clay brick incorporating sludge of water treatment plant and agriculture waste","type":"article-journal","volume":"13"},"uris":["http://www.mendeley.com/documents/?uuid=e097f186-2770-4288-b0b9-dba299787361"]},{"id":"ITEM-4","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4","issue":"2","issued":{"date-parts":[["2020","1","7"]]},"page":"262","title":"Production of Sustainable Construction Materials Using Agro-Wastes","type":"article-journal","volume":"13"},"uris":["http://www.mendeley.com/documents/?uuid=62368016-c303-41b7-89b3-16d3da36c0a0"]},{"id":"ITEM-5","itemData":{"ISSN":"25870009","abstract":"This paper studies fired clay bricks mixed with different agricultural wastes such as grass (GA), coconut husk (CH), and sugarcane bagasse (SB) as porous additives in brick production. The agricultural wastes were added to the clay mixture in the compositions of 0, 2.5, 5, and 7.5 wt%. Mixed clay bricks were fired at 1000°C for 1 h and were then studied for their physical and mechanical properties. The pore shapes of the fired bricks were examined by SEM micrograph. The porosity was linearly generated with a higher waste content. An increase of the porosity was significantly related to an increasing shrinkage and water absorption, while the bulk density was decreased. The compressive strength value of the fired clay bricks tended to decrease according to the percentage of agricultural waste included in the mixture. From the physical properties' results, the thermal conductivity varied from 0.45 W/m K to 0.21 W/m K depending on the GA, CH, and SB contents (2.5-7.5%). Conclusively, the results revealed that the agricultural wastes could be used advantageously in the improvement of the thermal insulation properties and low dead load in building materials.","author":[{"dropping-particle":"","family":"Srisuwan","given":"Anuwat","non-dropping-particle":"","parse-names":false,"suffix":""},{"dropping-particle":"","family":"Phonphuak","given":"Nonthaphong","non-dropping-particle":"","parse-names":false,"suffix":""},{"dropping-particle":"","family":"Saengthong","given":"Chiawchan","non-dropping-particle":"","parse-names":false,"suffix":""}],"container-title":"Suranaree Journal of Science and Technology","id":"ITEM-5","issue":"1","issued":{"date-parts":[["2018"]]},"page":"49-58","title":"Improvement of thermal insulating properties and porosity of fired clay bricks with addition of agricultural wastes","type":"article-journal","volume":"25"},"uris":["http://www.mendeley.com/documents/?uuid=c2727523-717c-4056-ad7f-5fcc7e3d5f2f"]},{"id":"ITEM-6","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6","issued":{"date-parts":[["2018","1"]]},"page":"1117-1129","publisher":"Elsevier B.V.","title":"Thermal performance enhancement of eco-friendly bricks incorporating agro-wastes","type":"article-journal","volume":"158"},"uris":["http://www.mendeley.com/documents/?uuid=dd90c005-9c93-4480-a1c0-97086fb19d8f"]},{"id":"ITEM-7","itemData":{"ISSN":"09758585","abstract":"The aim of the present work is to investigate the utilization of rice husk (RH) and rice straw (RS) as agricultural residues obtained from 1. Madhusudanan, S.; Amirtham, L.R. Alternative Building Material Using Industrial and Agricultural Wastes. Key Eng. Mater. 2015, 650, 1–12, doi:10.4028/www.scientific.net/KEM.650.1.rice cultivation in Egypt in the manufacture of light fired clay bricks. RH and RS were substituted by weight percent (5%,10%,15%, 20%, 25% and 30%) to clay to form clay/RH and clay/RS bricks. Three sets of experiments were carried out. The first set was concerned with the characterization of the raw materials which covered screen analysis, free silica and organic matters, XRD, DTA and TGA analyses. The second and third sets were dedicated with the preparation and characterization of the mixed unfired and fired clay bricks. The tests of unfired bricks were the linear and volume shrinkage. The tests of fired bricks covered Lose On Ignition (LOI), firing shrinkage, cold and boiling point water absorption, saturation coefficient, apparent porosity, specific gravity, bulk density and compressive strength. The experimental results proved that the best composition of the clay mixture was 90% clay and 10% RH at700 oC firing temperature, which produce lighter bricks suitable to be used in the construction. The physical, chemical and mechanical properties of the mixed clay/RH brick gave good results in agreement with the standard ASTM.","author":[{"dropping-particle":"","family":"Hafez","given":"A. I.","non-dropping-particle":"","parse-names":false,"suffix":""},{"dropping-particle":"","family":"Khedr","given":"M. M.A.","non-dropping-particle":"","parse-names":false,"suffix":""},{"dropping-particle":"","family":"Amin","given":"Sh K.","non-dropping-particle":"","parse-names":false,"suffix":""},{"dropping-particle":"","family":"Sabry","given":"R. M.","non-dropping-particle":"","parse-names":false,"suffix":""},{"dropping-particle":"","family":"Osman","given":"R. M.","non-dropping-particle":"","parse-names":false,"suffix":""}],"container-title":"Research Journal of Pharmaceutical, Biological and Chemical Sciences","id":"ITEM-7","issue":"4","issued":{"date-parts":[["2016"]]},"page":"2588-2600","title":"Utilitization of agricultural residues of rice cultivation In manufacturing of light fired clay bricks","type":"article-journal","volume":"7"},"uris":["http://www.mendeley.com/documents/?uuid=72ad60a1-4a5e-49cc-91fa-1e66554cb0d5"]},{"id":"ITEM-8","itemData":{"DOI":"10.1016/j.enbuild.2015.07.016","ISSN":"03787788","abstract":"Energy-efficiency of sustainable constructions and buildings are evaluated based upon the heating and cooling demands, but also according to the primary-energy demand, CO&lt;inf&gt;2&lt;/inf&gt; savings potential, and the ecological properties of building materials. To meet increasingly rigorous requirements, the demand for natural building materials is growing rapidly. The research objective of the here presented study is to stabilize soils with natural straw fibres to produce a composite, sustainable, non-toxic and locally sourced building material. The material appropriateness was determined by establishing the thermal conductivity of a selection of unfired earth bricks that were identified as potential new natural building materials. The thermal conductivity is an essential material characteristic to achieve the required insulation level and for market success as a new product. The earth bricks consist of soil, cement, gypsum and straw fibres. Straw was applied as fibre reinforcement for unfired bricks. Two fibre types were used: wheat and barley straw. The results indicated that the thermal conductivity of all investigated variants decreased with increasing fibre content while increasing with higher cement and gypsum contents. They also show that barley straw fibre reinforced bricks exhibited the highest thermal insulation values. The addition of fibre positively improves both, thermal and static properties.","author":[{"dropping-particle":"","family":"Ashour","given":"Taha","non-dropping-particle":"","parse-names":false,"suffix":""},{"dropping-particle":"","family":"Korjenic","given":"Azra","non-dropping-particle":"","parse-names":false,"suffix":""},{"dropping-particle":"","family":"Korjenic","given":"Sinan","non-dropping-particle":"","parse-names":false,"suffix":""},{"dropping-particle":"","family":"Wu","given":"Wei","non-dropping-particle":"","parse-names":false,"suffix":""}],"container-title":"Energy and Buildings","id":"ITEM-8","issued":{"date-parts":[["2015","10"]]},"page":"139-146","publisher":"Elsevier B.V.","title":"Thermal conductivity of unfired earth bricks reinforced by agricultural wastes with cement and gypsum","type":"article-journal","volume":"104"},"uris":["http://www.mendeley.com/documents/?uuid=16d7ed14-c10b-496f-83be-8c833f5d1b8f"]},{"id":"ITEM-9","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9","issued":{"date-parts":[["2015","7"]]},"page":"1-12","title":"Alternative Building Material Using Industrial and Agricultural Wastes","type":"article-journal","volume":"650"},"uris":["http://www.mendeley.com/documents/?uuid=de6bf552-12cd-4db5-8d3a-b61b190b80c0"]},{"id":"ITEM-10","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10","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11","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11","issued":{"date-parts":[["2013","1"]]},"page":"872-878","publisher":"Elsevier Ltd","title":"Application of agro-waste for sustainable construction materials: A review","type":"article-journal","volume":"38"},"uris":["http://www.mendeley.com/documents/?uuid=8b036aa6-9d88-4e73-abb6-afe7d18e9dbe"]},{"id":"ITEM-12","itemData":{"author":[{"dropping-particle":"","family":"Chiang","given":"K.Y.","non-dropping-particle":"","parse-names":false,"suffix":""},{"dropping-particle":"","family":"Chou","given":"P.H.","non-dropping-particle":"","parse-names":false,"suffix":""},{"dropping-particle":"","family":"Chien","given":"K.L.","non-dropping-particle":"","parse-names":false,"suffix":""},{"dropping-particle":"","family":"Chen","given":"J.L.","non-dropping-particle":"","parse-names":false,"suffix":""}],"container-title":"Journal of Residuals Science and Technology","id":"ITEM-12","issue":"4","issued":{"date-parts":[["2009"]]},"page":"185-191","title":"Novel lightweight building bricks manufactured from water treatment plant sludge and agricultural waste","type":"article-journal","volume":"6"},"uris":["http://www.mendeley.com/documents/?uuid=31e175fb-3088-471c-8b79-2cf6956db5a1"]}],"mendeley":{"formattedCitation":"[15, 26, 104, 105, 31, 55, 59, 64, 77, 78, 80, 102]","plainTextFormattedCitation":"[15, 26, 104, 105, 31, 55, 59, 64, 77, 78, 80, 102]","previouslyFormattedCitation":"[15, 18, 104, 105, 23, 52, 53, 67, 78, 79, 81, 102]"},"properties":{"noteIndex":0},"schema":"https://github.com/citation-style-language/schema/raw/master/csl-citation.json"}</w:instrText>
            </w:r>
            <w:r>
              <w:rPr>
                <w:i w:val="0"/>
                <w:sz w:val="14"/>
                <w:szCs w:val="14"/>
                <w:lang w:val="en-GB"/>
              </w:rPr>
              <w:fldChar w:fldCharType="separate"/>
            </w:r>
            <w:r>
              <w:rPr>
                <w:i w:val="0"/>
                <w:sz w:val="14"/>
                <w:szCs w:val="14"/>
                <w:lang w:val="en-GB"/>
              </w:rPr>
              <w:t>[15, 26, 104, 105, 31, 55, 59, 64, 77, 78, 80, 102]</w:t>
            </w:r>
            <w:r>
              <w:rPr>
                <w:i w:val="0"/>
                <w:sz w:val="14"/>
                <w:szCs w:val="14"/>
                <w:lang w:val="en-GB"/>
              </w:rPr>
              <w:fldChar w:fldCharType="end"/>
            </w: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tc>
      </w:tr>
      <w:tr w:rsidR="00160424" w:rsidTr="00160424">
        <w:trPr>
          <w:trHeight w:val="457"/>
        </w:trPr>
        <w:tc>
          <w:tcPr>
            <w:tcW w:w="1730" w:type="dxa"/>
            <w:tcBorders>
              <w:top w:val="single" w:sz="4" w:space="0" w:color="A6A6A6"/>
              <w:bottom w:val="single" w:sz="4" w:space="0" w:color="A6A6A6"/>
            </w:tcBorders>
            <w:shd w:val="clear" w:color="auto" w:fill="F2F2F2"/>
            <w:vAlign w:val="center"/>
          </w:tcPr>
          <w:p w:rsidR="00160424" w:rsidRDefault="00160424" w:rsidP="00326659">
            <w:pPr>
              <w:pStyle w:val="MDPI22heading2"/>
              <w:spacing w:before="0"/>
              <w:ind w:left="0"/>
              <w:jc w:val="center"/>
              <w:rPr>
                <w:b/>
                <w:i w:val="0"/>
                <w:snapToGrid/>
                <w:color w:val="auto"/>
                <w:sz w:val="14"/>
                <w:szCs w:val="14"/>
                <w:lang w:val="en-GB"/>
              </w:rPr>
            </w:pPr>
            <w:r>
              <w:rPr>
                <w:b/>
                <w:i w:val="0"/>
                <w:snapToGrid/>
                <w:color w:val="auto"/>
                <w:sz w:val="14"/>
                <w:szCs w:val="14"/>
                <w:lang w:val="en-GB"/>
              </w:rPr>
              <w:t>Category 3</w:t>
            </w:r>
          </w:p>
          <w:p w:rsidR="00160424" w:rsidRDefault="00160424" w:rsidP="00326659">
            <w:pPr>
              <w:pStyle w:val="MDPI22heading2"/>
              <w:spacing w:before="0"/>
              <w:ind w:left="0"/>
              <w:jc w:val="center"/>
              <w:rPr>
                <w:i w:val="0"/>
                <w:sz w:val="14"/>
                <w:szCs w:val="14"/>
                <w:lang w:val="en-GB"/>
              </w:rPr>
            </w:pPr>
            <w:r>
              <w:rPr>
                <w:i w:val="0"/>
                <w:sz w:val="14"/>
                <w:szCs w:val="14"/>
                <w:lang w:val="en-GB"/>
              </w:rPr>
              <w:t>Materials/biocomposites for structural and/or reinforcement applications</w:t>
            </w:r>
          </w:p>
        </w:tc>
        <w:tc>
          <w:tcPr>
            <w:tcW w:w="1256" w:type="dxa"/>
            <w:tcBorders>
              <w:top w:val="single" w:sz="4" w:space="0" w:color="A6A6A6"/>
              <w:bottom w:val="single" w:sz="4" w:space="0" w:color="A6A6A6"/>
            </w:tcBorders>
            <w:vAlign w:val="center"/>
          </w:tcPr>
          <w:p w:rsidR="00160424" w:rsidRDefault="00160424" w:rsidP="00326659">
            <w:pPr>
              <w:pStyle w:val="MDPI14history"/>
              <w:jc w:val="center"/>
              <w:rPr>
                <w:snapToGrid w:val="0"/>
                <w:szCs w:val="14"/>
                <w:lang w:val="en-GB"/>
              </w:rPr>
            </w:pPr>
            <w:r>
              <w:rPr>
                <w:snapToGrid w:val="0"/>
                <w:szCs w:val="14"/>
                <w:lang w:val="en-GB"/>
              </w:rPr>
              <w:t>Cereal Straw (Fibers)</w:t>
            </w:r>
          </w:p>
          <w:p w:rsidR="00160424" w:rsidRDefault="00160424" w:rsidP="00326659">
            <w:pPr>
              <w:pStyle w:val="MDPI22heading2"/>
              <w:spacing w:before="0"/>
              <w:ind w:left="0"/>
              <w:jc w:val="center"/>
              <w:rPr>
                <w:i w:val="0"/>
                <w:sz w:val="14"/>
                <w:szCs w:val="14"/>
                <w:lang w:val="en-GB"/>
              </w:rPr>
            </w:pPr>
            <w:r>
              <w:rPr>
                <w:i w:val="0"/>
                <w:sz w:val="14"/>
                <w:szCs w:val="14"/>
                <w:lang w:val="en-GB"/>
              </w:rPr>
              <w:t>Rice Husk (Ash)</w:t>
            </w:r>
          </w:p>
          <w:p w:rsidR="00160424" w:rsidRDefault="00160424" w:rsidP="00326659">
            <w:pPr>
              <w:pStyle w:val="MDPI22heading2"/>
              <w:spacing w:before="0"/>
              <w:ind w:left="0"/>
              <w:jc w:val="center"/>
              <w:rPr>
                <w:i w:val="0"/>
                <w:sz w:val="14"/>
                <w:szCs w:val="14"/>
                <w:lang w:val="en-GB"/>
              </w:rPr>
            </w:pPr>
            <w:r>
              <w:rPr>
                <w:i w:val="0"/>
                <w:sz w:val="14"/>
                <w:szCs w:val="14"/>
                <w:lang w:val="en-GB"/>
              </w:rPr>
              <w:t>Coconut husks (Fibers - Ash)</w:t>
            </w:r>
          </w:p>
          <w:p w:rsidR="00160424" w:rsidRDefault="00160424" w:rsidP="00326659">
            <w:pPr>
              <w:pStyle w:val="MDPI22heading2"/>
              <w:spacing w:before="0"/>
              <w:ind w:left="0"/>
              <w:jc w:val="center"/>
              <w:rPr>
                <w:sz w:val="14"/>
                <w:szCs w:val="14"/>
                <w:lang w:val="en-GB"/>
              </w:rPr>
            </w:pPr>
          </w:p>
        </w:tc>
        <w:tc>
          <w:tcPr>
            <w:tcW w:w="1941" w:type="dxa"/>
            <w:vMerge w:val="restart"/>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4"/>
                <w:szCs w:val="14"/>
                <w:lang w:val="en-GB"/>
              </w:rPr>
            </w:pPr>
            <w:r>
              <w:rPr>
                <w:i w:val="0"/>
                <w:sz w:val="14"/>
                <w:szCs w:val="14"/>
                <w:lang w:val="en-GB"/>
              </w:rPr>
              <w:t>Lower specific gravity</w:t>
            </w:r>
          </w:p>
          <w:p w:rsidR="00160424" w:rsidRDefault="00160424" w:rsidP="00326659">
            <w:pPr>
              <w:pStyle w:val="MDPI22heading2"/>
              <w:spacing w:before="0"/>
              <w:ind w:left="0"/>
              <w:jc w:val="center"/>
              <w:rPr>
                <w:i w:val="0"/>
                <w:sz w:val="14"/>
                <w:szCs w:val="14"/>
                <w:lang w:val="en-GB"/>
              </w:rPr>
            </w:pPr>
            <w:r>
              <w:rPr>
                <w:i w:val="0"/>
                <w:sz w:val="14"/>
                <w:szCs w:val="14"/>
                <w:lang w:val="en-GB"/>
              </w:rPr>
              <w:t>High percentage of fibers</w:t>
            </w:r>
          </w:p>
          <w:p w:rsidR="00160424" w:rsidRDefault="00160424" w:rsidP="00326659">
            <w:pPr>
              <w:pStyle w:val="MDPI22heading2"/>
              <w:spacing w:before="0"/>
              <w:ind w:left="0"/>
              <w:jc w:val="center"/>
              <w:rPr>
                <w:i w:val="0"/>
                <w:sz w:val="14"/>
                <w:szCs w:val="14"/>
                <w:lang w:val="en-GB"/>
              </w:rPr>
            </w:pPr>
            <w:r>
              <w:rPr>
                <w:i w:val="0"/>
                <w:sz w:val="14"/>
                <w:szCs w:val="14"/>
                <w:lang w:val="en-GB"/>
              </w:rPr>
              <w:t>Longer fibers</w:t>
            </w:r>
          </w:p>
          <w:p w:rsidR="00160424" w:rsidRDefault="00160424" w:rsidP="00326659">
            <w:pPr>
              <w:pStyle w:val="MDPI22heading2"/>
              <w:spacing w:before="0"/>
              <w:ind w:left="0"/>
              <w:jc w:val="center"/>
              <w:rPr>
                <w:i w:val="0"/>
                <w:sz w:val="14"/>
                <w:szCs w:val="14"/>
                <w:lang w:val="en-GB"/>
              </w:rPr>
            </w:pPr>
            <w:r>
              <w:rPr>
                <w:i w:val="0"/>
                <w:sz w:val="14"/>
                <w:szCs w:val="14"/>
                <w:lang w:val="en-GB"/>
              </w:rPr>
              <w:t xml:space="preserve">Tubular internal structure, strong and efficient </w:t>
            </w:r>
          </w:p>
          <w:p w:rsidR="00160424" w:rsidRDefault="00160424" w:rsidP="00326659">
            <w:pPr>
              <w:pStyle w:val="MDPI22heading2"/>
              <w:spacing w:before="0"/>
              <w:ind w:left="0"/>
              <w:jc w:val="center"/>
              <w:rPr>
                <w:i w:val="0"/>
                <w:sz w:val="14"/>
                <w:szCs w:val="14"/>
                <w:lang w:val="en-GB"/>
              </w:rPr>
            </w:pPr>
            <w:r>
              <w:rPr>
                <w:i w:val="0"/>
                <w:sz w:val="14"/>
                <w:szCs w:val="14"/>
                <w:lang w:val="en-GB"/>
              </w:rPr>
              <w:t>Low density</w:t>
            </w:r>
          </w:p>
          <w:p w:rsidR="00160424" w:rsidRDefault="00160424" w:rsidP="00326659">
            <w:pPr>
              <w:pStyle w:val="MDPI22heading2"/>
              <w:spacing w:before="0"/>
              <w:ind w:left="0"/>
              <w:jc w:val="center"/>
              <w:rPr>
                <w:i w:val="0"/>
                <w:sz w:val="14"/>
                <w:szCs w:val="14"/>
                <w:lang w:val="en-GB"/>
              </w:rPr>
            </w:pPr>
            <w:r>
              <w:rPr>
                <w:i w:val="0"/>
                <w:sz w:val="14"/>
                <w:szCs w:val="14"/>
                <w:lang w:val="en-GB"/>
              </w:rPr>
              <w:t>High cellulose and hemicellulose content</w:t>
            </w:r>
          </w:p>
        </w:tc>
        <w:tc>
          <w:tcPr>
            <w:tcW w:w="2618" w:type="dxa"/>
            <w:tcBorders>
              <w:top w:val="single" w:sz="4" w:space="0" w:color="A6A6A6"/>
              <w:bottom w:val="single" w:sz="4" w:space="0" w:color="A6A6A6"/>
            </w:tcBorders>
          </w:tcPr>
          <w:p w:rsidR="00160424" w:rsidRDefault="00160424" w:rsidP="00326659">
            <w:pPr>
              <w:pStyle w:val="MDPI22heading2"/>
              <w:spacing w:before="0"/>
              <w:ind w:left="0"/>
              <w:jc w:val="center"/>
              <w:rPr>
                <w:i w:val="0"/>
                <w:sz w:val="14"/>
                <w:szCs w:val="14"/>
                <w:lang w:val="en-GB"/>
              </w:rPr>
            </w:pPr>
            <w:r>
              <w:rPr>
                <w:i w:val="0"/>
                <w:sz w:val="14"/>
                <w:szCs w:val="14"/>
                <w:lang w:val="en-GB"/>
              </w:rPr>
              <w:t xml:space="preserve">Improvement of impact, tensile and flexural strength </w:t>
            </w:r>
          </w:p>
          <w:p w:rsidR="00160424" w:rsidRDefault="00160424" w:rsidP="00326659">
            <w:pPr>
              <w:pStyle w:val="MDPI22heading2"/>
              <w:spacing w:before="0"/>
              <w:ind w:left="0"/>
              <w:jc w:val="center"/>
              <w:rPr>
                <w:i w:val="0"/>
                <w:sz w:val="14"/>
                <w:szCs w:val="14"/>
                <w:lang w:val="en-GB"/>
              </w:rPr>
            </w:pPr>
            <w:r>
              <w:rPr>
                <w:i w:val="0"/>
                <w:sz w:val="14"/>
                <w:szCs w:val="14"/>
                <w:lang w:val="en-GB"/>
              </w:rPr>
              <w:t>Better resistance to water and thickness swelling</w:t>
            </w:r>
          </w:p>
          <w:p w:rsidR="00160424" w:rsidRDefault="00160424" w:rsidP="00326659">
            <w:pPr>
              <w:pStyle w:val="MDPI22heading2"/>
              <w:spacing w:before="0"/>
              <w:ind w:left="0"/>
              <w:jc w:val="center"/>
              <w:rPr>
                <w:i w:val="0"/>
                <w:sz w:val="14"/>
                <w:szCs w:val="14"/>
                <w:lang w:val="en-GB"/>
              </w:rPr>
            </w:pPr>
            <w:r>
              <w:rPr>
                <w:i w:val="0"/>
                <w:sz w:val="14"/>
                <w:szCs w:val="14"/>
                <w:lang w:val="en-GB"/>
              </w:rPr>
              <w:t>Low weight</w:t>
            </w:r>
          </w:p>
          <w:p w:rsidR="00160424" w:rsidRDefault="00160424" w:rsidP="00326659">
            <w:pPr>
              <w:pStyle w:val="MDPI22heading2"/>
              <w:spacing w:before="0"/>
              <w:ind w:left="0"/>
              <w:jc w:val="center"/>
              <w:rPr>
                <w:i w:val="0"/>
                <w:sz w:val="14"/>
                <w:szCs w:val="14"/>
                <w:lang w:val="en-GB"/>
              </w:rPr>
            </w:pPr>
            <w:r>
              <w:rPr>
                <w:i w:val="0"/>
                <w:sz w:val="14"/>
                <w:szCs w:val="14"/>
                <w:lang w:val="en-GB"/>
              </w:rPr>
              <w:t xml:space="preserve">Good sound absorption </w:t>
            </w:r>
          </w:p>
          <w:p w:rsidR="00160424" w:rsidRDefault="00160424" w:rsidP="00326659">
            <w:pPr>
              <w:pStyle w:val="MDPI22heading2"/>
              <w:spacing w:before="0"/>
              <w:ind w:left="0"/>
              <w:jc w:val="center"/>
              <w:rPr>
                <w:i w:val="0"/>
                <w:sz w:val="14"/>
                <w:szCs w:val="14"/>
                <w:lang w:val="en-GB"/>
              </w:rPr>
            </w:pPr>
            <w:r>
              <w:rPr>
                <w:i w:val="0"/>
                <w:sz w:val="14"/>
                <w:szCs w:val="14"/>
                <w:lang w:val="en-GB"/>
              </w:rPr>
              <w:t>Improved load transfer and crack arrest efficiency</w:t>
            </w:r>
          </w:p>
          <w:p w:rsidR="00160424" w:rsidRDefault="00160424" w:rsidP="00326659">
            <w:pPr>
              <w:pStyle w:val="MDPI22heading2"/>
              <w:spacing w:before="0"/>
              <w:ind w:left="0"/>
              <w:jc w:val="center"/>
              <w:rPr>
                <w:i w:val="0"/>
                <w:sz w:val="14"/>
                <w:szCs w:val="14"/>
                <w:lang w:val="en-GB"/>
              </w:rPr>
            </w:pPr>
            <w:r>
              <w:rPr>
                <w:i w:val="0"/>
                <w:sz w:val="14"/>
                <w:szCs w:val="14"/>
                <w:lang w:val="en-GB"/>
              </w:rPr>
              <w:t>Improved thermal insulation/ thermal stability</w:t>
            </w:r>
          </w:p>
          <w:p w:rsidR="00160424" w:rsidRDefault="00160424" w:rsidP="00326659">
            <w:pPr>
              <w:pStyle w:val="MDPI22heading2"/>
              <w:spacing w:before="0"/>
              <w:ind w:left="0"/>
              <w:jc w:val="center"/>
              <w:rPr>
                <w:i w:val="0"/>
                <w:sz w:val="14"/>
                <w:szCs w:val="14"/>
                <w:lang w:val="en-GB"/>
              </w:rPr>
            </w:pPr>
            <w:r>
              <w:rPr>
                <w:i w:val="0"/>
                <w:sz w:val="14"/>
                <w:szCs w:val="14"/>
                <w:lang w:val="en-GB"/>
              </w:rPr>
              <w:t>Better structural integrity and energy dissipation</w:t>
            </w:r>
          </w:p>
          <w:p w:rsidR="00160424" w:rsidRDefault="00160424" w:rsidP="00326659">
            <w:pPr>
              <w:pStyle w:val="MDPI22heading2"/>
              <w:spacing w:before="0"/>
              <w:ind w:left="0"/>
              <w:jc w:val="center"/>
              <w:rPr>
                <w:i w:val="0"/>
                <w:sz w:val="14"/>
                <w:szCs w:val="14"/>
                <w:lang w:val="en-GB"/>
              </w:rPr>
            </w:pPr>
            <w:r>
              <w:rPr>
                <w:i w:val="0"/>
                <w:sz w:val="14"/>
                <w:szCs w:val="14"/>
                <w:lang w:val="en-GB"/>
              </w:rPr>
              <w:t>Good stiffness for civil infrastructural applications</w:t>
            </w:r>
          </w:p>
          <w:p w:rsidR="00160424" w:rsidRDefault="00160424" w:rsidP="00326659">
            <w:pPr>
              <w:pStyle w:val="MDPI22heading2"/>
              <w:spacing w:before="0"/>
              <w:ind w:left="0"/>
              <w:jc w:val="center"/>
              <w:rPr>
                <w:i w:val="0"/>
                <w:sz w:val="14"/>
                <w:szCs w:val="14"/>
                <w:lang w:val="en-GB"/>
              </w:rPr>
            </w:pPr>
            <w:r>
              <w:rPr>
                <w:i w:val="0"/>
                <w:sz w:val="14"/>
                <w:szCs w:val="14"/>
                <w:lang w:val="en-GB"/>
              </w:rPr>
              <w:t>Control of shrinkagecracks</w:t>
            </w:r>
          </w:p>
          <w:p w:rsidR="00160424" w:rsidRDefault="00160424" w:rsidP="00326659">
            <w:pPr>
              <w:pStyle w:val="MDPI22heading2"/>
              <w:spacing w:before="0"/>
              <w:ind w:left="0"/>
              <w:jc w:val="center"/>
              <w:rPr>
                <w:i w:val="0"/>
                <w:sz w:val="14"/>
                <w:szCs w:val="14"/>
                <w:lang w:val="en-GB"/>
              </w:rPr>
            </w:pPr>
            <w:r>
              <w:rPr>
                <w:i w:val="0"/>
                <w:sz w:val="14"/>
                <w:szCs w:val="14"/>
                <w:lang w:val="en-GB"/>
              </w:rPr>
              <w:t>Decreases erosion of materials</w:t>
            </w:r>
          </w:p>
          <w:p w:rsidR="00160424" w:rsidRDefault="00160424" w:rsidP="00326659">
            <w:pPr>
              <w:pStyle w:val="MDPI22heading2"/>
              <w:spacing w:before="0"/>
              <w:ind w:left="0"/>
              <w:jc w:val="center"/>
              <w:rPr>
                <w:i w:val="0"/>
                <w:sz w:val="14"/>
                <w:szCs w:val="14"/>
                <w:lang w:val="en-GB"/>
              </w:rPr>
            </w:pPr>
            <w:r>
              <w:rPr>
                <w:i w:val="0"/>
                <w:sz w:val="14"/>
                <w:szCs w:val="14"/>
                <w:lang w:val="en-GB"/>
              </w:rPr>
              <w:t>Improveds shrinkage properties</w:t>
            </w:r>
          </w:p>
          <w:p w:rsidR="00160424" w:rsidRDefault="00160424" w:rsidP="00326659">
            <w:pPr>
              <w:pStyle w:val="MDPI22heading2"/>
              <w:spacing w:before="0"/>
              <w:ind w:left="0"/>
              <w:jc w:val="center"/>
              <w:rPr>
                <w:i w:val="0"/>
                <w:sz w:val="14"/>
                <w:szCs w:val="14"/>
                <w:lang w:val="en-GB"/>
              </w:rPr>
            </w:pPr>
            <w:r>
              <w:rPr>
                <w:i w:val="0"/>
                <w:sz w:val="14"/>
                <w:szCs w:val="14"/>
                <w:lang w:val="en-GB"/>
              </w:rPr>
              <w:t>Better absorption of impact energy</w:t>
            </w:r>
          </w:p>
        </w:tc>
        <w:tc>
          <w:tcPr>
            <w:tcW w:w="1527" w:type="dxa"/>
            <w:tcBorders>
              <w:top w:val="single" w:sz="4" w:space="0" w:color="A6A6A6"/>
              <w:bottom w:val="single" w:sz="4" w:space="0" w:color="A6A6A6"/>
            </w:tcBorders>
          </w:tcPr>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r>
              <w:rPr>
                <w:i w:val="0"/>
                <w:sz w:val="14"/>
                <w:szCs w:val="14"/>
                <w:lang w:val="en-GB"/>
              </w:rPr>
              <w:fldChar w:fldCharType="begin" w:fldLock="1"/>
            </w:r>
            <w:r>
              <w:rPr>
                <w:i w:val="0"/>
                <w:sz w:val="14"/>
                <w:szCs w:val="14"/>
                <w:lang w:val="en-GB"/>
              </w:rPr>
              <w:instrText>ADDIN CSL_CITATION {"citationItems":[{"id":"ITEM-1","itemData":{"DOI":"10.1016/j.indcrop.2021.114053","ISSN":"09266690","abstract":"The characteristics of natural fibers have significant effects on properties of natural fiber/polymer composites (NFPCs). Herein, agricultural residues (ARs) fibers, including wheat straw (WS), rice straw (RS), rice husk (RH), sugarcane bagasse (SB), cotton stalk (CS), and Moso bamboo fiber (MB) were selected as reinforcement to fabricate NFPCs via extrusion processing. The chemical and physical properties of the fibers were determined. The mechanical properties, hygroscopicity, rheological properties, and dimensional stability of the resulting composites were studied. The MB fiber had the highest α-cellulose content (46.4 %), lignin content (26.4 %), and crystallinity index (60.2 %). The CS fiber contained the lowest α-cellulose content (29.1 %) and the highest extractive content (8.9 %). RS and RH fibers, which with much higher ash content than the other fibers, had the lowest lignin (11.9 %) and extractive (2.7 %) contents, respectively. A reduction of fiber length and L/D can be observed after extrusion. SB fibers (794.4 μm) was longer than other ARs fibers, and the MB and RH had the highest (3.6) and lowest (2.0) L/D, respectively. Addition of ARs fibers in HDPE can improve the tensile and flexural strength, and the mechanical modulus of composites was more than 3 times higher than HDPE. The best mechanical properties, dimensional stability, and thermostability were obtained for the MB-based composite. Composite filled with RH showed the poorest mechanical properties but the best processability. CS-and RS-based composites exhibited much lower Vicat softening temperature (85.57 °C and 87.24 °C) due to the lower α-cellulose content and higher extractive content in the fibers. The ARs had the great potential as fillers to prepare NFPCs. It is anticipated that the findings will provide useful design inputs for making construction and building materials.","author":[{"dropping-particle":"","family":"Mu","given":"Binshan","non-dropping-particle":"","parse-names":false,"suffix":""},{"dropping-particle":"","family":"Tang","given":"Wei","non-dropping-particle":"","parse-names":false,"suffix":""},{"dropping-particle":"","family":"Liu","given":"Tao","non-dropping-particle":"","parse-names":false,"suffix":""},{"dropping-particle":"","family":"Hao","given":"Xiaolong","non-dropping-particle":"","parse-names":false,"suffix":""},{"dropping-particle":"","family":"Wang","given":"Qingwen","non-dropping-particle":"","parse-names":false,"suffix":""},{"dropping-particle":"","family":"Ou","given":"Rongxian","non-dropping-particle":"","parse-names":false,"suffix":""}],"container-title":"Industrial Crops and Products","id":"ITEM-1","issue":"September","issued":{"date-parts":[["2021","11"]]},"page":"114053","publisher":"Elsevier B.V.","title":"Comparative study of high-density polyethylene-based biocomposites reinforced with various agricultural residue fibers","type":"article-journal","volume":"172"},"uris":["http://www.mendeley.com/documents/?uuid=ad2178e3-4bd5-4fa5-98d6-c27b9acdbb7c"]},{"id":"ITEM-2","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2","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3","itemData":{"DOI":"10.1007/s10924-020-01868-8","ISBN":"0123456789","ISSN":"1566-2543","author":[{"dropping-particle":"","family":"Zindani","given":"Divya","non-dropping-particle":"","parse-names":false,"suffix":""},{"dropping-particle":"","family":"Kumar","given":"Santosh","non-dropping-particle":"","parse-names":false,"suffix":""},{"dropping-particle":"","family":"Maity","given":"Saikat Ranjan","non-dropping-particle":"","parse-names":false,"suffix":""},{"dropping-particle":"","family":"Bhowmik","given":"Sumit","non-dropping-particle":"","parse-names":false,"suffix":""}],"container-title":"Journal of Polymers and the Environment","id":"ITEM-3","issue":"1","issued":{"date-parts":[["2021","1","25"]]},"page":"143-155","publisher":"Springer US","title":"Mechanical Characterization of Bio-epoxy Green Composites Derived from Sodium Bicarbonate Treated Punica Granatum Short Fiber Agro-waste","type":"article-journal","volume":"29"},"uris":["http://www.mendeley.com/documents/?uuid=364bc8d3-12b5-47a5-b62f-5f203fc13356"]},{"id":"ITEM-4","itemData":{"DOI":"10.3390/polym12051127","ISSN":"2073-4360","abstract":"Agro-wastes are derived from diverse sources including grape pomace, tomato pomace, pineapple, orange, and lemon peels, sugarcane bagasse, rice husks, wheat straw, and palm oil fibers, among other affordable and commonly available materials. The carbon-rich precursors are used in the production bio-based polymers through microbial, biopolymer blending, and chemical methods. The Food and Agriculture Organization (FAO) estimates that 20–30% of fruits and vegetables are discarded as waste during post-harvest handling. The development of bio-based polymers is essential, considering the scale of global environmental pollution that is directly linked to the production of synthetic plastics such as polypropylene (PP) and polyethylene (PET). Globally, 400 million tons of synthetic plastics are produced each year, and less than 9% are recycled. The optical, mechanical, and chemical properties such as ultraviolet (UV) absorbance, tensile strength, and water permeability are influenced by the synthetic route. The production of bio-based polymers from renewable sources and microbial synthesis are scalable, facile, and pose a minimal impact on the environment compared to chemical synthesis methods that rely on alkali and acid treatment or co-polymer blending. Despite the development of advanced synthetic methods and the application of biofilms in smart/intelligent food packaging, construction, exclusion nets, and medicine, commercial production is limited by cost, the economics of production, useful life, and biodegradation concerns, and the availability of adequate agro-wastes. New and cost-effective production techniques are critical to facilitate the commercial production of bio-based polymers and the replacement of synthetic polymers.","author":[{"dropping-particle":"","family":"Maraveas","given":"Chrysanthos","non-dropping-particle":"","parse-names":false,"suffix":""}],"container-title":"Polymers","id":"ITEM-4","issue":"5","issued":{"date-parts":[["2020","5","14"]]},"page":"1127","title":"Production of Sustainable and Biodegradable Polymers from Agricultural Waste","type":"article-journal","volume":"12"},"uris":["http://www.mendeley.com/documents/?uuid=e595ef00-5ccc-47df-a28a-6c7cd58fc0de"]},{"id":"ITEM-5","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5","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6","itemData":{"DOI":"10.1016/j.jobe.2019.100991","ISSN":"23527102","abstract":"Lignocellulosic agricultural residues are unavoidably generated and are mostly disposed by burning or burying which causes significant pollution. Using these materials for value added applications can contribute to a greener environment. In this work, two such agricultural residues namely, rice husk (RH) and groundnut shell (GNS) were used without any treatment to prepare hybrid polypropylene (PP) biocomposites for green building materials. The effects of % reinforcement on the thermal insulation, sound absorption, aqueous stability, flame resistance along with mechanical properties were tested. The unique wedge shaped morphology of rice husk and its low aspect ratio played a significant role in influencing the properties of the composites. The composites possessed good tensile and flexural strength (highest value of 15.6 MPa and 37.6 MPa respectively at the 20/60/20 GNS/RH/PP ratio). Thermal conductivity of the composites varied from 0.156 to 0.270 W/mK. The maximum sound absorption coefficient was 0.48. Flame retardancy of the composites were on par with the commercially available gypsum based ceiling tiles. Water absorption of the composites was about 85% lower than that of the gypsum tiles addressing a major drawback of gypsum based ceiling tiles. The properties of the composites were comparable to several other biocomposites reported as well.","author":[{"dropping-particle":"","family":"Guna","given":"Vijaykumar","non-dropping-particle":"","parse-names":false,"suffix":""},{"dropping-particle":"","family":"Ilangovan","given":"Manikandan","non-dropping-particle":"","parse-names":false,"suffix":""},{"dropping-particle":"","family":"Rather","given":"Muzamil Hassan","non-dropping-particle":"","parse-names":false,"suffix":""},{"dropping-particle":"","family":"Giridharan","given":"B.V.","non-dropping-particle":"","parse-names":false,"suffix":""},{"dropping-particle":"","family":"Prajwal","given":"B.","non-dropping-particle":"","parse-names":false,"suffix":""},{"dropping-particle":"","family":"Vamshi Krishna","given":"K.","non-dropping-particle":"","parse-names":false,"suffix":""},{"dropping-particle":"","family":"Venkatesh","given":"Krishna","non-dropping-particle":"","parse-names":false,"suffix":""},{"dropping-particle":"","family":"Reddy","given":"Narendra","non-dropping-particle":"","parse-names":false,"suffix":""}],"container-title":"Journal of Building Engineering","id":"ITEM-6","issue":"October 2019","issued":{"date-parts":[["2020","1"]]},"page":"100991","publisher":"Elsevier Ltd","title":"Groundnut shell / rice husk agro-waste reinforced polypropylene hybrid biocomposites","type":"article-journal","volume":"27"},"uris":["http://www.mendeley.com/documents/?uuid=3d1e0053-255e-433b-a1f2-75aff0788252"]},{"id":"ITEM-7","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7","issued":{"date-parts":[["2019","6"]]},"page":"502-516","publisher":"Elsevier Ltd","title":"Recent development in binderless fiber-board fabrication from agricultural residues: A review","type":"article-journal","volume":"211"},"uris":["http://www.mendeley.com/documents/?uuid=7e3ffc4e-78fa-4562-a920-b34d5e4a3fd2"]},{"id":"ITEM-8","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8","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9","itemData":{"DOI":"10.1016/j.conbuildmat.2017.07.082","ISSN":"09500618","abstract":"This research explored the feasibility of using vacuum-assisted infusion process (VIP) and agricultural waste - based materials to in-situ build unitary (or “monolithic”) structural components and assemblies. Mechanical properties of the natural/synthetic hybrid fiber composite materials were studied. The experimental results show that in combination with a small amount of glass fiber, the nonwoven coconut coir fiber mats can be used as structural sheathing material to provide satisfactory strength and stiffness. In addition, five “unibody” light-frame composite shear panels sheathed with the coconut coir/fiberglass material and two plywood panels were fabricated; and three composite “I”-shape beams were prototyped using the vacuum infusion process. The structural behaviors of the composite shear panels and beams were tested and compared to those of conventional plywood constructions. The results indicate that structural members constructed through VIP have satisfactory stiffness and strength and they offer better structural integrity and energy dissipation over conventional constructions. The design and construction technique outlined in this paper provides a means to in-situ construct complex-shaped structural assemblies with minimal or no joint. The experimental data showed good agreement with results calculated through classical laminate theory (CLT).","author":[{"dropping-particle":"","family":"Brooks","given":"Adam L.","non-dropping-particle":"","parse-names":false,"suffix":""},{"dropping-particle":"","family":"Zhou","given":"Hongyu","non-dropping-particle":"","parse-names":false,"suffix":""},{"dropping-particle":"","family":"Shen","given":"Zhenglai","non-dropping-particle":"","parse-names":false,"suffix":""}],"container-title":"Construction and Building Materials","id":"ITEM-9","issued":{"date-parts":[["2017","10"]]},"page":"886-896","publisher":"Elsevier Ltd","title":"A monolithic “unibody” construction of structural assemblies through vacuum-assisted processing of agro-waste fibrous composites","type":"article-journal","volume":"153"},"uris":["http://www.mendeley.com/documents/?uuid=5866c255-3fcd-4ca9-b3d7-75835a076587"]},{"id":"ITEM-10","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10","issued":{"date-parts":[["2017","6","30"]]},"page":"197-240","publisher":"Wiley","title":"Composites Using Agricultural Wastes","type":"chapter","volume":"1-8"},"uris":["http://www.mendeley.com/documents/?uuid=ad72f6fb-288b-40d2-9858-d21396cfc07d"]},{"id":"ITEM-11","itemData":{"DOI":"10.1002/9781119441632.ch38","ISBN":"9781119441632","abstract":"Wheat straw, an abundant and rather qualitative biomass supply, has been frequently considered in the last decades as prospective filler for polymer matrices, ideally able to confer an enhanced strength and stiffness to the structure. Initial studies were aimed at considering the cellulose characteristics of this material and at comparing its effect to that of other sources of straw, hence aligned plant fibers, and to investigating its possibilities in terms of providing a sufficient compatibility with polymer matrices, also by applying suitable treatments. Following this, more attention was placed on the variability of dimensions and aspect ratio of wheat straw fibers and their introduction at different scales, either as micro- or as nanoreinforcement. Most studies concern thermoplastic matrices such as polypropylene, for which the introduction of wheat straw requires to be perceived also in terms of its adaptability to some technological processes for the production of composites, e.g., injection moulding. However, a number of studies concern also the production of fiberboards with wheat straw fibers, including different types of adhesives and in more recent times the shift towards the use of biodegradable matrices is clearly perceivable. It is noteworthy that the application of wheat straw does, on one side represent a growing opportunity, whenever an improved sustainability of material is needed, whilst in contrast still providing matter for discussion, insofar the production of wheat straw reinforced composites has only in isolated cases progressed towards final application, e.g., in the automotive or building sector.","author":[{"dropping-particle":"","family":"Santulli","given":"Carlo","non-dropping-particle":"","parse-names":false,"suffix":""}],"container-title":"Handbook of Composites from Renewable Materials","id":"ITEM-11","issued":{"date-parts":[["2017","6","30"]]},"page":"515-531","publisher":"Wiley","title":"The Use of Wheat Straw as an Agricultural Waste in Composites for Semi‐Structural Applications","type":"chapter","volume":"1-8"},"uris":["http://www.mendeley.com/documents/?uuid=5da01464-62cd-43ac-a424-13aa875b1dae"]},{"id":"ITEM-12","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12","issue":"1-2","issued":{"date-parts":[["2015","12","15"]]},"page":"42-55","publisher":"Science Alert","title":"Agricultural Waste Fibers Towards Sustainability and Advanced Utilization: A Review","type":"article-journal","volume":"15"},"uris":["http://www.mendeley.com/documents/?uuid=1a1e47dd-dd87-4259-9351-4049a8b92bb1"]},{"id":"ITEM-13","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13","issued":{"date-parts":[["2009"]]},"page":"219-264","publisher":"Nova Science Publishers","title":"Agricultural wastes as building materials: Properties, performance and applications","type":"chapter"},"uris":["http://www.mendeley.com/documents/?uuid=50c17540-0856-4840-8461-c17f1993e2ef"]},{"id":"ITEM-14","itemData":{"DOI":"10.1016/j.indcrop.2012.08.034","ISSN":"09266690","abstract":"In the last few years an increasing high interest has been drawn to the potential use of agricultural waste as raw material to produce structural reinforcement fibers for building materials, due to environmental and economical aspects. Corn is the world's most produced cereal in terms of quantity, what entails the generation of large quantities of waste. Despite this fact, only a few research works concerned with the use of fibers from waste corn stalks in the production of fiber-cement have been published and there is a complete lack of data on the characterization of these fibers.The objective of this research is to study the feasibility of using fibers obtained from corn stalk as reinforcement fibers in the production of fiber-cement through environmentally friendly cooking methods. This study encompasses the morphological characterization of the fibers and the study of the effects that the use of these fibers has on the flocculation, retention and drainage of the fiber-cement suspensions and on the mechanical and physical properties of the final product.The results obtained in the tests confirmed the high potential of the corn stalk as a source of fibers for the manufacture of a fiber-cement capable of meeting the requirements of demanding applications. © 2012 Elsevier B.V.","author":[{"dropping-particle":"","family":"Jarabo","given":"R.","non-dropping-particle":"","parse-names":false,"suffix":""},{"dropping-particle":"","family":"Monte","given":"M.C.","non-dropping-particle":"","parse-names":false,"suffix":""},{"dropping-particle":"","family":"Fuente","given":"E.","non-dropping-particle":"","parse-names":false,"suffix":""},{"dropping-particle":"","family":"Santos","given":"S.F.","non-dropping-particle":"","parse-names":false,"suffix":""},{"dropping-particle":"","family":"Negro","given":"C.","non-dropping-particle":"","parse-names":false,"suffix":""}],"container-title":"Industrial Crops and Products","id":"ITEM-14","issue":"1","issued":{"date-parts":[["2013","5"]]},"page":"832-839","publisher":"Elsevier B.V.","title":"Corn stalk from agricultural residue used as reinforcement fiber in fiber-cement production","type":"article-journal","volume":"43"},"uris":["http://www.mendeley.com/documents/?uuid=0f694315-7e94-48c0-905c-9488a8a32d4a"]},{"id":"ITEM-15","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15","issued":{"date-parts":[["2018","12"]]},"page":"72-82","publisher":"Elsevier B.V.","title":"Thermal insulating plates produced on the basis of vegetable agricultural waste","type":"article-journal","volume":"180"},"uris":["http://www.mendeley.com/documents/?uuid=96ca7263-26db-4fed-ab56-165eef692ebe"]},{"id":"ITEM-16","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16","issued":{"date-parts":[["2013","1"]]},"page":"872-878","publisher":"Elsevier Ltd","title":"Application of agro-waste for sustainable construction materials: A review","type":"article-journal","volume":"38"},"uris":["http://www.mendeley.com/documents/?uuid=8b036aa6-9d88-4e73-abb6-afe7d18e9dbe"]}],"mendeley":{"formattedCitation":"[15, 30, 108–112, 114, 57, 58, 61, 83, 96, 99, 100, 106]","plainTextFormattedCitation":"[15, 30, 108–112, 114, 57, 58, 61, 83, 96, 99, 100, 106]","previouslyFormattedCitation":"[15, 22, 108–112, 114, 54, 62, 64, 84, 97, 99, 100, 106]"},"properties":{"noteIndex":0},"schema":"https://github.com/citation-style-language/schema/raw/master/csl-citation.json"}</w:instrText>
            </w:r>
            <w:r>
              <w:rPr>
                <w:i w:val="0"/>
                <w:sz w:val="14"/>
                <w:szCs w:val="14"/>
                <w:lang w:val="en-GB"/>
              </w:rPr>
              <w:fldChar w:fldCharType="separate"/>
            </w:r>
            <w:r>
              <w:rPr>
                <w:i w:val="0"/>
                <w:sz w:val="14"/>
                <w:szCs w:val="14"/>
                <w:lang w:val="en-GB"/>
              </w:rPr>
              <w:t>[15, 30, 108–112, 114, 57, 58, 61, 83, 96, 99, 100, 106]</w:t>
            </w:r>
            <w:r>
              <w:rPr>
                <w:i w:val="0"/>
                <w:sz w:val="14"/>
                <w:szCs w:val="14"/>
                <w:lang w:val="en-GB"/>
              </w:rPr>
              <w:fldChar w:fldCharType="end"/>
            </w: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tc>
      </w:tr>
      <w:tr w:rsidR="00160424" w:rsidTr="00160424">
        <w:trPr>
          <w:trHeight w:val="457"/>
        </w:trPr>
        <w:tc>
          <w:tcPr>
            <w:tcW w:w="1730" w:type="dxa"/>
            <w:tcBorders>
              <w:top w:val="single" w:sz="4" w:space="0" w:color="A6A6A6"/>
              <w:bottom w:val="single" w:sz="4" w:space="0" w:color="A6A6A6"/>
            </w:tcBorders>
            <w:shd w:val="clear" w:color="auto" w:fill="F2F2F2"/>
            <w:vAlign w:val="center"/>
          </w:tcPr>
          <w:p w:rsidR="00160424" w:rsidRDefault="00160424" w:rsidP="00326659">
            <w:pPr>
              <w:pStyle w:val="MDPI22heading2"/>
              <w:spacing w:before="0"/>
              <w:ind w:left="0"/>
              <w:jc w:val="center"/>
              <w:rPr>
                <w:b/>
                <w:i w:val="0"/>
                <w:snapToGrid/>
                <w:color w:val="auto"/>
                <w:sz w:val="14"/>
                <w:szCs w:val="14"/>
                <w:lang w:val="en-GB"/>
              </w:rPr>
            </w:pPr>
            <w:r>
              <w:rPr>
                <w:b/>
                <w:i w:val="0"/>
                <w:snapToGrid/>
                <w:color w:val="auto"/>
                <w:sz w:val="14"/>
                <w:szCs w:val="14"/>
                <w:lang w:val="en-GB"/>
              </w:rPr>
              <w:t>Category 4</w:t>
            </w:r>
          </w:p>
          <w:p w:rsidR="00160424" w:rsidRDefault="00160424" w:rsidP="00326659">
            <w:pPr>
              <w:pStyle w:val="MDPI22heading2"/>
              <w:spacing w:before="0"/>
              <w:ind w:left="0"/>
              <w:jc w:val="center"/>
              <w:rPr>
                <w:sz w:val="14"/>
                <w:szCs w:val="14"/>
                <w:lang w:val="en-GB"/>
              </w:rPr>
            </w:pPr>
            <w:r>
              <w:rPr>
                <w:i w:val="0"/>
                <w:sz w:val="14"/>
                <w:szCs w:val="14"/>
                <w:lang w:val="en-GB"/>
              </w:rPr>
              <w:t>Materials for thermal and/or acoustic insulation in buildings</w:t>
            </w:r>
          </w:p>
        </w:tc>
        <w:tc>
          <w:tcPr>
            <w:tcW w:w="1256" w:type="dxa"/>
            <w:tcBorders>
              <w:top w:val="single" w:sz="4" w:space="0" w:color="A6A6A6"/>
              <w:bottom w:val="single" w:sz="4" w:space="0" w:color="A6A6A6"/>
            </w:tcBorders>
            <w:vAlign w:val="center"/>
          </w:tcPr>
          <w:p w:rsidR="00160424" w:rsidRDefault="00160424" w:rsidP="00326659">
            <w:pPr>
              <w:pStyle w:val="MDPI22heading2"/>
              <w:spacing w:before="0"/>
              <w:ind w:left="0"/>
              <w:jc w:val="center"/>
              <w:rPr>
                <w:i w:val="0"/>
                <w:sz w:val="14"/>
                <w:szCs w:val="14"/>
              </w:rPr>
            </w:pPr>
            <w:r>
              <w:rPr>
                <w:i w:val="0"/>
                <w:sz w:val="14"/>
                <w:szCs w:val="14"/>
              </w:rPr>
              <w:t>Rice Husk (fibers)</w:t>
            </w:r>
          </w:p>
          <w:p w:rsidR="00160424" w:rsidRDefault="00160424" w:rsidP="00326659">
            <w:pPr>
              <w:pStyle w:val="MDPI22heading2"/>
              <w:ind w:left="0"/>
              <w:jc w:val="center"/>
              <w:rPr>
                <w:i w:val="0"/>
                <w:sz w:val="14"/>
                <w:szCs w:val="14"/>
              </w:rPr>
            </w:pPr>
            <w:r>
              <w:rPr>
                <w:i w:val="0"/>
                <w:sz w:val="14"/>
                <w:szCs w:val="14"/>
              </w:rPr>
              <w:t>Cereal Straw (fibers)</w:t>
            </w:r>
          </w:p>
          <w:p w:rsidR="00160424" w:rsidRDefault="00160424" w:rsidP="00326659">
            <w:pPr>
              <w:pStyle w:val="MDPI22heading2"/>
              <w:ind w:left="0"/>
              <w:jc w:val="center"/>
              <w:rPr>
                <w:snapToGrid/>
                <w:sz w:val="14"/>
                <w:szCs w:val="14"/>
                <w:lang w:val="en-GB"/>
              </w:rPr>
            </w:pPr>
            <w:r>
              <w:rPr>
                <w:i w:val="0"/>
                <w:sz w:val="14"/>
                <w:szCs w:val="14"/>
              </w:rPr>
              <w:t>Sugarcane bagasse (fibers)</w:t>
            </w:r>
          </w:p>
        </w:tc>
        <w:tc>
          <w:tcPr>
            <w:tcW w:w="1941" w:type="dxa"/>
            <w:vMerge/>
            <w:tcBorders>
              <w:top w:val="single" w:sz="4" w:space="0" w:color="A6A6A6"/>
              <w:bottom w:val="single" w:sz="4" w:space="0" w:color="A6A6A6"/>
            </w:tcBorders>
            <w:shd w:val="clear" w:color="auto" w:fill="auto"/>
            <w:vAlign w:val="center"/>
          </w:tcPr>
          <w:p w:rsidR="00160424" w:rsidRDefault="00160424" w:rsidP="00326659">
            <w:pPr>
              <w:pStyle w:val="MDPI22heading2"/>
              <w:spacing w:before="0"/>
              <w:ind w:left="0"/>
              <w:jc w:val="center"/>
              <w:rPr>
                <w:i w:val="0"/>
                <w:sz w:val="14"/>
                <w:szCs w:val="14"/>
                <w:lang w:val="en-GB"/>
              </w:rPr>
            </w:pPr>
          </w:p>
        </w:tc>
        <w:tc>
          <w:tcPr>
            <w:tcW w:w="2618" w:type="dxa"/>
            <w:tcBorders>
              <w:top w:val="single" w:sz="4" w:space="0" w:color="A6A6A6"/>
              <w:bottom w:val="single" w:sz="4" w:space="0" w:color="A6A6A6"/>
            </w:tcBorders>
          </w:tcPr>
          <w:p w:rsidR="00160424" w:rsidRDefault="00160424" w:rsidP="00326659">
            <w:pPr>
              <w:pStyle w:val="MDPI22heading2"/>
              <w:spacing w:before="0"/>
              <w:ind w:left="0"/>
              <w:jc w:val="center"/>
              <w:rPr>
                <w:i w:val="0"/>
                <w:sz w:val="14"/>
                <w:szCs w:val="14"/>
                <w:lang w:val="en-GB"/>
              </w:rPr>
            </w:pPr>
            <w:r>
              <w:rPr>
                <w:i w:val="0"/>
                <w:sz w:val="14"/>
                <w:szCs w:val="14"/>
                <w:lang w:val="en-GB"/>
              </w:rPr>
              <w:t>Better thermal and environmental performance</w:t>
            </w:r>
          </w:p>
          <w:p w:rsidR="00160424" w:rsidRDefault="00160424" w:rsidP="00326659">
            <w:pPr>
              <w:pStyle w:val="MDPI22heading2"/>
              <w:spacing w:before="0"/>
              <w:ind w:left="0"/>
              <w:jc w:val="center"/>
              <w:rPr>
                <w:i w:val="0"/>
                <w:sz w:val="14"/>
                <w:szCs w:val="14"/>
                <w:lang w:val="en-GB"/>
              </w:rPr>
            </w:pPr>
            <w:r>
              <w:rPr>
                <w:i w:val="0"/>
                <w:sz w:val="14"/>
                <w:szCs w:val="14"/>
                <w:lang w:val="en-GB"/>
              </w:rPr>
              <w:t>Good thermal conductivity and resistivity</w:t>
            </w:r>
          </w:p>
          <w:p w:rsidR="00160424" w:rsidRDefault="00160424" w:rsidP="00326659">
            <w:pPr>
              <w:pStyle w:val="MDPI22heading2"/>
              <w:spacing w:before="0"/>
              <w:ind w:left="0"/>
              <w:jc w:val="center"/>
              <w:rPr>
                <w:i w:val="0"/>
                <w:sz w:val="14"/>
                <w:szCs w:val="14"/>
                <w:lang w:val="en-GB"/>
              </w:rPr>
            </w:pPr>
            <w:r>
              <w:rPr>
                <w:i w:val="0"/>
                <w:sz w:val="14"/>
                <w:szCs w:val="14"/>
                <w:lang w:val="en-GB"/>
              </w:rPr>
              <w:t>Satisfactory results in mechanical and thermophysical performance</w:t>
            </w:r>
          </w:p>
          <w:p w:rsidR="00160424" w:rsidRDefault="00160424" w:rsidP="00326659">
            <w:pPr>
              <w:pStyle w:val="MDPI22heading2"/>
              <w:spacing w:before="0"/>
              <w:ind w:left="0"/>
              <w:jc w:val="center"/>
              <w:rPr>
                <w:i w:val="0"/>
                <w:sz w:val="14"/>
                <w:szCs w:val="14"/>
                <w:lang w:val="en-GB"/>
              </w:rPr>
            </w:pPr>
            <w:r>
              <w:rPr>
                <w:i w:val="0"/>
                <w:sz w:val="14"/>
                <w:szCs w:val="14"/>
                <w:lang w:val="en-GB"/>
              </w:rPr>
              <w:t>High sound absorption coefficients</w:t>
            </w:r>
          </w:p>
          <w:p w:rsidR="00160424" w:rsidRDefault="00160424" w:rsidP="00326659">
            <w:pPr>
              <w:pStyle w:val="MDPI22heading2"/>
              <w:spacing w:before="0"/>
              <w:ind w:left="0"/>
              <w:jc w:val="center"/>
              <w:rPr>
                <w:i w:val="0"/>
                <w:sz w:val="14"/>
                <w:szCs w:val="14"/>
                <w:lang w:val="en-GB"/>
              </w:rPr>
            </w:pPr>
            <w:r>
              <w:rPr>
                <w:i w:val="0"/>
                <w:sz w:val="14"/>
                <w:szCs w:val="14"/>
                <w:lang w:val="en-GB"/>
              </w:rPr>
              <w:t>Lower density</w:t>
            </w:r>
          </w:p>
        </w:tc>
        <w:tc>
          <w:tcPr>
            <w:tcW w:w="1527" w:type="dxa"/>
            <w:tcBorders>
              <w:top w:val="single" w:sz="4" w:space="0" w:color="A6A6A6"/>
              <w:bottom w:val="single" w:sz="4" w:space="0" w:color="A6A6A6"/>
            </w:tcBorders>
          </w:tcPr>
          <w:p w:rsidR="00160424" w:rsidRDefault="00160424" w:rsidP="00326659">
            <w:pPr>
              <w:pStyle w:val="MDPI22heading2"/>
              <w:spacing w:before="0"/>
              <w:ind w:left="0"/>
              <w:jc w:val="center"/>
              <w:rPr>
                <w:i w:val="0"/>
                <w:color w:val="FF0000"/>
                <w:sz w:val="14"/>
                <w:szCs w:val="14"/>
                <w:lang w:val="en-GB"/>
              </w:rPr>
            </w:pPr>
            <w:r>
              <w:rPr>
                <w:i w:val="0"/>
                <w:color w:val="FF0000"/>
                <w:sz w:val="14"/>
                <w:szCs w:val="14"/>
                <w:lang w:val="en-GB"/>
              </w:rPr>
              <w:fldChar w:fldCharType="begin" w:fldLock="1"/>
            </w:r>
            <w:r>
              <w:rPr>
                <w:i w:val="0"/>
                <w:color w:val="FF0000"/>
                <w:sz w:val="14"/>
                <w:szCs w:val="14"/>
                <w:lang w:val="en-GB"/>
              </w:rPr>
              <w:instrText>ADDIN CSL_CITATION {"citationItems":[{"id":"ITEM-1","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1","issue":"2","issued":{"date-parts":[["2021","1","6"]]},"page":"494","title":"Sustainable Panels Made with Industrial and Agricultural Waste: Thermal and Environmental Critical Analysis of the Experimental Results","type":"article-journal","volume":"11"},"uris":["http://www.mendeley.com/documents/?uuid=887accc2-9e3a-4ede-8de0-2c7f38c1e3e4"]},{"id":"ITEM-2","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2","issue":"2","issued":{"date-parts":[["2020","1","7"]]},"page":"262","title":"Production of Sustainable Construction Materials Using Agro-Wastes","type":"article-journal","volume":"13"},"uris":["http://www.mendeley.com/documents/?uuid=62368016-c303-41b7-89b3-16d3da36c0a0"]},{"id":"ITEM-3","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3","issued":{"date-parts":[["2019"]]},"page":"2237-2257","publisher":"Springer International Publishing","publisher-place":"Cham","title":"Thermal and Acoustic Building Insulations from Agricultural Wastes","type":"chapter","volume":"3"},"uris":["http://www.mendeley.com/documents/?uuid=d8ddc1d2-2560-4bdb-8e38-8039da77f1ff"]},{"id":"ITEM-4","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4","issue":"2","issued":{"date-parts":[["2019"]]},"page":"2067-2074","title":"Thermal efficient isolating materials from agricultural residues to improve energy efficiency in buildings","type":"article-journal","volume":"10"},"uris":["http://www.mendeley.com/documents/?uuid=71cf1567-a132-47f0-b96a-b4ab4e306dd9"]},{"id":"ITEM-5","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5","issued":{"date-parts":[["2018","12"]]},"page":"72-82","publisher":"Elsevier B.V.","title":"Thermal insulating plates produced on the basis of vegetable agricultural waste","type":"article-journal","volume":"180"},"uris":["http://www.mendeley.com/documents/?uuid=96ca7263-26db-4fed-ab56-165eef692ebe"]}],"mendeley":{"formattedCitation":"[14, 31–33, 114]","manualFormatting":"\r","plainTextFormattedCitation":"[14, 31–33, 114]","previouslyFormattedCitation":"[14, 23–25, 114]"},"properties":{"noteIndex":0},"schema":"https://github.com/citation-style-language/schema/raw/master/csl-citation.json"}</w:instrText>
            </w:r>
            <w:r>
              <w:rPr>
                <w:i w:val="0"/>
                <w:color w:val="FF0000"/>
                <w:sz w:val="14"/>
                <w:szCs w:val="14"/>
                <w:lang w:val="en-GB"/>
              </w:rPr>
              <w:fldChar w:fldCharType="separate"/>
            </w:r>
          </w:p>
          <w:p w:rsidR="00160424" w:rsidRDefault="00160424" w:rsidP="00326659">
            <w:pPr>
              <w:pStyle w:val="MDPI22heading2"/>
              <w:tabs>
                <w:tab w:val="center" w:pos="671"/>
              </w:tabs>
              <w:spacing w:before="0"/>
              <w:ind w:left="0"/>
              <w:jc w:val="center"/>
              <w:rPr>
                <w:i w:val="0"/>
                <w:sz w:val="14"/>
                <w:szCs w:val="14"/>
                <w:lang w:val="en-GB"/>
              </w:rPr>
            </w:pPr>
            <w:r>
              <w:rPr>
                <w:i w:val="0"/>
                <w:color w:val="FF0000"/>
                <w:sz w:val="14"/>
                <w:szCs w:val="14"/>
                <w:lang w:val="en-GB"/>
              </w:rPr>
              <w:fldChar w:fldCharType="end"/>
            </w:r>
            <w:r>
              <w:rPr>
                <w:i w:val="0"/>
                <w:sz w:val="14"/>
                <w:szCs w:val="14"/>
                <w:lang w:val="en-GB"/>
              </w:rPr>
              <w:fldChar w:fldCharType="begin" w:fldLock="1"/>
            </w:r>
            <w:r>
              <w:rPr>
                <w:i w:val="0"/>
                <w:sz w:val="14"/>
                <w:szCs w:val="14"/>
                <w:lang w:val="en-GB"/>
              </w:rPr>
              <w:instrText>ADDIN CSL_CITATION {"citationItems":[{"id":"ITEM-1","itemData":{"ISSN":"1639965X","abstract":"Natural products derived from agricultural waste such as natural fibres, rice husk and cork can be used to replace the current thermal and acoustic insulation products used in construction, which are harmful to the environment as they use non-degradable traditional materials such as glass fibre or glass wool. They also help meet environmental requirements for the use of sustainable materials.","author":[{"dropping-particle":"","family":"Fita","given":"Sergio","non-dropping-particle":"","parse-names":false,"suffix":""}],"container-title":"JEC Composites Magazine","id":"ITEM-1","issue":"122","issued":{"date-parts":[["2018"]]},"page":"48-52","title":"Agricultural waste for thermal and acoustic insulation in construction","type":"article-journal","volume":"55"},"uris":["http://www.mendeley.com/documents/?uuid=e28a278f-9cb8-4597-a45b-3ac891aa26f2"]},{"id":"ITEM-2","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2","issue":"5","issued":{"date-parts":[["2017"]]},"page":"1185-1191","title":"Valorization of municipal wastewater treatment plant sludge and agro-waste in building materials with thermal insulation properties","type":"article-journal","volume":"16"},"uris":["http://www.mendeley.com/documents/?uuid=774d5410-e8ef-43da-9646-5900f4c98387"]},{"id":"ITEM-3","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3","issue":"2","issued":{"date-parts":[["2021","1","6"]]},"page":"494","title":"Sustainable Panels Made with Industrial and Agricultural Waste: Thermal and Environmental Critical Analysis of the Experimental Results","type":"article-journal","volume":"11"},"uris":["http://www.mendeley.com/documents/?uuid=887accc2-9e3a-4ede-8de0-2c7f38c1e3e4"]},{"id":"ITEM-4","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4","issue":"2","issued":{"date-parts":[["2020","1","7"]]},"page":"262","title":"Production of Sustainable Construction Materials Using Agro-Wastes","type":"article-journal","volume":"13"},"uris":["http://www.mendeley.com/documents/?uuid=62368016-c303-41b7-89b3-16d3da36c0a0"]},{"id":"ITEM-5","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5","issued":{"date-parts":[["2019"]]},"page":"2237-2257","publisher":"Springer International Publishing","publisher-place":"Cham","title":"Thermal and Acoustic Building Insulations from Agricultural Wastes","type":"chapter","volume":"3"},"uris":["http://www.mendeley.com/documents/?uuid=d8ddc1d2-2560-4bdb-8e38-8039da77f1ff"]},{"id":"ITEM-6","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6","issue":"2","issued":{"date-parts":[["2019"]]},"page":"2067-2074","title":"Thermal efficient isolating materials from agricultural residues to improve energy efficiency in buildings","type":"article-journal","volume":"10"},"uris":["http://www.mendeley.com/documents/?uuid=71cf1567-a132-47f0-b96a-b4ab4e306dd9"]},{"id":"ITEM-7","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7","issued":{"date-parts":[["2018","12"]]},"page":"72-82","publisher":"Elsevier B.V.","title":"Thermal insulating plates produced on the basis of vegetable agricultural waste","type":"article-journal","volume":"180"},"uris":["http://www.mendeley.com/documents/?uuid=96ca7263-26db-4fed-ab56-165eef692ebe"]}],"mendeley":{"formattedCitation":"[14, 31–33, 66, 98, 114]","plainTextFormattedCitation":"[14, 31–33, 66, 98, 114]","previouslyFormattedCitation":"[14, 23–25, 69, 98, 114]"},"properties":{"noteIndex":0},"schema":"https://github.com/citation-style-language/schema/raw/master/csl-citation.json"}</w:instrText>
            </w:r>
            <w:r>
              <w:rPr>
                <w:i w:val="0"/>
                <w:sz w:val="14"/>
                <w:szCs w:val="14"/>
                <w:lang w:val="en-GB"/>
              </w:rPr>
              <w:fldChar w:fldCharType="separate"/>
            </w:r>
            <w:r>
              <w:rPr>
                <w:i w:val="0"/>
                <w:sz w:val="14"/>
                <w:szCs w:val="14"/>
                <w:lang w:val="en-GB"/>
              </w:rPr>
              <w:t>[14, 31–33, 66, 98, 114]</w:t>
            </w:r>
            <w:r>
              <w:rPr>
                <w:i w:val="0"/>
                <w:sz w:val="14"/>
                <w:szCs w:val="14"/>
                <w:lang w:val="en-GB"/>
              </w:rPr>
              <w:fldChar w:fldCharType="end"/>
            </w:r>
          </w:p>
        </w:tc>
      </w:tr>
      <w:tr w:rsidR="00160424" w:rsidTr="00160424">
        <w:trPr>
          <w:trHeight w:val="457"/>
        </w:trPr>
        <w:tc>
          <w:tcPr>
            <w:tcW w:w="1730" w:type="dxa"/>
            <w:tcBorders>
              <w:top w:val="single" w:sz="4" w:space="0" w:color="A6A6A6"/>
              <w:bottom w:val="single" w:sz="4" w:space="0" w:color="auto"/>
            </w:tcBorders>
            <w:shd w:val="clear" w:color="auto" w:fill="F2F2F2"/>
            <w:vAlign w:val="center"/>
          </w:tcPr>
          <w:p w:rsidR="00160424" w:rsidRDefault="00160424" w:rsidP="00326659">
            <w:pPr>
              <w:pStyle w:val="MDPI22heading2"/>
              <w:spacing w:before="0"/>
              <w:ind w:left="0"/>
              <w:jc w:val="center"/>
              <w:rPr>
                <w:i w:val="0"/>
                <w:sz w:val="14"/>
                <w:szCs w:val="14"/>
                <w:lang w:val="en-GB"/>
              </w:rPr>
            </w:pPr>
            <w:r>
              <w:rPr>
                <w:b/>
                <w:i w:val="0"/>
                <w:snapToGrid/>
                <w:color w:val="auto"/>
                <w:sz w:val="14"/>
                <w:szCs w:val="14"/>
                <w:lang w:val="en-GB"/>
              </w:rPr>
              <w:t>Category 5</w:t>
            </w:r>
          </w:p>
          <w:p w:rsidR="00160424" w:rsidRDefault="00160424" w:rsidP="00326659">
            <w:pPr>
              <w:pStyle w:val="MDPI22heading2"/>
              <w:spacing w:before="0"/>
              <w:ind w:left="0"/>
              <w:jc w:val="center"/>
              <w:rPr>
                <w:sz w:val="14"/>
                <w:szCs w:val="14"/>
                <w:lang w:val="en-GB"/>
              </w:rPr>
            </w:pPr>
            <w:r>
              <w:rPr>
                <w:i w:val="0"/>
                <w:sz w:val="14"/>
                <w:szCs w:val="14"/>
                <w:lang w:val="en-GB"/>
              </w:rPr>
              <w:t>Road construction materials</w:t>
            </w:r>
          </w:p>
        </w:tc>
        <w:tc>
          <w:tcPr>
            <w:tcW w:w="1256" w:type="dxa"/>
            <w:tcBorders>
              <w:top w:val="single" w:sz="4" w:space="0" w:color="A6A6A6"/>
              <w:bottom w:val="single" w:sz="4" w:space="0" w:color="auto"/>
            </w:tcBorders>
            <w:vAlign w:val="center"/>
          </w:tcPr>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Rice Husk (Ash-fibers)</w:t>
            </w:r>
          </w:p>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Coconut Shell</w:t>
            </w:r>
          </w:p>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Small aggregate)</w:t>
            </w:r>
          </w:p>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Sugarcane bagasse (Fibers)</w:t>
            </w:r>
          </w:p>
          <w:p w:rsidR="00160424" w:rsidRDefault="00160424" w:rsidP="00326659">
            <w:pPr>
              <w:pStyle w:val="MDPI22heading2"/>
              <w:spacing w:before="0"/>
              <w:ind w:left="0"/>
              <w:jc w:val="center"/>
              <w:rPr>
                <w:i w:val="0"/>
                <w:color w:val="auto"/>
                <w:sz w:val="14"/>
                <w:szCs w:val="14"/>
                <w:lang w:val="en-GB"/>
              </w:rPr>
            </w:pPr>
            <w:r>
              <w:rPr>
                <w:i w:val="0"/>
                <w:color w:val="auto"/>
                <w:sz w:val="14"/>
                <w:szCs w:val="14"/>
                <w:lang w:val="en-GB"/>
              </w:rPr>
              <w:t>Palm shells</w:t>
            </w:r>
          </w:p>
          <w:p w:rsidR="00160424" w:rsidRDefault="00160424" w:rsidP="00326659">
            <w:pPr>
              <w:pStyle w:val="MDPI22heading2"/>
              <w:spacing w:before="0"/>
              <w:ind w:left="0"/>
              <w:jc w:val="center"/>
              <w:rPr>
                <w:sz w:val="14"/>
                <w:szCs w:val="14"/>
                <w:lang w:val="en-GB"/>
              </w:rPr>
            </w:pPr>
            <w:r>
              <w:rPr>
                <w:i w:val="0"/>
                <w:color w:val="auto"/>
                <w:sz w:val="14"/>
                <w:szCs w:val="14"/>
                <w:lang w:val="en-GB"/>
              </w:rPr>
              <w:t>(coarse aggregate)</w:t>
            </w:r>
          </w:p>
        </w:tc>
        <w:tc>
          <w:tcPr>
            <w:tcW w:w="1941" w:type="dxa"/>
            <w:vMerge/>
            <w:tcBorders>
              <w:top w:val="single" w:sz="4" w:space="0" w:color="A6A6A6"/>
              <w:bottom w:val="single" w:sz="4" w:space="0" w:color="auto"/>
            </w:tcBorders>
            <w:shd w:val="clear" w:color="auto" w:fill="auto"/>
            <w:vAlign w:val="center"/>
          </w:tcPr>
          <w:p w:rsidR="00160424" w:rsidRDefault="00160424" w:rsidP="00326659">
            <w:pPr>
              <w:pStyle w:val="MDPI22heading2"/>
              <w:spacing w:before="0"/>
              <w:ind w:left="0"/>
              <w:jc w:val="center"/>
              <w:rPr>
                <w:i w:val="0"/>
                <w:sz w:val="14"/>
                <w:szCs w:val="14"/>
                <w:lang w:val="en-GB"/>
              </w:rPr>
            </w:pPr>
          </w:p>
        </w:tc>
        <w:tc>
          <w:tcPr>
            <w:tcW w:w="2618" w:type="dxa"/>
            <w:tcBorders>
              <w:top w:val="single" w:sz="4" w:space="0" w:color="A6A6A6"/>
              <w:bottom w:val="single" w:sz="4" w:space="0" w:color="auto"/>
            </w:tcBorders>
          </w:tcPr>
          <w:p w:rsidR="00160424" w:rsidRDefault="00160424" w:rsidP="00326659">
            <w:pPr>
              <w:pStyle w:val="MDPI22heading2"/>
              <w:spacing w:before="0"/>
              <w:ind w:left="0"/>
              <w:jc w:val="center"/>
              <w:rPr>
                <w:i w:val="0"/>
                <w:sz w:val="14"/>
                <w:szCs w:val="14"/>
                <w:lang w:val="en-GB"/>
              </w:rPr>
            </w:pPr>
            <w:r>
              <w:rPr>
                <w:i w:val="0"/>
                <w:sz w:val="14"/>
                <w:szCs w:val="14"/>
                <w:lang w:val="en-GB"/>
              </w:rPr>
              <w:t>Increased resistance to thermal cracking of the pavement at low temperatures</w:t>
            </w:r>
          </w:p>
          <w:p w:rsidR="00160424" w:rsidRDefault="00160424" w:rsidP="00326659">
            <w:pPr>
              <w:pStyle w:val="MDPI22heading2"/>
              <w:spacing w:before="0"/>
              <w:ind w:left="0"/>
              <w:jc w:val="center"/>
              <w:rPr>
                <w:i w:val="0"/>
                <w:sz w:val="14"/>
                <w:szCs w:val="14"/>
                <w:lang w:val="en-GB"/>
              </w:rPr>
            </w:pPr>
            <w:r>
              <w:rPr>
                <w:i w:val="0"/>
                <w:sz w:val="14"/>
                <w:szCs w:val="14"/>
                <w:lang w:val="en-GB"/>
              </w:rPr>
              <w:t>Reduced permanent (plastic) deformation at high road surface temperatures under traffic loads</w:t>
            </w:r>
          </w:p>
          <w:p w:rsidR="00160424" w:rsidRDefault="00160424" w:rsidP="00326659">
            <w:pPr>
              <w:pStyle w:val="MDPI22heading2"/>
              <w:spacing w:before="0"/>
              <w:ind w:left="0"/>
              <w:jc w:val="center"/>
              <w:rPr>
                <w:i w:val="0"/>
                <w:sz w:val="14"/>
                <w:szCs w:val="14"/>
                <w:lang w:val="en-GB"/>
              </w:rPr>
            </w:pPr>
            <w:r>
              <w:rPr>
                <w:i w:val="0"/>
                <w:sz w:val="14"/>
                <w:szCs w:val="14"/>
                <w:lang w:val="en-GB"/>
              </w:rPr>
              <w:t>Improvement of -the rutting factor</w:t>
            </w:r>
          </w:p>
          <w:p w:rsidR="00160424" w:rsidRDefault="00160424" w:rsidP="00326659">
            <w:pPr>
              <w:pStyle w:val="MDPI22heading2"/>
              <w:spacing w:before="0"/>
              <w:ind w:left="0"/>
              <w:jc w:val="center"/>
              <w:rPr>
                <w:i w:val="0"/>
                <w:sz w:val="14"/>
                <w:szCs w:val="14"/>
                <w:lang w:val="en-GB"/>
              </w:rPr>
            </w:pPr>
            <w:r>
              <w:rPr>
                <w:i w:val="0"/>
                <w:sz w:val="14"/>
                <w:szCs w:val="14"/>
                <w:lang w:val="en-GB"/>
              </w:rPr>
              <w:t>Improved fatigue resistance of the asphalt binder</w:t>
            </w:r>
          </w:p>
          <w:p w:rsidR="00160424" w:rsidRDefault="00160424" w:rsidP="00326659">
            <w:pPr>
              <w:pStyle w:val="MDPI22heading2"/>
              <w:spacing w:before="0"/>
              <w:ind w:left="0"/>
              <w:jc w:val="center"/>
              <w:rPr>
                <w:i w:val="0"/>
                <w:sz w:val="14"/>
                <w:szCs w:val="14"/>
                <w:lang w:val="en-GB"/>
              </w:rPr>
            </w:pPr>
            <w:r>
              <w:rPr>
                <w:i w:val="0"/>
                <w:sz w:val="14"/>
                <w:szCs w:val="14"/>
                <w:lang w:val="en-GB"/>
              </w:rPr>
              <w:t>Good range stability Marshall</w:t>
            </w:r>
          </w:p>
          <w:p w:rsidR="00160424" w:rsidRDefault="00160424" w:rsidP="00326659">
            <w:pPr>
              <w:pStyle w:val="MDPI22heading2"/>
              <w:spacing w:before="0"/>
              <w:ind w:left="0"/>
              <w:jc w:val="center"/>
              <w:rPr>
                <w:i w:val="0"/>
                <w:sz w:val="14"/>
                <w:szCs w:val="14"/>
                <w:lang w:val="en-GB"/>
              </w:rPr>
            </w:pPr>
            <w:r>
              <w:rPr>
                <w:i w:val="0"/>
                <w:sz w:val="14"/>
                <w:szCs w:val="14"/>
                <w:lang w:val="en-GB"/>
              </w:rPr>
              <w:t>Improved mechanical properties</w:t>
            </w:r>
          </w:p>
        </w:tc>
        <w:tc>
          <w:tcPr>
            <w:tcW w:w="1527" w:type="dxa"/>
            <w:tcBorders>
              <w:top w:val="single" w:sz="4" w:space="0" w:color="A6A6A6"/>
              <w:bottom w:val="single" w:sz="4" w:space="0" w:color="auto"/>
            </w:tcBorders>
          </w:tcPr>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p>
          <w:p w:rsidR="00160424" w:rsidRDefault="00160424" w:rsidP="00326659">
            <w:pPr>
              <w:pStyle w:val="MDPI22heading2"/>
              <w:spacing w:before="0"/>
              <w:ind w:left="0"/>
              <w:jc w:val="center"/>
              <w:rPr>
                <w:i w:val="0"/>
                <w:sz w:val="14"/>
                <w:szCs w:val="14"/>
                <w:lang w:val="en-GB"/>
              </w:rPr>
            </w:pPr>
            <w:r>
              <w:rPr>
                <w:i w:val="0"/>
                <w:sz w:val="14"/>
                <w:szCs w:val="14"/>
                <w:lang w:val="en-GB"/>
              </w:rPr>
              <w:fldChar w:fldCharType="begin" w:fldLock="1"/>
            </w:r>
            <w:r>
              <w:rPr>
                <w:i w:val="0"/>
                <w:sz w:val="14"/>
                <w:szCs w:val="14"/>
                <w:lang w:val="en-GB"/>
              </w:rPr>
              <w:instrText>ADDIN CSL_CITATION {"citationItems":[{"id":"ITEM-1","itemData":{"DOI":"10.1080/10298436.2019.1652301","ISSN":"1029-8436","abstract":"In this research, a mixture of three agriculture waste fibres, for the first time, was used as biomodifier after alkali treatment, for enhancing the performance of asphalt binder as 3, 5, 7, and 10 wt%. The physical properties of the novel biomodified binder including penetration, softening point and penetration index were studied. The viscoelastic behavior was investigated by studying flow properties at different shear rates using rotational viscometer. Also, the mechanical characteristics of biomodified asphalt binder were studied using DMA through a series of three types of sweep tests conducted on virgin and biomodified asphalt samples to study the effects of time, temperature and frequency on binder performance. It is observed that the biomodified asphalt binder exhibits the same thixotropic hardening over time with high grade temperature and high rutting resistance. Fatigue parameter (loss modulus) obtained from DMA data was employed to estimate the fatigue resistance of biomodified binder. The results declared that loss modulus of samples were decreased, which proved that the fatigue property was enhanced with biomodifier addition. The biomodifier supports asphalt binder with better properties, and can be applied as a partial replacement for the non-renewable asphalt binders used in the construction of road infrastructure.","author":[{"dropping-particle":"","family":"Abo-Shanab","given":"Z. L.","non-dropping-particle":"","parse-names":false,"suffix":""},{"dropping-particle":"","family":"Ragab","given":"A. A.","non-dropping-particle":"","parse-names":false,"suffix":""},{"dropping-particle":"","family":"Naguib","given":"Hamdy M.","non-dropping-particle":"","parse-names":false,"suffix":""}],"container-title":"International Journal of Pavement Engineering","id":"ITEM-1","issue":"7","issued":{"date-parts":[["2021","6","7"]]},"page":"905-911","publisher":"Taylor &amp; Francis","title":"Improved dynamic mechanical properties of sustainable bio-modified asphalt using agriculture waste","type":"article-journal","volume":"22"},"uris":["http://www.mendeley.com/documents/?uuid=f850b244-2d3c-46da-856f-2f840ebefb65"]},{"id":"ITEM-2","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2","issue":"12","issued":{"date-parts":[["2018"]]},"page":"1206-1222","title":"Development and engineering characterization of agro waste modified asphaltic concrete for sustainable green high ways","type":"article-journal","volume":"9"},"uris":["http://www.mendeley.com/documents/?uuid=fd930cd1-d9ed-4a11-bde8-102ab388fd90"]},{"id":"ITEM-3","itemData":{"ISSN":"18196608","abstract":"This study was carried out to evaluate the performance of coconut shell as fine aggregate in asphaltic concrete. The mix design incorporating penetration grade 80/100 bitumen was used to produce the specimens testing. Four coconut shell replacement levels were considered in the study: 10%, 20%, 30%, and 40%, respectively. The aggregate properties were evaluated through aggregate impact value, specific gravity and water absorption test. In addition, the performance of coconut shell in asphalt mixes was identified by volumetric properties, indirect tensile strength, resilient modulus and dynamic creep test. The results revealed that controlled specimen's shows better volumetric properties compared to coconut shell mixes. However, 10% replacement of coconut shell indicated better performance than controlled specimen. It can be concluded that coconut shell inhibits great potential as road construction material but be only suitable for low traffic volume and at rural area.","author":[{"dropping-particle":"","family":"Ramadhansyah","given":"P. J.","non-dropping-particle":"","parse-names":false,"suffix":""},{"dropping-particle":"","family":"Nurfatin Aqeela","given":"M.","non-dropping-particle":"","parse-names":false,"suffix":""},{"dropping-particle":"","family":"Siti Nur Amiera","given":"J.","non-dropping-particle":"","parse-names":false,"suffix":""},{"dropping-particle":"","family":"Norhafizah","given":"M.","non-dropping-particle":"","parse-names":false,"suffix":""},{"dropping-particle":"","family":"Norhidayah","given":"A. H.","non-dropping-particle":"","parse-names":false,"suffix":""},{"dropping-particle":"","family":"Dewi","given":"S. J.","non-dropping-particle":"","parse-names":false,"suffix":""}],"container-title":"ARPN Journal of Engineering and Applied Sciences","id":"ITEM-3","issue":"12","issued":{"date-parts":[["2016"]]},"page":"7457-7462","title":"Use of coconut shell from agriculture waste as fine aggregate in asphaltic concrete","type":"article-journal","volume":"11"},"uris":["http://www.mendeley.com/documents/?uuid=ea3e66b3-0c1c-40c7-969a-4428071fcd2e"]}],"mendeley":{"formattedCitation":"[81, 115, 116]","plainTextFormattedCitation":"[81, 115, 116]","previouslyFormattedCitation":"[82, 115, 116]"},"properties":{"noteIndex":0},"schema":"https://github.com/citation-style-language/schema/raw/master/csl-citation.json"}</w:instrText>
            </w:r>
            <w:r>
              <w:rPr>
                <w:i w:val="0"/>
                <w:sz w:val="14"/>
                <w:szCs w:val="14"/>
                <w:lang w:val="en-GB"/>
              </w:rPr>
              <w:fldChar w:fldCharType="separate"/>
            </w:r>
            <w:r>
              <w:rPr>
                <w:i w:val="0"/>
                <w:sz w:val="14"/>
                <w:szCs w:val="14"/>
                <w:lang w:val="en-GB"/>
              </w:rPr>
              <w:t>[81, 115, 116]</w:t>
            </w:r>
            <w:r>
              <w:rPr>
                <w:i w:val="0"/>
                <w:sz w:val="14"/>
                <w:szCs w:val="14"/>
                <w:lang w:val="en-GB"/>
              </w:rPr>
              <w:fldChar w:fldCharType="end"/>
            </w:r>
          </w:p>
        </w:tc>
      </w:tr>
    </w:tbl>
    <w:p w:rsidR="00160424" w:rsidRDefault="00160424"/>
    <w:p w:rsidR="00160424" w:rsidRDefault="00160424"/>
    <w:p w:rsidR="00160424" w:rsidRDefault="00160424" w:rsidP="00160424">
      <w:pPr>
        <w:pStyle w:val="MDPI41tablecaption"/>
        <w:ind w:hanging="2608"/>
        <w:jc w:val="center"/>
        <w:rPr>
          <w:lang w:val="en-GB"/>
        </w:rPr>
      </w:pPr>
      <w:r>
        <w:rPr>
          <w:b/>
          <w:lang w:val="en-GB"/>
        </w:rPr>
        <w:t>Table 4.</w:t>
      </w:r>
      <w:r>
        <w:rPr>
          <w:lang w:val="en-GB"/>
        </w:rPr>
        <w:t xml:space="preserve"> Limitations and improvement alternatives for bio-based products</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745"/>
        <w:gridCol w:w="2410"/>
        <w:gridCol w:w="2410"/>
      </w:tblGrid>
      <w:tr w:rsidR="00160424" w:rsidTr="00326659">
        <w:trPr>
          <w:trHeight w:val="343"/>
          <w:jc w:val="center"/>
        </w:trPr>
        <w:tc>
          <w:tcPr>
            <w:tcW w:w="2745"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Limitations and/or disadvantages</w:t>
            </w:r>
          </w:p>
        </w:tc>
        <w:tc>
          <w:tcPr>
            <w:tcW w:w="2410"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Alternatives to reduce adverse effects</w:t>
            </w:r>
          </w:p>
        </w:tc>
        <w:tc>
          <w:tcPr>
            <w:tcW w:w="2410"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Reference</w:t>
            </w:r>
          </w:p>
        </w:tc>
      </w:tr>
      <w:tr w:rsidR="00160424" w:rsidTr="00326659">
        <w:trPr>
          <w:jc w:val="center"/>
        </w:trPr>
        <w:tc>
          <w:tcPr>
            <w:tcW w:w="2745" w:type="dxa"/>
            <w:tcBorders>
              <w:top w:val="single" w:sz="4" w:space="0" w:color="auto"/>
            </w:tcBorders>
            <w:shd w:val="clear" w:color="auto" w:fill="auto"/>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t>Increase LOI</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workability</w:t>
            </w:r>
          </w:p>
          <w:p w:rsidR="00160424" w:rsidRDefault="00160424" w:rsidP="00326659">
            <w:pPr>
              <w:pStyle w:val="MDPI22heading2"/>
              <w:spacing w:before="0"/>
              <w:ind w:left="0"/>
              <w:jc w:val="center"/>
              <w:rPr>
                <w:i w:val="0"/>
                <w:sz w:val="16"/>
                <w:szCs w:val="16"/>
                <w:lang w:val="en-GB"/>
              </w:rPr>
            </w:pPr>
            <w:r>
              <w:rPr>
                <w:i w:val="0"/>
                <w:sz w:val="16"/>
                <w:szCs w:val="16"/>
                <w:lang w:val="en-GB"/>
              </w:rPr>
              <w:t>Lower strength activity index (SAI)</w:t>
            </w:r>
          </w:p>
          <w:p w:rsidR="00160424" w:rsidRDefault="00160424" w:rsidP="00326659">
            <w:pPr>
              <w:pStyle w:val="MDPI22heading2"/>
              <w:spacing w:before="0"/>
              <w:ind w:left="0"/>
              <w:jc w:val="center"/>
              <w:rPr>
                <w:i w:val="0"/>
                <w:sz w:val="16"/>
                <w:szCs w:val="16"/>
                <w:lang w:val="en-GB"/>
              </w:rPr>
            </w:pPr>
            <w:r>
              <w:rPr>
                <w:i w:val="0"/>
                <w:sz w:val="16"/>
                <w:szCs w:val="16"/>
                <w:lang w:val="en-GB"/>
              </w:rPr>
              <w:t>Higher drying shrinkage</w:t>
            </w:r>
          </w:p>
          <w:p w:rsidR="00160424" w:rsidRDefault="00160424" w:rsidP="00326659">
            <w:pPr>
              <w:pStyle w:val="MDPI22heading2"/>
              <w:spacing w:before="0"/>
              <w:ind w:left="0"/>
              <w:jc w:val="center"/>
              <w:rPr>
                <w:i w:val="0"/>
                <w:sz w:val="16"/>
                <w:szCs w:val="16"/>
                <w:lang w:val="en-GB"/>
              </w:rPr>
            </w:pPr>
            <w:r>
              <w:rPr>
                <w:i w:val="0"/>
                <w:sz w:val="16"/>
                <w:szCs w:val="16"/>
                <w:lang w:val="en-GB"/>
              </w:rPr>
              <w:t>High water absorption</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Susceptibility towards chemical attack</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Effect of moisture content on internal bonding</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Dimensional stability</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Lower durability</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Crack formation</w:t>
            </w:r>
          </w:p>
        </w:tc>
        <w:tc>
          <w:tcPr>
            <w:tcW w:w="2410" w:type="dxa"/>
            <w:tcBorders>
              <w:top w:val="single" w:sz="4" w:space="0" w:color="auto"/>
            </w:tcBorders>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t>Additional treatments</w:t>
            </w:r>
          </w:p>
          <w:p w:rsidR="00160424" w:rsidRDefault="00160424" w:rsidP="00326659">
            <w:pPr>
              <w:pStyle w:val="MDPI22heading2"/>
              <w:spacing w:before="0"/>
              <w:ind w:left="0"/>
              <w:jc w:val="center"/>
              <w:rPr>
                <w:i w:val="0"/>
                <w:sz w:val="16"/>
                <w:szCs w:val="16"/>
                <w:lang w:val="en-GB"/>
              </w:rPr>
            </w:pPr>
            <w:r>
              <w:rPr>
                <w:i w:val="0"/>
                <w:sz w:val="16"/>
                <w:szCs w:val="16"/>
                <w:lang w:val="en-GB"/>
              </w:rPr>
              <w:t>Chemical and/or heat treatment of fibres</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Pre-treatment methods (screening, burning, drying, firing)</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Incorporation of nanomaterials nano silica, nano alumina</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Inclusion of bacteria in rice husk</w:t>
            </w:r>
          </w:p>
          <w:p w:rsidR="00160424" w:rsidRDefault="00160424" w:rsidP="00326659">
            <w:pPr>
              <w:pStyle w:val="MDPI22heading2"/>
              <w:spacing w:before="0"/>
              <w:ind w:left="0"/>
              <w:jc w:val="center"/>
              <w:rPr>
                <w:i w:val="0"/>
                <w:color w:val="auto"/>
                <w:sz w:val="16"/>
                <w:szCs w:val="16"/>
                <w:lang w:val="en-GB"/>
              </w:rPr>
            </w:pPr>
            <w:r>
              <w:rPr>
                <w:i w:val="0"/>
                <w:color w:val="auto"/>
                <w:sz w:val="16"/>
                <w:szCs w:val="16"/>
                <w:lang w:val="en-GB"/>
              </w:rPr>
              <w:t>Addition of stone dust</w:t>
            </w:r>
          </w:p>
        </w:tc>
        <w:tc>
          <w:tcPr>
            <w:tcW w:w="2410" w:type="dxa"/>
            <w:tcBorders>
              <w:top w:val="single" w:sz="4" w:space="0" w:color="auto"/>
            </w:tcBorders>
            <w:shd w:val="clear" w:color="auto" w:fill="auto"/>
            <w:vAlign w:val="center"/>
          </w:tcPr>
          <w:p w:rsidR="00160424" w:rsidRDefault="00160424" w:rsidP="00326659">
            <w:pPr>
              <w:pStyle w:val="MDPI22heading2"/>
              <w:spacing w:before="0"/>
              <w:ind w:left="175"/>
              <w:jc w:val="center"/>
              <w:rPr>
                <w:i w:val="0"/>
                <w:color w:val="auto"/>
                <w:sz w:val="16"/>
                <w:szCs w:val="16"/>
                <w:lang w:val="en-GB"/>
              </w:rPr>
            </w:pPr>
            <w:r>
              <w:rPr>
                <w:i w:val="0"/>
                <w:color w:val="auto"/>
                <w:sz w:val="16"/>
                <w:szCs w:val="16"/>
                <w:lang w:val="en-GB"/>
              </w:rPr>
              <w:fldChar w:fldCharType="begin" w:fldLock="1"/>
            </w:r>
            <w:r>
              <w:rPr>
                <w:i w:val="0"/>
                <w:color w:val="auto"/>
                <w:sz w:val="16"/>
                <w:szCs w:val="16"/>
                <w:lang w:val="en-GB"/>
              </w:rPr>
              <w:instrText>ADDIN CSL_CITATION {"citationItems":[{"id":"ITEM-1","itemData":{"DOI":"10.1016/j.conbuildmat.2021.122851","ISSN":"09500618","abstract":"Due to the high amount of carbon dioxide emission from conventional cement production, sustainable alternative cementitious materials are preferred in the construction sector. Earlier studies were focused only on the use of industrial by-products such as fly ash, slag and silica fume as alternative cementitious materials. A comprehensive review of the use of a wide range of agro-waste ashes is highly limited. Therefore, the present review focuses on the potential of several agro-waste ashes including sugarcane bagasse ash, rice husk ash, palm oil fuel ash, corncob ash, coconut shell ash, wood ash, groundnut husk ash, cassava peel ash, wheat straw ash, elephant grass ash, rice straw ash, sugarcane straw ash, tobacco ash and bamboo leaf ash as alternative cementitious materials in concrete. Physical, chemical and morphological characteristics of different agro-waste ashes and their influences in the blended cement concrete are presented. Besides, the effects of these agro-waste ashes on workability, strength, water absorption, sorptivity, porosity, permeability, drying shrinkage, resistance to acid and sulfate attacks of blended concretes are critically compared. Agro-waste ashes consist of silica content above 50% with the exception of tobacco ash and groundnut husk ash. Addition of the agro-waste ashes reduces the slump of concrete except for palm oil fuel ash, wheat straw ash and rice straw ash blended concretes. Significant reduction in the permeability and subsequent enhancement in the durability of agro-waste blended concretes are evidently witnessed.","author":[{"dropping-particle":"","family":"Charitha","given":"V.","non-dropping-particle":"","parse-names":false,"suffix":""},{"dropping-particle":"","family":"Athira","given":"V.S.","non-dropping-particle":"","parse-names":false,"suffix":""},{"dropping-particle":"","family":"Jittin","given":"V.","non-dropping-particle":"","parse-names":false,"suffix":""},{"dropping-particle":"","family":"Bahurudeen","given":"A.","non-dropping-particle":"","parse-names":false,"suffix":""},{"dropping-particle":"","family":"Nanthagopalan","given":"P.","non-dropping-particle":"","parse-names":false,"suffix":""}],"container-title":"Construction and Building Materials","id":"ITEM-1","issued":{"date-parts":[["2021","5"]]},"page":"122851","publisher":"Elsevier Ltd","title":"Use of different agro-waste ashes in concrete for effective upcycling of locally available resources","type":"article-journal","volume":"285"},"uris":["http://www.mendeley.com/documents/?uuid=6e943b5f-38b6-4d46-8f12-e38af444361e"]},{"id":"ITEM-2","itemData":{"DOI":"10.1016/j.jobe.2021.102332","ISSN":"23527102","abstract":"This paper aims to provide a comprehensive review of recent trends in incorporating biomass ashes from agricultural waste in Ordinary Portland cement (OPC) and geopolymer concrete. The material properties of different biomass ashes and their effect on fresh and hardened concrete properties (i.e., mechanical and durability properties) are reviewed. Partial replacement of OPC with byproducts, such as bamboo leaf ash, date palm ash, elephant leaf ash, banana leaf ash and plantain peel ash, rice straw ash, olive waste ash, wheat straw ash, and corn cob ash, escorts reduction in carbon dioxide (CO2) emissions and global warming. It will also contribute to the effort of achieving zero-waste technology and sustainable development. This paper provides essential background information on the global status, composition, and ash preparation procedures of green and sustainable cementitious materials and then explores their potential applications. This review also highlights the areas requiring further research and indicates the possible negative impacts of utilizing these non-traditional supplementary cementitious materials (SCMs). The findings from this review confirm the feasibility of using biomass ashes as pozzolanic materials in cement concrete or as alternative activators in geopolymer concrete, with the required properties of building materials. Also, it is expected that this review will provide a better insight into biomass ashes incorporated in concrete for the benefit of academic/fundamental research and the construction industry.","author":[{"dropping-particle":"","family":"Thomas","given":"Blessen Skariah","non-dropping-particle":"","parse-names":false,"suffix":""},{"dropping-particle":"","family":"Yang","given":"Jian","non-dropping-particle":"","parse-names":false,"suffix":""},{"dropping-particle":"","family":"Mo","given":"Kim Hung","non-dropping-particle":"","parse-names":false,"suffix":""},{"dropping-particle":"","family":"Abdalla","given":"Jamal A.","non-dropping-particle":"","parse-names":false,"suffix":""},{"dropping-particle":"","family":"Hawileh","given":"Rami A.","non-dropping-particle":"","parse-names":false,"suffix":""},{"dropping-particle":"","family":"Ariyachandra","given":"Erandi","non-dropping-particle":"","parse-names":false,"suffix":""}],"container-title":"Journal of Building Engineering","id":"ITEM-2","issue":"July 2020","issued":{"date-parts":[["2021","8"]]},"page":"102332","publisher":"Elsevier Ltd","title":"Biomass ashes from agricultural wastes as supplementary cementitious materials or aggregate replacement in cement/geopolymer concrete: A comprehensive review","type":"article-journal","volume":"40"},"uris":["http://www.mendeley.com/documents/?uuid=e0269e12-4ce6-4df8-a676-a4839091a779"]},{"id":"ITEM-3","itemData":{"DOI":"10.1016/j.jclepro.2020.123062","ISSN":"09596526","abstract":"Increase in construction activities has led to rapid depletion of natural resources, particularly aggregates which are utilized in the production of concrete. At the same time, there are huge amount of solid wastes originating from the agricultural industry, particularly from the South East Asia region, such as oil palm shell (OPS), oil palm boiler clinker (OPBC) and coconut shell. Research have since been undertaken to investigate the feasibility of these waste materials as potential substitute for conventional aggregate in concrete. Durability of concretes, especially those containing recycled waste materials are often subjected to scrutiny. Therefore, this paper reviews the published findings on the durability-related properties of concrete containing these agricultural waste materials as aggregate. Due to improved binder quality (lower w/b ratio and higher binder content), concrete prepared with these wastes generally exhibit acceptable quality in terms of water absorption, sorptivity and chloride penetrability. The major drawbacks are associated with the higher drying shrinkage, susceptibility towards severe chemical attack and elevated temperature. Among these wastes, OPBC aggregate is considered to have the best performance based on the reviewed properties, while OPS aggregate and coconut shell aggregate are recommended to be used only as partial aggregate replacement. Current available studies, however, are still insufficient and more in-depth investigations are required to ascertain the suitability of these wastes to be re-used as aggregate replacement in concrete.","author":[{"dropping-particle":"","family":"Mo","given":"Kim Hung","non-dropping-particle":"","parse-names":false,"suffix":""},{"dropping-particle":"","family":"Thomas","given":"Blessen Skariah","non-dropping-particle":"","parse-names":false,"suffix":""},{"dropping-particle":"","family":"Yap","given":"Soon Poh","non-dropping-particle":"","parse-names":false,"suffix":""},{"dropping-particle":"","family":"Abutaha","given":"Fuad","non-dropping-particle":"","parse-names":false,"suffix":""},{"dropping-particle":"","family":"Tan","given":"Chee Ghuan","non-dropping-particle":"","parse-names":false,"suffix":""}],"container-title":"Journal of Cleaner Production","id":"ITEM-3","issued":{"date-parts":[["2020","12"]]},"page":"123062","publisher":"Elsevier Ltd","title":"Viability of agricultural wastes as substitute of natural aggregate in concrete: A review on the durability-related properties","type":"article-journal","volume":"275"},"uris":["http://www.mendeley.com/documents/?uuid=595dab34-f87f-4bb8-a5d4-b5fa857be50f"]},{"id":"ITEM-4","itemData":{"DOI":"10.1016/j.jobe.2020.101428","ISSN":"23527102","abstract":"Affordable housing had become elusive to the teaming population of the world due to ever increasing cost of construction materials. Concrete, being the most commonly used building material has been seriously affected by high cost of ingredient materials. The search for alternative materials for concrete led to the investigation of agricultural residues as supplementary materials in mortar and concrete. Effective use of these materials in concrete will result to the green method of disposal of large quantity of waste, which would have caused environmental nuisance. Research has been given attention on the incorporation of agricultural residues in concrete and mortar with findings showing their great potentials. An overview of studies carried out on selected agricultural residues is presented in this paper. The review considered the utilization of the residues as partial substitution for cement in mortar and concrete. The residues were characterized by evaluating their chemical, physical and mineralogical properties. Also, their influence on the characteristics of concrete and mortar such as workability, compressive strength, splitting tensile strength, flexural strength water absorption and acid attack were discussed in detail. It was concluded based on the various studies in this article that appropriate treatment methods and careful selection of materials will aid the improvement of concrete and mortar properties made with agricultural residues.","author":[{"dropping-particle":"","family":"Raheem","given":"Akeem A.","non-dropping-particle":"","parse-names":false,"suffix":""},{"dropping-particle":"","family":"Ikotun","given":"Bolanle D.","non-dropping-particle":"","parse-names":false,"suffix":""}],"container-title":"Journal of Building Engineering","id":"ITEM-4","issue":"July 2019","issued":{"date-parts":[["2020","9"]]},"page":"101428","publisher":"Elsevier Ltd","title":"Incorporation of agricultural residues as partial substitution for cement in concrete and mortar – A review","type":"article-journal","volume":"31"},"uris":["http://www.mendeley.com/documents/?uuid=89966df1-76f5-4b3c-9e5e-eb63bf64039e"]},{"id":"ITEM-5","itemData":{"author":[{"dropping-particle":"","family":"Varma","given":"K.G Rahul","non-dropping-particle":"","parse-names":false,"suffix":""},{"dropping-particle":"","family":"Jagadeesh","given":"P","non-dropping-particle":"","parse-names":false,"suffix":""}],"container-title":"International Journal of Civil Engineering and Technology","id":"ITEM-5","issue":"8","issued":{"date-parts":[["2017"]]},"page":"92-100","title":"Development of sustainable concrete using agro-waste and manufactured sand: A review","type":"article-journal","volume":"8"},"uris":["http://www.mendeley.com/documents/?uuid=a0b37fea-5761-450d-8400-c931b937a869"]},{"id":"ITEM-6","itemData":{"DOI":"10.1016/j.indcrop.2021.113833","ISSN":"09266690","author":[{"dropping-particle":"","family":"Cintura","given":"Eleonora","non-dropping-particle":"","parse-names":false,"suffix":""},{"dropping-particle":"","family":"Nunes","given":"Lina","non-dropping-particle":"","parse-names":false,"suffix":""},{"dropping-particle":"","family":"Esteves","given":"Bruno","non-dropping-particle":"","parse-names":false,"suffix":""},{"dropping-particle":"","family":"Faria","given":"Paulina","non-dropping-particle":"","parse-names":false,"suffix":""}],"container-title":"Industrial Crops and Products","id":"ITEM-6","issued":{"date-parts":[["2021","11"]]},"page":"113833","title":"Agro-industrial wastes as building insulation materials: A review and challenges for Euro-Mediterranean countries","type":"article-journal","volume":"171"},"uris":["http://www.mendeley.com/documents/?uuid=5fa4d982-a74f-443b-a834-f1e37e3dfc2b"]},{"id":"ITEM-7","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7","issued":{"date-parts":[["2013","1"]]},"page":"872-878","publisher":"Elsevier Ltd","title":"Application of agro-waste for sustainable construction materials: A review","type":"article-journal","volume":"38"},"uris":["http://www.mendeley.com/documents/?uuid=8b036aa6-9d88-4e73-abb6-afe7d18e9dbe"]},{"id":"ITEM-8","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8","issued":{"date-parts":[["2018","12"]]},"page":"72-82","publisher":"Elsevier B.V.","title":"Thermal insulating plates produced on the basis of vegetable agricultural waste","type":"article-journal","volume":"180"},"uris":["http://www.mendeley.com/documents/?uuid=96ca7263-26db-4fed-ab56-165eef692ebe"]},{"id":"ITEM-9","itemData":{"DOI":"10.1016/j.enbuild.2021.111089","ISSN":"03787788","abstract":"High energy use in buildings plays a key role in climate change and air pollution in cities of Iran. In this regard, the use of thermal insulation to reduce energy demand has been proposed as an important solution. Production of thermal insulation made from chemicals consumes high energy and their disposal has high environmental effects. Therefore, the use of agricultural waste due to their abundance in Iran, low energy consumption for production and high renewability rate, seems to be justified as an alternative to chemical-based insulation. Due to the importance of the above issues, in the present work for the first time with the aim of investigating the phenomenon of thermal bridges in traditional buildings of Iran, the ZUB ARGOS software is used to evaluate the effect of 10 different agricultural wastes (cork, cellulose fiber, meadow grass, flax, sheep wool, straw, hemp, cotton, grain granules, and cattail) as thermal insulation on the inside face of the wall, find the optimal thickness of common waste (straw) to remove the phenomenon of thermal bridges and evaluate the effect of the horizontal or vertical direction of straw fibers to the heat transfer path in the city of Yazd located in the hot and dry climate of Iran. The results of the current situation simulations showed that the thermal bridge phenomenon occurs in the building under study and the most critical connection with f = 0.48 is related to the wall-to-wall connection. Among the agricultural wastes, cork is the most suitable insulation with fmin = 0.76. The results of the 10 wastes investigation also showed that the wall-to-wall connection and the window lintel connection are according to the order the most critical and safest connections for creating a thermal bridge in the building under study. Due to the abundance of straw waste in the studied climate, this insulation was selected to optimize the current situation. The results showed that the placement of straw fibers perpendicular to the heat flow compared to its horizontal direction has a maximum advantage of 4.35%. The results showed that the optimal thickness for straw insulation is 3 cm, which means that no thermal bridge in connections occurs and cork is the most suitable insulation among the agricultural wastes studied.","author":[{"dropping-particle":"","family":"Omidi","given":"Ali","non-dropping-particle":"","parse-names":false,"suffix":""},{"dropping-particle":"","family":"Jahangiri","given":"Mehdi","non-dropping-particle":"","parse-names":false,"suffix":""},{"dropping-particle":"","family":"Mohammadidehcheshmeh","given":"Fatemeh","non-dropping-particle":"","parse-names":false,"suffix":""},{"dropping-particle":"","family":"Mostafaeipour","given":"Ali","non-dropping-particle":"","parse-names":false,"suffix":""}],"container-title":"Energy and Buildings","id":"ITEM-9","issued":{"date-parts":[["2021"]]},"page":"111089","publisher":"Elsevier B.V.","title":"Comprehensive assessment of agricultural waste effect on the thermal bridge phenomenon using ZUB ARGOS software, a case study in Iran","type":"article-journal","volume":"245"},"uris":["http://www.mendeley.com/documents/?uuid=04d640a6-30d1-4d59-b979-3a87d56b2ca9"]},{"id":"ITEM-10","itemData":{"DOI":"10.1016/j.jclepro.2020.125429","ISSN":"09596526","abstract":"Alkali-activated binders are sustainable alternatives to carbon-intensive conventional cements. A comprehensive review of the potential of different agro-waste ashes and their performance as precursors in alkali-activated binders are essential to enable their acceptance in the construction sector. Hence, the present study focusses on a systematic review of the alkali-activation of bagasse ash, rice husk ash, corn cob ash, palm oil fuel ash, wheat straw ash, and sugarcane straw ash. Moreover, their influence on the mechanical and durability characteristics of alkali-activated concrete is also presented. Based on the review, it is found that except for rice husk ash, all the other agro-waste ashes have almost similar silica content as that of fly ash. The morphologies of the different agro-waste ashes are found to be distinct. Incorporation of agro-waste ashes in fly ash-based binders results in better resistance to acid attack than slag-based binders. Addition of agro-waste ashes brought down the drying shrinkage of slag-based binders significantly. Ambient curing is beneficial for bagasse ash-based alkali-activated mortar specimens. Water absorption is higher for agro-waste ash based alkali-activated binder specimens due to the porous cellular structure of agro-waste ashes. Enhanced performance at elevated temperatures is observed for agro-waste ash based alkali-activated binders. Rice husk ash-based binders are remarkably stable at elevated temperatures.","author":[{"dropping-particle":"","family":"Athira","given":"VS","non-dropping-particle":"","parse-names":false,"suffix":""},{"dropping-particle":"","family":"Charitha","given":"V.","non-dropping-particle":"","parse-names":false,"suffix":""},{"dropping-particle":"","family":"Athira","given":"G.","non-dropping-particle":"","parse-names":false,"suffix":""},{"dropping-particle":"","family":"Bahurudeen","given":"A.","non-dropping-particle":"","parse-names":false,"suffix":""}],"container-title":"Journal of Cleaner Production","id":"ITEM-10","issued":{"date-parts":[["2021","3"]]},"page":"125429","publisher":"Elsevier Ltd","title":"Agro-waste ash based alkali-activated binder: Cleaner production of zero cement concrete for construction","type":"article-journal","volume":"286"},"uris":["http://www.mendeley.com/documents/?uuid=17973aba-a1fe-44c7-97c3-cb61ee3265cb"]},{"id":"ITEM-11","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11","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12","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12","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13","itemData":{"DOI":"10.1016/j.indcrop.2012.08.034","ISSN":"09266690","abstract":"In the last few years an increasing high interest has been drawn to the potential use of agricultural waste as raw material to produce structural reinforcement fibers for building materials, due to environmental and economical aspects. Corn is the world's most produced cereal in terms of quantity, what entails the generation of large quantities of waste. Despite this fact, only a few research works concerned with the use of fibers from waste corn stalks in the production of fiber-cement have been published and there is a complete lack of data on the characterization of these fibers.The objective of this research is to study the feasibility of using fibers obtained from corn stalk as reinforcement fibers in the production of fiber-cement through environmentally friendly cooking methods. This study encompasses the morphological characterization of the fibers and the study of the effects that the use of these fibers has on the flocculation, retention and drainage of the fiber-cement suspensions and on the mechanical and physical properties of the final product.The results obtained in the tests confirmed the high potential of the corn stalk as a source of fibers for the manufacture of a fiber-cement capable of meeting the requirements of demanding applications. © 2012 Elsevier B.V.","author":[{"dropping-particle":"","family":"Jarabo","given":"R.","non-dropping-particle":"","parse-names":false,"suffix":""},{"dropping-particle":"","family":"Monte","given":"M.C.","non-dropping-particle":"","parse-names":false,"suffix":""},{"dropping-particle":"","family":"Fuente","given":"E.","non-dropping-particle":"","parse-names":false,"suffix":""},{"dropping-particle":"","family":"Santos","given":"S.F.","non-dropping-particle":"","parse-names":false,"suffix":""},{"dropping-particle":"","family":"Negro","given":"C.","non-dropping-particle":"","parse-names":false,"suffix":""}],"container-title":"Industrial Crops and Products","id":"ITEM-13","issue":"1","issued":{"date-parts":[["2013","5"]]},"page":"832-839","publisher":"Elsevier B.V.","title":"Corn stalk from agricultural residue used as reinforcement fiber in fiber-cement production","type":"article-journal","volume":"43"},"uris":["http://www.mendeley.com/documents/?uuid=0f694315-7e94-48c0-905c-9488a8a32d4a"]},{"id":"ITEM-14","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14","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15","itemData":{"DOI":"10.1016/j.conbuildmat.2019.03.279","ISSN":"09500618","abstract":"The manufacturing of fiberboard from wood fiber with the help of adhesive is highly developed and widely commercialized technique. However, with an increasing concern over health issues and biomass conservation, the fiber boards from agriculture residues with or without using adhesives are under intensive investigation. In last three decades, several researches have been done various methods and technique dealing the development of binderless fiberboards such as wet process and dry process. This review article also covered pretreatments of fiber which helps to find out optimum criteria for fabrication of fibreboards. Fibre sizes in fibreboard were studied and found that the dimensions of fibres effect the physical, mechanical and thermal properties. The pressing time and temperature influence the internal bonding of binderless fibreboards. The mechanical and thermal properties of binderless fibresboard were discussed on various pressing time and temperature and compared with different type fibreboards. Effect of hygrothermal properties on the physical, mechanical and thermal behavior of binderless were also discussed. This review summarized various aspects of self-bonding mechanism in binderless fibresboard with a focus on agriculture residues based raw materials. Various aspects of binderless fiberboard manufacturing such as raw material suitability, effects of pretreatments and manufacturing process on physical, mechanical and thermal properties are discussed. The chemical changes in fiber during pretreatments and hot pressing is also discussed in detail. These binderless fiberboard showed the suitability in use for indoor applications due to its non-toxic characteristics.","author":[{"dropping-particle":"","family":"Nasir","given":"M.","non-dropping-particle":"","parse-names":false,"suffix":""},{"dropping-particle":"","family":"Khali","given":"D.P.","non-dropping-particle":"","parse-names":false,"suffix":""},{"dropping-particle":"","family":"Jawaid","given":"M.","non-dropping-particle":"","parse-names":false,"suffix":""},{"dropping-particle":"","family":"Tahir","given":"P.M.","non-dropping-particle":"","parse-names":false,"suffix":""},{"dropping-particle":"","family":"Siakeng","given":"R.","non-dropping-particle":"","parse-names":false,"suffix":""},{"dropping-particle":"","family":"Asim","given":"M.","non-dropping-particle":"","parse-names":false,"suffix":""},{"dropping-particle":"","family":"Khan","given":"T.A.","non-dropping-particle":"","parse-names":false,"suffix":""}],"container-title":"Construction and Building Materials","id":"ITEM-15","issued":{"date-parts":[["2019","6"]]},"page":"502-516","publisher":"Elsevier Ltd","title":"Recent development in binderless fiber-board fabrication from agricultural residues: A review","type":"article-journal","volume":"211"},"uris":["http://www.mendeley.com/documents/?uuid=7e3ffc4e-78fa-4562-a920-b34d5e4a3fd2"]},{"id":"ITEM-16","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16","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17","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17","issue":"1-2","issued":{"date-parts":[["2015","12","15"]]},"page":"42-55","publisher":"Science Alert","title":"Agricultural Waste Fibers Towards Sustainability and Advanced Utilization: A Review","type":"article-journal","volume":"15"},"uris":["http://www.mendeley.com/documents/?uuid=1a1e47dd-dd87-4259-9351-4049a8b92bb1"]},{"id":"ITEM-18","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18","issue":"2","issued":{"date-parts":[["2020","1","7"]]},"page":"262","title":"Production of Sustainable Construction Materials Using Agro-Wastes","type":"article-journal","volume":"13"},"uris":["http://www.mendeley.com/documents/?uuid=62368016-c303-41b7-89b3-16d3da36c0a0"]},{"id":"ITEM-19","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19","issued":{"date-parts":[["2019"]]},"page":"2237-2257","publisher":"Springer International Publishing","publisher-place":"Cham","title":"Thermal and Acoustic Building Insulations from Agricultural Wastes","type":"chapter","volume":"3"},"uris":["http://www.mendeley.com/documents/?uuid=d8ddc1d2-2560-4bdb-8e38-8039da77f1ff"]},{"id":"ITEM-20","itemData":{"ISSN":"09766316","abstract":"Construction sector is a fast growing industry and concrete is a prominent construction material in the present scenario .The rapid development of urban infrastructures requires huge quantity of raw materials needed for the concrete manufacturing. The cement manufacturing industry is a major contributor of carbon dioxide (CO2) that results in 5% of global man-made emissions, out of which 50% comes from the chemical process and 40% from fuel combustion. [1] The primary sector of the economy means the sector which makes direct use of natural resources. In most of the developing and under developed countries, primary sector is the biggest part of the economy. Dependence on this sector has also resulted in the production of substantial quantities of waste materials. These wastes are normally dumped into landfill thereby causing environmental issues. Under these circumstances it is of prime most importance to derive supplementary cementitious materials (SCMs) from agricultural wastes that can be used as a cement replacing material. The foremost aim of this paper is to review the possible use of different agricultural wastes as SCMs that can reduce use of cement usage, and their engineering impacts on the different properties of concrete.","author":[{"dropping-particle":"","family":"Balagopal","given":"V.","non-dropping-particle":"","parse-names":false,"suffix":""},{"dropping-particle":"","family":"Rahim","given":"Abdul","non-dropping-particle":"","parse-names":false,"suffix":""},{"dropping-particle":"","family":"Viswanathan","given":"T. S.","non-dropping-particle":"","parse-names":false,"suffix":""}],"container-title":"International Journal of Civil Engineering and Technology","id":"ITEM-20","issue":"12","issued":{"date-parts":[["2017"]]},"page":"572-582","title":"Sustainable supplementary cementitious materials derived from agro-wastes - A review","type":"article-journal","volume":"8"},"uris":["http://www.mendeley.com/documents/?uuid=28da9f5a-ce05-47d8-bc5a-2a2e62525b9f"]}],"mendeley":{"formattedCitation":"[15, 18, 54, 58, 62, 91, 106, 107, 110–112, 114, 21, 22, 25, 29, 31, 32, 34, 35]","plainTextFormattedCitation":"[15, 18, 54, 58, 62, 91, 106, 107, 110–112, 114, 21, 22, 25, 29, 31, 32, 34, 35]","previouslyFormattedCitation":"[15, 21, 54, 60, 65, 93, 106, 107, 110–112, 114, 23, 24, 26–28, 34, 35, 38]"},"properties":{"noteIndex":0},"schema":"https://github.com/citation-style-language/schema/raw/master/csl-citation.json"}</w:instrText>
            </w:r>
            <w:r>
              <w:rPr>
                <w:i w:val="0"/>
                <w:color w:val="auto"/>
                <w:sz w:val="16"/>
                <w:szCs w:val="16"/>
                <w:lang w:val="en-GB"/>
              </w:rPr>
              <w:fldChar w:fldCharType="separate"/>
            </w:r>
            <w:r>
              <w:rPr>
                <w:i w:val="0"/>
                <w:color w:val="auto"/>
                <w:sz w:val="16"/>
                <w:szCs w:val="16"/>
                <w:lang w:val="en-GB"/>
              </w:rPr>
              <w:t>[15, 18, 54, 58, 62, 91, 106, 107, 110–112, 114, 21, 22, 25, 29, 31, 32, 34, 35]</w:t>
            </w:r>
            <w:r>
              <w:rPr>
                <w:i w:val="0"/>
                <w:color w:val="auto"/>
                <w:sz w:val="16"/>
                <w:szCs w:val="16"/>
                <w:lang w:val="en-GB"/>
              </w:rPr>
              <w:fldChar w:fldCharType="end"/>
            </w:r>
          </w:p>
        </w:tc>
      </w:tr>
    </w:tbl>
    <w:p w:rsidR="00160424" w:rsidRDefault="00160424"/>
    <w:p w:rsidR="00160424" w:rsidRDefault="00160424"/>
    <w:p w:rsidR="00160424" w:rsidRDefault="00160424"/>
    <w:p w:rsidR="00160424" w:rsidRDefault="00160424" w:rsidP="00160424">
      <w:pPr>
        <w:pStyle w:val="MDPI41tablecaption"/>
        <w:ind w:hanging="2608"/>
        <w:jc w:val="center"/>
      </w:pPr>
      <w:r>
        <w:rPr>
          <w:b/>
        </w:rPr>
        <w:t>Table 5</w:t>
      </w:r>
      <w:r>
        <w:t>. Main benefits by dimension</w:t>
      </w:r>
    </w:p>
    <w:tbl>
      <w:tblPr>
        <w:tblW w:w="0" w:type="auto"/>
        <w:jc w:val="center"/>
        <w:tblLayout w:type="fixed"/>
        <w:tblLook w:val="04A0" w:firstRow="1" w:lastRow="0" w:firstColumn="1" w:lastColumn="0" w:noHBand="0" w:noVBand="1"/>
      </w:tblPr>
      <w:tblGrid>
        <w:gridCol w:w="1469"/>
        <w:gridCol w:w="3686"/>
        <w:gridCol w:w="2410"/>
      </w:tblGrid>
      <w:tr w:rsidR="00160424" w:rsidTr="00326659">
        <w:trPr>
          <w:trHeight w:val="202"/>
          <w:tblHeader/>
          <w:jc w:val="center"/>
        </w:trPr>
        <w:tc>
          <w:tcPr>
            <w:tcW w:w="1469"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 xml:space="preserve">Dimension </w:t>
            </w:r>
          </w:p>
        </w:tc>
        <w:tc>
          <w:tcPr>
            <w:tcW w:w="3686"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Description of main benefits or advantages</w:t>
            </w:r>
          </w:p>
        </w:tc>
        <w:tc>
          <w:tcPr>
            <w:tcW w:w="2410" w:type="dxa"/>
            <w:tcBorders>
              <w:top w:val="single" w:sz="4" w:space="0" w:color="auto"/>
              <w:bottom w:val="single" w:sz="4" w:space="0" w:color="auto"/>
            </w:tcBorders>
            <w:shd w:val="clear" w:color="auto" w:fill="F2F2F2"/>
            <w:vAlign w:val="center"/>
          </w:tcPr>
          <w:p w:rsidR="00160424" w:rsidRDefault="00160424" w:rsidP="00326659">
            <w:pPr>
              <w:pStyle w:val="MDPI22heading2"/>
              <w:spacing w:before="0"/>
              <w:ind w:left="0"/>
              <w:jc w:val="center"/>
              <w:rPr>
                <w:b/>
                <w:i w:val="0"/>
                <w:sz w:val="16"/>
                <w:szCs w:val="16"/>
                <w:lang w:val="en-GB"/>
              </w:rPr>
            </w:pPr>
            <w:r>
              <w:rPr>
                <w:b/>
                <w:i w:val="0"/>
                <w:sz w:val="16"/>
                <w:szCs w:val="16"/>
                <w:lang w:val="en-GB"/>
              </w:rPr>
              <w:t>References</w:t>
            </w:r>
          </w:p>
        </w:tc>
      </w:tr>
      <w:tr w:rsidR="00160424" w:rsidTr="00326659">
        <w:trPr>
          <w:trHeight w:val="457"/>
          <w:jc w:val="center"/>
        </w:trPr>
        <w:tc>
          <w:tcPr>
            <w:tcW w:w="1469" w:type="dxa"/>
            <w:tcBorders>
              <w:top w:val="single" w:sz="4" w:space="0" w:color="auto"/>
              <w:bottom w:val="single" w:sz="4" w:space="0" w:color="A6A6A6"/>
            </w:tcBorders>
            <w:shd w:val="clear" w:color="auto" w:fill="F2F2F2"/>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t>Economic</w:t>
            </w:r>
          </w:p>
        </w:tc>
        <w:tc>
          <w:tcPr>
            <w:tcW w:w="3686" w:type="dxa"/>
            <w:tcBorders>
              <w:top w:val="single" w:sz="4" w:space="0" w:color="auto"/>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t xml:space="preserve">New value chains </w:t>
            </w:r>
          </w:p>
          <w:p w:rsidR="00160424" w:rsidRDefault="00160424" w:rsidP="00326659">
            <w:pPr>
              <w:pStyle w:val="MDPI22heading2"/>
              <w:spacing w:before="0"/>
              <w:ind w:left="0"/>
              <w:jc w:val="center"/>
              <w:rPr>
                <w:i w:val="0"/>
                <w:sz w:val="16"/>
                <w:szCs w:val="16"/>
                <w:lang w:val="en-GB"/>
              </w:rPr>
            </w:pPr>
            <w:r>
              <w:rPr>
                <w:i w:val="0"/>
                <w:sz w:val="16"/>
                <w:szCs w:val="16"/>
                <w:lang w:val="en-GB"/>
              </w:rPr>
              <w:t>New market opportunities</w:t>
            </w:r>
          </w:p>
          <w:p w:rsidR="00160424" w:rsidRDefault="00160424" w:rsidP="00326659">
            <w:pPr>
              <w:pStyle w:val="MDPI22heading2"/>
              <w:spacing w:before="0"/>
              <w:ind w:left="0"/>
              <w:jc w:val="center"/>
              <w:rPr>
                <w:i w:val="0"/>
                <w:sz w:val="16"/>
                <w:szCs w:val="16"/>
                <w:lang w:val="en-GB"/>
              </w:rPr>
            </w:pPr>
            <w:r>
              <w:rPr>
                <w:i w:val="0"/>
                <w:sz w:val="16"/>
                <w:szCs w:val="16"/>
                <w:lang w:val="en-GB"/>
              </w:rPr>
              <w:t xml:space="preserve">Savings raw materials </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material production costs Reduction of waste landfill fees</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transportation costs</w:t>
            </w:r>
          </w:p>
          <w:p w:rsidR="00160424" w:rsidRDefault="00160424" w:rsidP="00326659">
            <w:pPr>
              <w:pStyle w:val="MDPI22heading2"/>
              <w:spacing w:before="0"/>
              <w:ind w:left="0"/>
              <w:jc w:val="center"/>
              <w:rPr>
                <w:i w:val="0"/>
                <w:sz w:val="16"/>
                <w:szCs w:val="16"/>
                <w:lang w:val="en-GB"/>
              </w:rPr>
            </w:pPr>
            <w:r>
              <w:rPr>
                <w:i w:val="0"/>
                <w:sz w:val="16"/>
                <w:szCs w:val="16"/>
                <w:lang w:val="en-GB"/>
              </w:rPr>
              <w:t>Reduction in construction cost</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road construction and maintenance in rural areas costs</w:t>
            </w:r>
          </w:p>
        </w:tc>
        <w:tc>
          <w:tcPr>
            <w:tcW w:w="2410" w:type="dxa"/>
            <w:tcBorders>
              <w:top w:val="single" w:sz="4" w:space="0" w:color="auto"/>
              <w:bottom w:val="single" w:sz="4" w:space="0" w:color="A6A6A6"/>
            </w:tcBorders>
            <w:shd w:val="clear" w:color="auto" w:fill="auto"/>
            <w:vAlign w:val="center"/>
          </w:tcPr>
          <w:p w:rsidR="00160424" w:rsidRDefault="00160424" w:rsidP="00326659">
            <w:pPr>
              <w:pStyle w:val="MDPI22heading2"/>
              <w:spacing w:before="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1","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2","itemData":{"DOI":"10.3390/app112110363","ISBN":"3412434523","ISSN":"2076-3417","abstract":"Increased amounts of available biomass residues from agricultural food production are present widely around the globe. These biomass residues can find essential applications as bioenergy feedstock and precursors to produce value-added materials. This study assessed the production of biogenic silica (SiO2) from different biomass residues in Africa, including cornhusk, corncob, yam peelings, cassava peelings and coconut husks. Two processes were performed to synthesize the biogenic silica. First, the biomass fuels were chemically pre-treated with 1 and 5% w/v citric acid solutions. In the second stage, combustion at 600 °C for 2 h in a muffle oven was applied. The characterization of the untreated biomasses was conducted using Inductively coupled plasma—optical emission spectrometry (ICP-OES), thermal analysis (TG-DTA) and Fourier-transform infrared spectroscopy (FTIR). The resulting ashes from the combustion step were subjected to ICP, nitrogen physisorption, Energy dispersive X-ray spectroscopy (EDX) as well as X-ray diffraction (XRD). ICP results revealed that the SiO2 content in the ashes varies between 42.2 to 81.5 wt.% db and 53.4 to 90.8 wt.% db after acidic pre-treatment with 1 and 5 w/v% acid, respectively. The relative reductions of K2O by the citric acid in yam peel was the lowest (79 wt.% db) in comparison to 92, 97, 98 and 97 wt.% db calculated for corncob, cassava peel, coconut husk and cornhusk, respectively. XRD analysis revealed dominant crystalline phases of arcanite (K2SO4), sylvite (KCl) and calcite (CaCO3) in ashes of the biomass fuels pre-treated with 1 w/v% citric acid due to potassium and calcium ions present. In comparison, the 5 w/v% citric acid pre-treatment produced amorphous, biogenic silica with specific surface areas of up to 91 m2/g and pore volumes up to 0.21 cm3/g. The examined biomass residues are common wastes from food production in Africa without competition in usage with focus application. Our studies have highlighted a significant end-value to these wastes by the extraction of high quality, amorphous silica, which can be considered in applications such as catalyst support, construction material, concrete and backing material.","author":[{"dropping-particle":"","family":"Prempeh","given":"Clement Owusu","non-dropping-particle":"","parse-names":false,"suffix":""},{"dropping-particle":"","family":"Formann","given":"Steffi","non-dropping-particle":"","parse-names":false,"suffix":""},{"dropping-particle":"","family":"Schliermann","given":"Thomas","non-dropping-particle":"","parse-names":false,"suffix":""},{"dropping-particle":"","family":"Dizaji","given":"Hossein Beidaghy","non-dropping-particle":"","parse-names":false,"suffix":""},{"dropping-particle":"","family":"Nelles","given":"Michael","non-dropping-particle":"","parse-names":false,"suffix":""}],"container-title":"Applied Sciences","id":"ITEM-2","issue":"21","issued":{"date-parts":[["2021","11","4"]]},"page":"10363","title":"Extraction and Characterization of Biogenic Silica Obtained from Selected Agro-Waste in Africa","type":"article-journal","volume":"11"},"uris":["http://www.mendeley.com/documents/?uuid=b6a0bba0-3d3f-4694-8050-2ad4e579ed48"]},{"id":"ITEM-3","itemData":{"DOI":"10.46488/NEPT.2021.v20i01.040","ISSN":"09726268","abstract":"Recent developments in the reuse of agricultural residues/resources have led to environmental sustainability and cleaner technology emphasizing the utilisation of natural resources. Novel approaches to sustainable and energy conservations inter-relates the scientific and practical applications employed in engineering solutions. The increasing importance of biomass had led to an acute need for mitigating global sustainable problems. In the third world economics, Rice Husk (RH) collected from rice milling industry is considered as one of the abundant and invaluable agro-based residues. A focus on industrial food production and its sustainability is due to the generation of huge quantity of RH. The improper handling and disposal management of RH has resulted in environmental and population health risk, due to its large space occupancy and leaching. The effective utilization and study of rice husk in various industrial applications such as construction industry, energy production, water purification and soil stabilization have shown acceptable results. This review discusses the current research works focussing on the suitability of RH and its ash over a wide field of applications. Silica being the dominant content in RH and Rice Husk Ash (RHA) has attracted interest among the researchers to develop it into high strength composite materials, porous nanomaterials, a precursor of renewable energy and soil stabilising biochars. Replacement of fine aggregates with RHA has improved the strength and durability of the concrete. The RHA is also developed into an adsorbent and coagulant in water purification. The binding between the ions present in impure water and highly reactive silica bond enhances the removal efficiencies of metal ions in water treatments. Very few researches are carried out using RH compared with the pyrolyzed RHA as an alternative. This paper highlights the various field of RH applications and suggests composting of RH with nitrogen-rich garden waste to obtain an enriched soil stabilizing product with high nutrient and organic value. This approach would restore RH in its the place of generation, thereby improving the economic value of the agricultural mass and sustainable way of living.","author":[{"dropping-particle":"","family":"Geethakarthi","given":"A.","non-dropping-particle":"","parse-names":false,"suffix":""}],"container-title":"Nature Environment and Pollution Technology","id":"ITEM-3","issue":"1","issued":{"date-parts":[["2021","3","1"]]},"page":"349-355","title":"Novel Approaches Towards Sustainable Management of an Agricultural Residue - The Rice Husk","type":"article-journal","volume":"20"},"uris":["http://www.mendeley.com/documents/?uuid=b2a142a8-5167-46c4-b6ef-29599ed063a8"]},{"id":"ITEM-4","itemData":{"DOI":"10.1007/s10064-020-02047-8","ISBN":"1006402002047","ISSN":"1435-9529","abstract":"The waste generated from the agriculture and construction sector is a serious threat to the environment due to its disposal problems. This study is an attempt to utilize agriculture and construction waste to stabilize the geotechnical properties of clayey soil to use the composite as sub-grade material. For this purpose, rice husk ash (agriculture waste) and construction demolition waste (used construction waste) are mixed in varying amounts in clayey soil alone and along with lime to obtain the best sub-grade material. The results of the experimental testing reveal that the geotechnical properties of clayey soil are improved by stabilizing it with various waste materials thereby solving their disposal problem thus sustaining a healthy environment. The use of wastes and lime in combination improves the unconfined compressive strength, California bearing ratio, and resilient modulus of the composite. The mix obtained on the addition of rice husk ash and construction demolition waste along with lime can be used as a sub-grade material thus achieving higher economic benefits.","author":[{"dropping-particle":"","family":"Sharma","given":"Abhishek","non-dropping-particle":"","parse-names":false,"suffix":""},{"dropping-particle":"","family":"Sharma","given":"R. K.","non-dropping-particle":"","parse-names":false,"suffix":""}],"container-title":"Bulletin of Engineering Geology and the Environment","id":"ITEM-4","issue":"3","issued":{"date-parts":[["2021","3","21"]]},"page":"2473-2484","publisher":"Bulletin of Engineering Geology and the Environment","title":"Sub-grade characteristics of soil stabilized with agricultural waste, constructional waste, and lime","type":"article-journal","volume":"80"},"uris":["http://www.mendeley.com/documents/?uuid=6ddf5aff-c223-4ad1-b50f-874c77797a43"]},{"id":"ITEM-5","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5","issued":{"date-parts":[["2020","12"]]},"page":"e00397","publisher":"Elsevier Ltd.","title":"Study on properties of clay brick incorporating sludge of water treatment plant and agriculture waste","type":"article-journal","volume":"13"},"uris":["http://www.mendeley.com/documents/?uuid=e097f186-2770-4288-b0b9-dba299787361"]},{"id":"ITEM-6","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6","issue":"17","issued":{"date-parts":[["2020","8","27"]]},"page":"6971","title":"The Utilization of Agricultural Waste as Agro-Cement in Concrete: A Review","type":"article-journal","volume":"12"},"uris":["http://www.mendeley.com/documents/?uuid=a019a491-727f-47c0-8e54-6efc9e0b7989"]},{"id":"ITEM-7","itemData":{"DOI":"10.1007/978-3-030-18350-9_8","ISBN":"9783030183509","ISSN":"23648198","abstract":"Human activity is increasing the concentration of atmospheric greenhouse gases (GHGs) such as carbon dioxide (CO2), methane (CH4), and nitrous oxide (N2O). As a result, pollution and a significant warming of the earth’s surface are happening and thus expected climate changes and its adverse impacts on the environment. Due to increasing population growth during the few last decades, agriculture wastes were increasingly generated day by day. Most of these wastes are misused either by burning or disposing with unsuitable methods. This not only consumes potential valuable resources but also increases the GHGs emission in the earth’s atmosphere. Therefore, utilizing and managing these wastes with eco-friendly and sustainable manner will lead to mitigate the emission of GHGs and climate change impacts. There are traditional and modern methods for utilizing agricultural wastes for these purposes. These methods utilize agricultural wastes in animal feeding, composting, bioenergy resources, bioplastic and building material base. Therefore, exploring new and alternative methods for utilizing these potentially valuable resources and changing people behavior toward this is very necessary.","author":[{"dropping-particle":"","family":"Elbasiouny","given":"Heba","non-dropping-particle":"","parse-names":false,"suffix":""},{"dropping-particle":"","family":"Elbanna","given":"Bodor A.","non-dropping-particle":"","parse-names":false,"suffix":""},{"dropping-particle":"","family":"Al-Najoli","given":"Esraa","non-dropping-particle":"","parse-names":false,"suffix":""},{"dropping-particle":"","family":"Alsherief","given":"Amal","non-dropping-particle":"","parse-names":false,"suffix":""},{"dropping-particle":"","family":"Negm","given":"Shimaa","non-dropping-particle":"","parse-names":false,"suffix":""},{"dropping-particle":"","family":"Abou El-Nour","given":"Esraa","non-dropping-particle":"","parse-names":false,"suffix":""},{"dropping-particle":"","family":"Nofal","given":"Aya","non-dropping-particle":"","parse-names":false,"suffix":""},{"dropping-particle":"","family":"Sharabash","given":"Sara","non-dropping-particle":"","parse-names":false,"suffix":""}],"container-title":"Springer Water","id":"ITEM-7","issued":{"date-parts":[["2020"]]},"page":"149-169","title":"Agricultural Waste Management for Climate Change Mitigation: Some Implications to Egypt","type":"chapter"},"uris":["http://www.mendeley.com/documents/?uuid=f5412b24-6f73-434d-a637-42dab5691cb7"]},{"id":"ITEM-8","itemData":{"DOI":"10.1504/IJEWM.2020.110400","ISSN":"1478-9876","abstract":"Bricks are one of the most basic building materials used in construction field. To overcome the environmental issues related to pollution and energy problems, it is necessary to find out alternative material to replace clay in brick development. It is also required to reuse and recycle the products at the end of their lives. Use of agricultural waste as an alternative raw material in the manufacturing of fired clay bricks is attracting attention due to sustainability issues. This paper reviews the investigations carried out by various researchers on the use of agricultural residue as a partial replacement in the manufacturing of fired clay bricks. This study also emphasises on the economical value of utilisation of agricultural waste into useful products. The basic aim of this study is to review the various possibilities of utilisation of waste materials for the production of fired clay bricks in particular.","author":[{"dropping-particle":"","family":"Sorte","given":"Arti M.","non-dropping-particle":"","parse-names":false,"suffix":""},{"dropping-particle":"","family":"Burile","given":"Ajay N.","non-dropping-particle":"","parse-names":false,"suffix":""},{"dropping-particle":"","family":"Chaudhari","given":"Archana R.","non-dropping-particle":"","parse-names":false,"suffix":""},{"dropping-particle":"","family":"Haldar","given":"Animeshchandra","non-dropping-particle":"","parse-names":false,"suffix":""}],"container-title":"International Journal of Environment and Waste Management","id":"ITEM-8","issue":"4","issued":{"date-parts":[["2020"]]},"page":"531","title":"Utilisation of agro waste in the development of fired clay bricks – a review","type":"article-journal","volume":"26"},"uris":["http://www.mendeley.com/documents/?uuid=58f8dda6-f102-4a8d-a19c-8686ad4dcabf"]},{"id":"ITEM-9","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9","issue":"2","issued":{"date-parts":[["2020","1","7"]]},"page":"262","title":"Production of Sustainable Construction Materials Using Agro-Wastes","type":"article-journal","volume":"13"},"uris":["http://www.mendeley.com/documents/?uuid=62368016-c303-41b7-89b3-16d3da36c0a0"]},{"id":"ITEM-10","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10","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11","itemData":{"DOI":"10.1016/j.resconrec.2019.104504","ISSN":"09213449","abstract":"Asphalt pavement recycling has become a common practice across the globe and has been successfully employed in construction of new pavements. While several studies considered utilization of reclaimed asphalt pavement (RAP) aggregates for flexible and rigid pavements, very few attempted its possibility for roller compacted concrete pavements (RCCP). Additionally, studies on the possibility of enhancing the proportion of RAP for RCCP are very scanty. The present study is an attempt to increase the potential of RCCP mixes containing 50% RAP (dust contaminated &amp; stiffened asphalt coated: 50RAP via including various industrial and agricultural wastes such as Silica Fume, Fly ash, and Sugarcane ash as partial replacement of conventional cement. It was observed that the inclusion of the stated admixtures had an insignificant effect on the density of the fresh RCCP mixes, however, increased the moisture demand considerably. In fact, the results firmly indicated the potential of silica fume for RAP-RCCP blends, as, it not only enhanced the physical and mechanical properties, but found to improve the durability of RCCP mixes considerably. Also, utilization of silica fume was found to be economical &amp; environmentally friendly amongst all wastes: with reduced initial construction cost &amp; CO2 emissions by up to 8.4% &amp; 9.7%. As far as the other industrial wastes are concerned, 15% fly ash could also be utilized for producing sustainable RCCP mixes, whereas, higher dosage of fly ash (30%) and sugarcane ash (10 &amp; 15%) may be employed as base layer material of conventional concrete pavements.","author":[{"dropping-particle":"","family":"Debbarma","given":"Solomon","non-dropping-particle":"","parse-names":false,"suffix":""},{"dropping-particle":"","family":"Ransinchung R.N.","given":"G.D.","non-dropping-particle":"","parse-names":false,"suffix":""},{"dropping-particle":"","family":"Singh","given":"Surender","non-dropping-particle":"","parse-names":false,"suffix":""},{"dropping-particle":"","family":"Sahdeo","given":"Surya Kant","non-dropping-particle":"","parse-names":false,"suffix":""}],"container-title":"Resources, Conservation and Recycling","id":"ITEM-11","issue":"September 2019","issued":{"date-parts":[["2020","1"]]},"page":"104504","publisher":"Elsevier","title":"Utilization of industrial and agricultural wastes for productions of sustainable roller compacted concrete pavement mixes containing reclaimed asphalt pavement aggregates","type":"article-journal","volume":"152"},"uris":["http://www.mendeley.com/documents/?uuid=44168ef6-eef4-4490-b760-d60370e72428"]},{"id":"ITEM-12","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12","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13","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13","issued":{"date-parts":[["2019"]]},"page":"2237-2257","publisher":"Springer International Publishing","publisher-place":"Cham","title":"Thermal and Acoustic Building Insulations from Agricultural Wastes","type":"chapter","volume":"3"},"uris":["http://www.mendeley.com/documents/?uuid=d8ddc1d2-2560-4bdb-8e38-8039da77f1ff"]},{"id":"ITEM-14","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14","issue":"12","issued":{"date-parts":[["2018"]]},"page":"1206-1222","title":"Development and engineering characterization of agro waste modified asphaltic concrete for sustainable green high ways","type":"article-journal","volume":"9"},"uris":["http://www.mendeley.com/documents/?uuid=fd930cd1-d9ed-4a11-bde8-102ab388fd90"]},{"id":"ITEM-15","itemData":{"DOI":"10.1016/j.conbuildmat.2015.05.006","ISSN":"09500618","abstract":"The main objective of this study is to investigate the effects of the incorporation of renewable pore-forming agents on the properties of fired bricks. Different additives have been studied (wheat straw, sunflower seed cake and olive stone flour) at different grinding and incorporation rate. Physical properties such as linear shrinkage, loss on ignition, bulk porosity, water absorption and bulk density have been measured. Mechanical and thermal performances have also been characterized. The incorporation of 4 wt.% of sunflower seed cake, with the lowest grinding, leads to the best compromise between mechanical and thermal results compared to the reference brick.","author":[{"dropping-particle":"","family":"Bories","given":"Cecile","non-dropping-particle":"","parse-names":false,"suffix":""},{"dropping-particle":"","family":"Aouba","given":"Laila","non-dropping-particle":"","parse-names":false,"suffix":""},{"dropping-particle":"","family":"Vedrenne","given":"Emeline","non-dropping-particle":"","parse-names":false,"suffix":""},{"dropping-particle":"","family":"Vilarem","given":"Gerard","non-dropping-particle":"","parse-names":false,"suffix":""}],"container-title":"Construction and Building Materials","id":"ITEM-15","issued":{"date-parts":[["2015","8"]]},"page":"158-163","publisher":"Elsevier Ltd","title":"Fired clay bricks using agricultural biomass wastes: Study and characterization","type":"article-journal","volume":"91"},"uris":["http://www.mendeley.com/documents/?uuid=4ed74b26-726b-4010-8542-270bf76b8a4f"]},{"id":"ITEM-16","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16","issued":{"date-parts":[["2015","7"]]},"page":"1-12","title":"Alternative Building Material Using Industrial and Agricultural Wastes","type":"article-journal","volume":"650"},"uris":["http://www.mendeley.com/documents/?uuid=de6bf552-12cd-4db5-8d3a-b61b190b80c0"]},{"id":"ITEM-17","itemData":{"DOI":"10.1016/j.conbuildmat.2013.11.074","ISSN":"09500618","abstract":"Concrete is the most widely used construction material. With the ever-increasing industrialization and urbanization, huge amounts of natural resources are required to make concrete. This, in turn, means that large volumes of natural resources and raw materials are being used for concrete production around the world. To eliminate or minimize the negative environmental impact of the concrete industry and promote environmental sustainability of the industry, the use of wastes from industry as materials for concrete making is considered as an alternative solution for preventing the excessive usage of raw materials. The wide availability of agricultural wastes make them a suitable and dependable alternative for aggregate in concrete, wherever available. This paper reviews the possible use of agricultural wastes as aggregate in the concrete industry. It aims to promote the idea of using these wastes by elaborating upon their engineering properties. This summary of existing knowledge about the successful use of agricultural wastes in the concrete industry helps to identify other existing waste products for use in concrete making. From this identification by agricultural and civil engineers, significant achievements can be attained. © 2013 Elsevier Ltd. All rights reserved.","author":[{"dropping-particle":"","family":"Shafigh","given":"Payam","non-dropping-particle":"","parse-names":false,"suffix":""},{"dropping-particle":"Bin","family":"Mahmud","given":"Hilmi","non-dropping-particle":"","parse-names":false,"suffix":""},{"dropping-particle":"","family":"Jumaat","given":"Mohd Zamin","non-dropping-particle":"","parse-names":false,"suffix":""},{"dropping-particle":"","family":"Zargar","given":"Majid","non-dropping-particle":"","parse-names":false,"suffix":""}],"container-title":"Construction and Building Materials","id":"ITEM-17","issued":{"date-parts":[["2014","2"]]},"page":"110-117","publisher":"Elsevier Ltd","title":"Agricultural wastes as aggregate in concrete mixtures – A review","type":"article-journal","volume":"53"},"uris":["http://www.mendeley.com/documents/?uuid=b067981c-b98e-4237-ab62-b67733a188c2"]},{"id":"ITEM-18","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18","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19","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19","issued":{"date-parts":[["2013","1"]]},"page":"872-878","publisher":"Elsevier Ltd","title":"Application of agro-waste for sustainable construction materials: A review","type":"article-journal","volume":"38"},"uris":["http://www.mendeley.com/documents/?uuid=8b036aa6-9d88-4e73-abb6-afe7d18e9dbe"]},{"id":"ITEM-20","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20","issued":{"date-parts":[["2009"]]},"page":"219-264","publisher":"Nova Science Publishers","title":"Agricultural wastes as building materials: Properties, performance and applications","type":"chapter"},"uris":["http://www.mendeley.com/documents/?uuid=50c17540-0856-4840-8461-c17f1993e2ef"]},{"id":"ITEM-21","itemData":{"DOI":"10.1016/j.buildenv.2003.10.007","ISSN":"03601323","abstract":"Wastes are produced in large quantities from agro-based industries and the use of these waste materials in construction industry would contribute towards a cleaner environment. It also results in a cost effective construction material. A concrete using oil palm shell (OPS) as coarse aggregate has been found useful as structural concrete. As the bulk density of OPS is much less than stone aggregate OPS concrete becomes a lightweight concrete with a density of about 1850 kg/m3. The compressive strengths of OPS concrete range from 20 to 24 N/mm2 for 28 days; this satisfies the strength requirement of structural lightweight concrete. A test on concrete floor slab using OPS concrete is also discussed. © 2003 Elsevier Ltd. All rights reserved.","author":[{"dropping-particle":"","family":"Mannan","given":"M.A","non-dropping-particle":"","parse-names":false,"suffix":""},{"dropping-particle":"","family":"Ganapathy","given":"C.","non-dropping-particle":"","parse-names":false,"suffix":""}],"container-title":"Building and Environment","id":"ITEM-21","issue":"4","issued":{"date-parts":[["2004","4"]]},"page":"441-448","title":"Concrete from an agricultural waste-oil palm shell (OPS)","type":"article-journal","volume":"39"},"uris":["http://www.mendeley.com/documents/?uuid=f1b1ad53-1db7-4076-83e6-5ffac75ddb76"]},{"id":"ITEM-22","itemData":{"DOI":"10.1007/s12221-021-0528-6","ISSN":"1229-9197","abstract":"To obtain an alternative material with a flammability performance for automotive and building applications, the addition of diammonium phosphate (DAP) and titanium dioxide nanoparticles (TiO2) to polypropylene (PP) composites reinforced with short pineapple leaf fibers (PALF) from agro-waste pineapple leaves was accomplished. The results of thermogravimetric analysis showed that the presence of DAP and TiO2 achieved the formation of char residues and more compact char layers during the pyrolysis condition, thus improving the thermal stability of composites. According to the UL-94 horizontal burn test, after introducing DAP and TiO2 into the systems, better anti-dripping phenomenon, slower-burning rate, and longer-lasting protection with the higher quality char formation were remarkably evident during the burning process. The water adsorption capacity was reduced significantly by the addition of TiO2 alone and mixed with DAP into the composites. The decline in the flexural strength of composites was due to the non-uniform dispersion of TiO2 in the polymer matrix. Moreover, the investment of the production of PP/PALF composite containing DAP and TiO2 is economically feasible because the net present value (NPV) is 4,589,130 Baht, the Internal Rate of Return (IRR) is 18.69%, and the payback period is 4 years and 11 months. In summary, PP/PALF composites modified with 5 wt% DAP and 5 wt% TiO2 constituted an effective system with enhanced thermal and flammability performance.","author":[{"dropping-particle":"","family":"Pongsa","given":"Uraiwan","non-dropping-particle":"","parse-names":false,"suffix":""},{"dropping-particle":"","family":"Jamesang","given":"Orajit","non-dropping-particle":"","parse-names":false,"suffix":""},{"dropping-particle":"","family":"Sangrayub","given":"Phoometh","non-dropping-particle":"","parse-names":false,"suffix":""},{"dropping-particle":"","family":"Lumsakul","given":"Pasuree","non-dropping-particle":"","parse-names":false,"suffix":""},{"dropping-particle":"","family":"Kaweegitbundit","given":"Parinya","non-dropping-particle":"","parse-names":false,"suffix":""},{"dropping-particle":"","family":"Mookam","given":"Niwat","non-dropping-particle":"","parse-names":false,"suffix":""}],"container-title":"Fibers and Polymers","id":"ITEM-22","issue":"6","issued":{"date-parts":[["2021","6","27"]]},"page":"1743-1753","title":"Flammability of Short Agro-Waste Pineapple Leaf Fiber Reinforced Polypropylene Composite Modified with Diammonium Phosphate Flame Retardant and Titanium Dioxide","type":"article-journal","volume":"22"},"uris":["http://www.mendeley.com/documents/?uuid=732e2292-220c-475c-80f2-446da58236fc"]},{"id":"ITEM-23","itemData":{"author":[{"dropping-particle":"","family":"Rai","given":"Mohan","non-dropping-particle":"","parse-names":false,"suffix":""}],"chapter-number":"New buildi","container-title":"Housing problems in developing countries","editor":[{"dropping-particle":"","family":"Dakhil","given":"Fahd H.","non-dropping-particle":"","parse-names":false,"suffix":""},{"dropping-particle":"","family":"Ural","given":"Oktay","non-dropping-particle":"","parse-names":false,"suffix":""},{"dropping-particle":"","family":"Tewfik","given":"Moneer F.","non-dropping-particle":"","parse-names":false,"suffix":""}],"id":"ITEM-23","issued":{"date-parts":[["1978"]]},"page":"780-789","publisher":"International Association for Housing Science","publisher-place":"Dhahran, Saudi Arabia","title":"New building materials from industrial and agricultural wastes","type":"chapter","volume":"2"},"uris":["http://www.mendeley.com/documents/?uuid=cdcdcffc-cef2-4385-afa7-0ebd44f8bed3"]},{"id":"ITEM-24","itemData":{"DOI":"10.1016/j.jobe.2020.101428","ISSN":"23527102","abstract":"Affordable housing had become elusive to the teaming population of the world due to ever increasing cost of construction materials. Concrete, being the most commonly used building material has been seriously affected by high cost of ingredient materials. The search for alternative materials for concrete led to the investigation of agricultural residues as supplementary materials in mortar and concrete. Effective use of these materials in concrete will result to the green method of disposal of large quantity of waste, which would have caused environmental nuisance. Research has been given attention on the incorporation of agricultural residues in concrete and mortar with findings showing their great potentials. An overview of studies carried out on selected agricultural residues is presented in this paper. The review considered the utilization of the residues as partial substitution for cement in mortar and concrete. The residues were characterized by evaluating their chemical, physical and mineralogical properties. Also, their influence on the characteristics of concrete and mortar such as workability, compressive strength, splitting tensile strength, flexural strength water absorption and acid attack were discussed in detail. It was concluded based on the various studies in this article that appropriate treatment methods and careful selection of materials will aid the improvement of concrete and mortar properties made with agricultural residues.","author":[{"dropping-particle":"","family":"Raheem","given":"Akeem A.","non-dropping-particle":"","parse-names":false,"suffix":""},{"dropping-particle":"","family":"Ikotun","given":"Bolanle D.","non-dropping-particle":"","parse-names":false,"suffix":""}],"container-title":"Journal of Building Engineering","id":"ITEM-24","issue":"July 2019","issued":{"date-parts":[["2020","9"]]},"page":"101428","publisher":"Elsevier Ltd","title":"Incorporation of agricultural residues as partial substitution for cement in concrete and mortar – A review","type":"article-journal","volume":"31"},"uris":["http://www.mendeley.com/documents/?uuid=89966df1-76f5-4b3c-9e5e-eb63bf64039e"]},{"id":"ITEM-25","itemData":{"DOI":"10.1007/978-3-030-18350-9_17","ISBN":"9783030183509","ISSN":"23648198","abstract":"The Middle East and North Africa (MENA) countries focus their efforts on developing the agricultural sector to face several challenges of unemployment, poverty, water scarcity, and political reactions. Agricultural practices include animal husbandry, food processing activities, and irrigation, harvesting, transfer, and storage of field crops. These actions result in the generation of million tonnes of organic and inorganic wastes per year including crop residues, livestock manure, and chemical and biological fertilizers. Agricultural wastes should be appropriately managed to avoid serious environmental concerns such as eutrophication of surface water, groundwater contamination, odor emissions, and deterioration of soil, water, and air. Hence, this chapter demonstrates the strategies of agricultural waste management in the MENA region regarding the available land, water, and energy resources. The threefold solutions of agricultural wastes are (a) reduction via improving irrigation efficiency, developing cultivation strategies, minimizing chemical fertilizers, applying control and process monitoring schemes, investing in agricultural sectors, and increasing environmental awareness and education, (b) reuse in irrigation, fertilization, bio-energy production, pyrolysis, direct combustion, animal feed, and pollutant adsorption, and (c) recycling through civil construction and composting approaches. These strategies are presented regarding case studies reported in the literature for stimulating agricultural waste management in the MENA region.","author":[{"dropping-particle":"","family":"Shaaban","given":"Safenaz","non-dropping-particle":"","parse-names":false,"suffix":""},{"dropping-particle":"","family":"Nasr","given":"Mahmoud","non-dropping-particle":"","parse-names":false,"suffix":""}],"container-title":"Springer Water","id":"ITEM-25","issued":{"date-parts":[["2020"]]},"page":"337-353","title":"Toward Three R’s Agricultural Waste in MENA: Reduce, Reuse, and Recycle","type":"chapter"},"uris":["http://www.mendeley.com/documents/?uuid=0caac950-8105-4637-9aa8-b378cc826c0b"]},{"id":"ITEM-26","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26","issue":"3.12","issued":{"date-parts":[["2018","7","20"]]},"page":"33","title":"Experimental Investigation on the Mechanical and Microstructural Properties of Concrete with Agro-Waste","type":"article-journal","volume":"7"},"uris":["http://www.mendeley.com/documents/?uuid=bcbd918e-93ad-4bd4-8b2f-0bc271f082f7"]},{"id":"ITEM-27","itemData":{"DOI":"10.14359/51700991","ISSN":"0889-325X","abstract":"This work investigated the effects of Class F fly ash (FA), coconut husk ash (CHA), and rice husk ash (RHA) as cement replacements at various proportions on the workability, setting time, compressive strength, and pullout strength of concrete. Concretes containing partial replacement of cement by 20 and 40% FA and 10, 15, and 20% CHA and RHA were investigated. The results revealed that FA, CHA, and RHA can be used as replacements for cement in concrete production to produce sustainable and ecological products. The mixed composition of 20% FA and 20% RHA had 15.3% greater compressive strength than that of the reference composition after 180 days, while a slight reduction in this parameter was observed in FA-CHA combinations. FA and RHA mixtures showed the highest compressive and pullout strengths for all aging times tested.","author":[{"dropping-particle":"","family":"Arel","given":"Hasan Şahan","non-dropping-particle":"","parse-names":false,"suffix":""},{"dropping-particle":"","family":"Aydin","given":"Ertug","non-dropping-particle":"","parse-names":false,"suffix":""}],"container-title":"ACI Materials Journal","id":"ITEM-27","issue":"1","issued":{"date-parts":[["2018","1"]]},"page":"55-64","title":"Use of Industrial and Agricultural Wastes in Construction Concrete","type":"article-journal","volume":"115"},"uris":["http://www.mendeley.com/documents/?uuid=f47a6f8d-1462-4785-a3a7-c3b308fbe892"]},{"id":"ITEM-28","itemData":{"DOI":"10.1016/j.conbuildmat.2017.07.082","ISSN":"09500618","abstract":"This research explored the feasibility of using vacuum-assisted infusion process (VIP) and agricultural waste - based materials to in-situ build unitary (or “monolithic”) structural components and assemblies. Mechanical properties of the natural/synthetic hybrid fiber composite materials were studied. The experimental results show that in combination with a small amount of glass fiber, the nonwoven coconut coir fiber mats can be used as structural sheathing material to provide satisfactory strength and stiffness. In addition, five “unibody” light-frame composite shear panels sheathed with the coconut coir/fiberglass material and two plywood panels were fabricated; and three composite “I”-shape beams were prototyped using the vacuum infusion process. The structural behaviors of the composite shear panels and beams were tested and compared to those of conventional plywood constructions. The results indicate that structural members constructed through VIP have satisfactory stiffness and strength and they offer better structural integrity and energy dissipation over conventional constructions. The design and construction technique outlined in this paper provides a means to in-situ construct complex-shaped structural assemblies with minimal or no joint. The experimental data showed good agreement with results calculated through classical laminate theory (CLT).","author":[{"dropping-particle":"","family":"Brooks","given":"Adam L.","non-dropping-particle":"","parse-names":false,"suffix":""},{"dropping-particle":"","family":"Zhou","given":"Hongyu","non-dropping-particle":"","parse-names":false,"suffix":""},{"dropping-particle":"","family":"Shen","given":"Zhenglai","non-dropping-particle":"","parse-names":false,"suffix":""}],"container-title":"Construction and Building Materials","id":"ITEM-28","issued":{"date-parts":[["2017","10"]]},"page":"886-896","publisher":"Elsevier Ltd","title":"A monolithic “unibody” construction of structural assemblies through vacuum-assisted processing of agro-waste fibrous composites","type":"article-journal","volume":"153"},"uris":["http://www.mendeley.com/documents/?uuid=5866c255-3fcd-4ca9-b3d7-75835a076587"]},{"id":"ITEM-29","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29","issue":"1-2","issued":{"date-parts":[["2015","12","15"]]},"page":"42-55","publisher":"Science Alert","title":"Agricultural Waste Fibers Towards Sustainability and Advanced Utilization: A Review","type":"article-journal","volume":"15"},"uris":["http://www.mendeley.com/documents/?uuid=1a1e47dd-dd87-4259-9351-4049a8b92bb1"]}],"mendeley":{"formattedCitation":"[7, 15, 55, 58, 60, 64, 67, 70, 74, 82, 85, 86, 23, 91, 96, 97, 99–101, 105, 107, 115, 26, 28, 29, 31, 32, 37, 42]","plainTextFormattedCitation":"[7, 15, 55, 58, 60, 64, 67, 70, 74, 82, 85, 86, 23, 91, 96, 97, 99–101, 105, 107, 115, 26, 28, 29, 31, 32, 37, 42]","previouslyFormattedCitation":"[7, 15, 51, 52, 54, 55, 63, 67, 72, 75, 83, 86, 18, 87, 93, 97, 99–101, 105, 107, 115, 20, 21, 23, 24, 30, 36, 42]"},"properties":{"noteIndex":0},"schema":"https://github.com/citation-style-language/schema/raw/master/csl-citation.json"}</w:instrText>
            </w:r>
            <w:r>
              <w:rPr>
                <w:i w:val="0"/>
                <w:sz w:val="16"/>
                <w:szCs w:val="16"/>
                <w:lang w:val="es-ES"/>
              </w:rPr>
              <w:fldChar w:fldCharType="separate"/>
            </w:r>
            <w:r>
              <w:rPr>
                <w:i w:val="0"/>
                <w:sz w:val="16"/>
                <w:szCs w:val="16"/>
                <w:lang w:val="en-GB"/>
              </w:rPr>
              <w:t>[7, 15, 55, 58, 60, 64, 67, 70, 74, 82, 85, 86, 23, 91, 96, 97, 99–101, 105, 107, 115, 26, 28, 29, 31, 32, 37, 42]</w:t>
            </w:r>
            <w:r>
              <w:rPr>
                <w:i w:val="0"/>
                <w:sz w:val="16"/>
                <w:szCs w:val="16"/>
                <w:lang w:val="es-ES"/>
              </w:rPr>
              <w:fldChar w:fldCharType="end"/>
            </w:r>
          </w:p>
        </w:tc>
      </w:tr>
      <w:tr w:rsidR="00160424" w:rsidTr="00326659">
        <w:trPr>
          <w:jc w:val="center"/>
        </w:trPr>
        <w:tc>
          <w:tcPr>
            <w:tcW w:w="1469" w:type="dxa"/>
            <w:tcBorders>
              <w:top w:val="single" w:sz="4" w:space="0" w:color="A6A6A6"/>
              <w:bottom w:val="single" w:sz="4" w:space="0" w:color="A6A6A6"/>
            </w:tcBorders>
            <w:shd w:val="clear" w:color="auto" w:fill="F2F2F2"/>
            <w:vAlign w:val="center"/>
          </w:tcPr>
          <w:p w:rsidR="00160424" w:rsidRDefault="00160424" w:rsidP="00326659">
            <w:pPr>
              <w:pStyle w:val="MDPI11articletype"/>
              <w:spacing w:before="0"/>
              <w:jc w:val="center"/>
              <w:rPr>
                <w:i w:val="0"/>
                <w:sz w:val="16"/>
                <w:szCs w:val="16"/>
                <w:lang w:val="en-GB"/>
              </w:rPr>
            </w:pPr>
            <w:r>
              <w:rPr>
                <w:i w:val="0"/>
                <w:sz w:val="16"/>
                <w:szCs w:val="16"/>
                <w:lang w:val="en-GB"/>
              </w:rPr>
              <w:t>Environmental</w:t>
            </w:r>
          </w:p>
        </w:tc>
        <w:tc>
          <w:tcPr>
            <w:tcW w:w="3686" w:type="dxa"/>
            <w:tcBorders>
              <w:top w:val="single" w:sz="4" w:space="0" w:color="A6A6A6"/>
              <w:bottom w:val="single" w:sz="4" w:space="0" w:color="A6A6A6"/>
            </w:tcBorders>
            <w:shd w:val="clear" w:color="auto" w:fill="auto"/>
          </w:tcPr>
          <w:p w:rsidR="00160424" w:rsidRDefault="00160424" w:rsidP="00326659">
            <w:pPr>
              <w:pStyle w:val="MDPI22heading2"/>
              <w:spacing w:before="0"/>
              <w:ind w:left="0"/>
              <w:jc w:val="center"/>
              <w:rPr>
                <w:i w:val="0"/>
                <w:sz w:val="16"/>
                <w:szCs w:val="16"/>
                <w:lang w:val="en-GB"/>
              </w:rPr>
            </w:pPr>
            <w:r>
              <w:rPr>
                <w:i w:val="0"/>
                <w:sz w:val="16"/>
                <w:szCs w:val="16"/>
                <w:lang w:val="en-GB"/>
              </w:rPr>
              <w:t>Carbon dioxide (CO</w:t>
            </w:r>
            <w:r>
              <w:rPr>
                <w:i w:val="0"/>
                <w:sz w:val="10"/>
                <w:szCs w:val="10"/>
                <w:lang w:val="en-GB"/>
              </w:rPr>
              <w:t>2</w:t>
            </w:r>
            <w:r>
              <w:rPr>
                <w:i w:val="0"/>
                <w:sz w:val="16"/>
                <w:szCs w:val="16"/>
                <w:lang w:val="en-GB"/>
              </w:rPr>
              <w:t>) emissions reduction</w:t>
            </w:r>
          </w:p>
          <w:p w:rsidR="00160424" w:rsidRDefault="00160424" w:rsidP="00326659">
            <w:pPr>
              <w:pStyle w:val="MDPI22heading2"/>
              <w:spacing w:before="0"/>
              <w:ind w:left="0"/>
              <w:jc w:val="center"/>
              <w:rPr>
                <w:i w:val="0"/>
                <w:sz w:val="16"/>
                <w:szCs w:val="16"/>
                <w:lang w:val="en-GB"/>
              </w:rPr>
            </w:pPr>
            <w:r>
              <w:rPr>
                <w:i w:val="0"/>
                <w:sz w:val="16"/>
                <w:szCs w:val="16"/>
                <w:lang w:val="en-GB"/>
              </w:rPr>
              <w:t>Reducing global warming and climate change</w:t>
            </w:r>
          </w:p>
          <w:p w:rsidR="00160424" w:rsidRDefault="00160424" w:rsidP="00326659">
            <w:pPr>
              <w:pStyle w:val="MDPI22heading2"/>
              <w:spacing w:before="0"/>
              <w:ind w:left="0"/>
              <w:jc w:val="center"/>
              <w:rPr>
                <w:i w:val="0"/>
                <w:sz w:val="16"/>
                <w:szCs w:val="16"/>
                <w:lang w:val="en-GB"/>
              </w:rPr>
            </w:pPr>
            <w:r>
              <w:rPr>
                <w:i w:val="0"/>
                <w:sz w:val="16"/>
                <w:szCs w:val="16"/>
                <w:lang w:val="en-GB"/>
              </w:rPr>
              <w:t>Increasing energy efficiency</w:t>
            </w:r>
          </w:p>
          <w:p w:rsidR="00160424" w:rsidRDefault="00160424" w:rsidP="00326659">
            <w:pPr>
              <w:pStyle w:val="MDPI22heading2"/>
              <w:spacing w:before="0"/>
              <w:ind w:left="0"/>
              <w:jc w:val="center"/>
              <w:rPr>
                <w:i w:val="0"/>
                <w:sz w:val="16"/>
                <w:szCs w:val="16"/>
                <w:lang w:val="en-GB"/>
              </w:rPr>
            </w:pPr>
            <w:r>
              <w:rPr>
                <w:i w:val="0"/>
                <w:sz w:val="16"/>
                <w:szCs w:val="16"/>
                <w:lang w:val="en-GB"/>
              </w:rPr>
              <w:t>Reduction in consumption of thermal and electrical energy</w:t>
            </w:r>
          </w:p>
          <w:p w:rsidR="00160424" w:rsidRDefault="00160424" w:rsidP="00326659">
            <w:pPr>
              <w:pStyle w:val="MDPI22heading2"/>
              <w:spacing w:before="0"/>
              <w:ind w:left="0"/>
              <w:jc w:val="center"/>
              <w:rPr>
                <w:i w:val="0"/>
                <w:sz w:val="16"/>
                <w:szCs w:val="16"/>
                <w:lang w:val="en-GB"/>
              </w:rPr>
            </w:pPr>
            <w:r>
              <w:rPr>
                <w:i w:val="0"/>
                <w:sz w:val="16"/>
                <w:szCs w:val="16"/>
                <w:lang w:val="en-GB"/>
              </w:rPr>
              <w:t>Landfill reduction</w:t>
            </w:r>
          </w:p>
          <w:p w:rsidR="00160424" w:rsidRDefault="00160424" w:rsidP="00326659">
            <w:pPr>
              <w:pStyle w:val="MDPI22heading2"/>
              <w:spacing w:before="0"/>
              <w:ind w:left="0"/>
              <w:jc w:val="center"/>
              <w:rPr>
                <w:i w:val="0"/>
                <w:sz w:val="16"/>
                <w:szCs w:val="16"/>
                <w:lang w:val="en-GB"/>
              </w:rPr>
            </w:pPr>
            <w:r>
              <w:rPr>
                <w:i w:val="0"/>
                <w:sz w:val="16"/>
                <w:szCs w:val="16"/>
                <w:lang w:val="en-GB"/>
              </w:rPr>
              <w:t>Improving the management of the AWB</w:t>
            </w:r>
          </w:p>
          <w:p w:rsidR="00160424" w:rsidRDefault="00160424" w:rsidP="00326659">
            <w:pPr>
              <w:pStyle w:val="MDPI22heading2"/>
              <w:spacing w:before="0"/>
              <w:ind w:left="0"/>
              <w:jc w:val="center"/>
              <w:rPr>
                <w:i w:val="0"/>
                <w:sz w:val="16"/>
                <w:szCs w:val="16"/>
                <w:lang w:val="en-GB"/>
              </w:rPr>
            </w:pPr>
            <w:r>
              <w:rPr>
                <w:i w:val="0"/>
                <w:sz w:val="16"/>
                <w:szCs w:val="16"/>
                <w:lang w:val="en-GB"/>
              </w:rPr>
              <w:t>Recycling and valorisation of AWB</w:t>
            </w:r>
          </w:p>
          <w:p w:rsidR="00160424" w:rsidRDefault="00160424" w:rsidP="00326659">
            <w:pPr>
              <w:pStyle w:val="MDPI22heading2"/>
              <w:spacing w:before="0"/>
              <w:ind w:left="0"/>
              <w:jc w:val="center"/>
              <w:rPr>
                <w:i w:val="0"/>
                <w:sz w:val="16"/>
                <w:szCs w:val="16"/>
                <w:lang w:val="en-GB"/>
              </w:rPr>
            </w:pPr>
            <w:r>
              <w:rPr>
                <w:i w:val="0"/>
                <w:sz w:val="16"/>
                <w:szCs w:val="16"/>
                <w:lang w:val="en-GB"/>
              </w:rPr>
              <w:t>Values of leaching toxicity much lower</w:t>
            </w:r>
          </w:p>
          <w:p w:rsidR="00160424" w:rsidRDefault="00160424" w:rsidP="00326659">
            <w:pPr>
              <w:pStyle w:val="MDPI22heading2"/>
              <w:spacing w:before="0"/>
              <w:ind w:left="0"/>
              <w:jc w:val="center"/>
              <w:rPr>
                <w:i w:val="0"/>
                <w:sz w:val="16"/>
                <w:szCs w:val="16"/>
                <w:lang w:val="en-GB"/>
              </w:rPr>
            </w:pPr>
            <w:r>
              <w:rPr>
                <w:i w:val="0"/>
                <w:sz w:val="16"/>
                <w:szCs w:val="16"/>
                <w:lang w:val="en-GB"/>
              </w:rPr>
              <w:t>Reduced consumption of natural clay reserves</w:t>
            </w:r>
          </w:p>
          <w:p w:rsidR="00160424" w:rsidRDefault="00160424" w:rsidP="00326659">
            <w:pPr>
              <w:pStyle w:val="MDPI22heading2"/>
              <w:spacing w:before="0"/>
              <w:ind w:left="0"/>
              <w:jc w:val="center"/>
              <w:rPr>
                <w:i w:val="0"/>
                <w:sz w:val="16"/>
                <w:szCs w:val="16"/>
              </w:rPr>
            </w:pPr>
            <w:r>
              <w:rPr>
                <w:i w:val="0"/>
                <w:sz w:val="16"/>
                <w:szCs w:val="16"/>
              </w:rPr>
              <w:t>Reducing the exploitation of natural resources</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AWB burning</w:t>
            </w:r>
          </w:p>
          <w:p w:rsidR="00160424" w:rsidRDefault="00160424" w:rsidP="00326659">
            <w:pPr>
              <w:pStyle w:val="MDPI22heading2"/>
              <w:spacing w:before="0"/>
              <w:ind w:left="0"/>
              <w:jc w:val="center"/>
              <w:rPr>
                <w:i w:val="0"/>
                <w:sz w:val="16"/>
                <w:szCs w:val="16"/>
                <w:lang w:val="en-GB"/>
              </w:rPr>
            </w:pPr>
            <w:r>
              <w:rPr>
                <w:i w:val="0"/>
                <w:sz w:val="16"/>
                <w:szCs w:val="16"/>
                <w:lang w:val="en-GB"/>
              </w:rPr>
              <w:t>Reduction of water consumption</w:t>
            </w:r>
          </w:p>
          <w:p w:rsidR="00160424" w:rsidRDefault="00160424" w:rsidP="00326659">
            <w:pPr>
              <w:pStyle w:val="MDPI22heading2"/>
              <w:spacing w:before="0"/>
              <w:ind w:left="0"/>
              <w:jc w:val="center"/>
              <w:rPr>
                <w:i w:val="0"/>
                <w:sz w:val="16"/>
                <w:szCs w:val="16"/>
                <w:lang w:val="en-GB"/>
              </w:rPr>
            </w:pPr>
            <w:r>
              <w:rPr>
                <w:i w:val="0"/>
                <w:sz w:val="16"/>
                <w:szCs w:val="16"/>
                <w:lang w:val="en-GB"/>
              </w:rPr>
              <w:t>Reduced consumption of virgin raw materials</w:t>
            </w:r>
          </w:p>
          <w:p w:rsidR="00160424" w:rsidRDefault="00160424" w:rsidP="00326659">
            <w:pPr>
              <w:pStyle w:val="MDPI22heading2"/>
              <w:spacing w:before="0"/>
              <w:ind w:left="0"/>
              <w:jc w:val="center"/>
              <w:rPr>
                <w:lang w:val="en-GB"/>
              </w:rPr>
            </w:pPr>
            <w:r>
              <w:rPr>
                <w:i w:val="0"/>
                <w:sz w:val="16"/>
                <w:szCs w:val="16"/>
                <w:lang w:val="en-GB"/>
              </w:rPr>
              <w:t>Reduction of soil erosion</w:t>
            </w:r>
          </w:p>
        </w:tc>
        <w:tc>
          <w:tcPr>
            <w:tcW w:w="2410" w:type="dxa"/>
            <w:tcBorders>
              <w:top w:val="single" w:sz="4" w:space="0" w:color="A6A6A6"/>
              <w:bottom w:val="single" w:sz="4" w:space="0" w:color="A6A6A6"/>
            </w:tcBorders>
            <w:shd w:val="clear" w:color="auto" w:fill="auto"/>
          </w:tcPr>
          <w:p w:rsidR="00160424" w:rsidRDefault="00160424" w:rsidP="00326659">
            <w:pPr>
              <w:pStyle w:val="MDPI22heading2"/>
              <w:spacing w:before="240"/>
              <w:ind w:left="0"/>
              <w:jc w:val="center"/>
              <w:rPr>
                <w:i w:val="0"/>
                <w:sz w:val="16"/>
                <w:szCs w:val="16"/>
                <w:lang w:val="en-GB"/>
              </w:rPr>
            </w:pPr>
          </w:p>
          <w:p w:rsidR="00160424" w:rsidRDefault="00160424" w:rsidP="00326659">
            <w:pPr>
              <w:pStyle w:val="MDPI22heading2"/>
              <w:spacing w:before="240"/>
              <w:ind w:left="0"/>
              <w:jc w:val="center"/>
              <w:rPr>
                <w:i w:val="0"/>
                <w:sz w:val="16"/>
                <w:szCs w:val="16"/>
                <w:lang w:val="en-GB"/>
              </w:rPr>
            </w:pPr>
          </w:p>
          <w:p w:rsidR="00160424" w:rsidRDefault="00160424" w:rsidP="00326659">
            <w:pPr>
              <w:pStyle w:val="MDPI22heading2"/>
              <w:spacing w:before="240"/>
              <w:ind w:left="0"/>
              <w:jc w:val="center"/>
              <w:rPr>
                <w:i w:val="0"/>
                <w:sz w:val="16"/>
                <w:szCs w:val="16"/>
                <w:lang w:val="en-GB"/>
              </w:rPr>
            </w:pPr>
          </w:p>
          <w:p w:rsidR="00160424" w:rsidRDefault="00160424" w:rsidP="00326659">
            <w:pPr>
              <w:pStyle w:val="MDPI22heading2"/>
              <w:spacing w:before="240"/>
              <w:ind w:left="0"/>
              <w:jc w:val="center"/>
              <w:rPr>
                <w:i w:val="0"/>
                <w:sz w:val="16"/>
                <w:szCs w:val="16"/>
                <w:lang w:val="en-GB"/>
              </w:rPr>
            </w:pPr>
            <w:r>
              <w:rPr>
                <w:i w:val="0"/>
                <w:sz w:val="16"/>
                <w:szCs w:val="16"/>
                <w:lang w:val="en-GB"/>
              </w:rPr>
              <w:fldChar w:fldCharType="begin" w:fldLock="1"/>
            </w:r>
            <w:r>
              <w:rPr>
                <w:i w:val="0"/>
                <w:sz w:val="16"/>
                <w:szCs w:val="16"/>
                <w:lang w:val="en-GB"/>
              </w:rPr>
              <w:instrText>ADDIN CSL_CITATION {"citationItems":[{"id":"ITEM-1","itemData":{"DOI":"10.1016/j.jobe.2021.103194","ISSN":"23527102","author":[{"dropping-particle":"","family":"Atan","given":"Ebubekir","non-dropping-particle":"","parse-names":false,"suffix":""},{"dropping-particle":"","family":"Sutcu","given":"Mucahit","non-dropping-particle":"","parse-names":false,"suffix":""},{"dropping-particle":"","family":"Cam","given":"Ata Sadik","non-dropping-particle":"","parse-names":false,"suffix":""}],"container-title":"Journal of Building Engineering","id":"ITEM-1","issue":"August","issued":{"date-parts":[["2021","11"]]},"page":"103194","publisher":"Elsevier Ltd","title":"Combined effects of bayer process bauxite waste (red mud) and agricultural waste on technological properties of fired clay bricks","type":"article-journal","volume":"43"},"uris":["http://www.mendeley.com/documents/?uuid=baab85b6-8b6d-4fa1-8781-1555b21f7a64"]},{"id":"ITEM-2","itemData":{"DOI":"10.1016/j.clet.2021.100224","ISSN":"26667908","abstract":"A paradigm shift is observed in the production of ordinary Portland cement (OPC) due to its high carbon emission worldwide and the need for adopting sustainability in construction industry. For the same, newer practices have been proposed, which includes the production of sustainable cement whose escalating demand is associated with utilization of different supplementary cementitious materials (SCMs). These SCMs, act as a key component in sustainable construction by emitting lesser carbon. This review endeavors to critically examine the role of different SCMs obtained from industrial by-products, natural minerals and agricultural wastes likes blast furnace slag, silica fume, calcined kaolin, calcined dead burnt magnesite, Ye'elimite, Anhydrite and sugarcane ash in producing sustainable cement and discusses their hydration reactivity at microstructural level. Insights derived from different published research work shows the formation of strength compounds like C–S–H and C-A-S-H which are responsible for improved engineering properties.","author":[{"dropping-particle":"","family":"Chand","given":"Gaurav","non-dropping-particle":"","parse-names":false,"suffix":""}],"container-title":"Cleaner Engineering and Technology","id":"ITEM-2","issue":"March","issued":{"date-parts":[["2021","10"]]},"page":"100224","publisher":"Elsevier Ltd","title":"Microstructural study of sustainable cements produced from industrial by-products, natural minerals and agricultural wastes: A critical review on engineering properties","type":"article-journal","volume":"4"},"uris":["http://www.mendeley.com/documents/?uuid=ef04c6d0-7123-46c9-917b-73c34c9e2e33"]},{"id":"ITEM-3","itemData":{"DOI":"10.3390/ma14092089","ISSN":"1996-1944","abstract":"Resource recovery from waste is one of the most important ways to implement the so-called circular economy, and the use of alkali activated materials can become an alternative for traditional PC-based materials. These types of materials are based on waste resources involving a lower carbon footprint and present similar or high properties and good durability compared to that Portland cement (PC). This research work proposes using new waste generated in different types of industries. Four waste types were employed: fluid catalytic cracking residue (FCC) from the petrochemical industry; ceramic sanitary ware (CSW) from the construction industry; rice husk ash (RHA); diatomaceous waste from beer filtration (DB) (food industry). FCC and CSW were employed as precursor materials, and mixtures of both showed good properties of the obtained alkali activated materials generated with commercial products as activators (NaOH/waterglass). RHA and DB were herein used as an alternative silica source to prepare the alkaline activating solution. Mechanical behavior was studied by the compressive strength development of mortars. The corresponding pastes were characterized by X-ray diffraction, thermogravimetric analysis, and microscopy studies. The results were satisfactory, and demonstrated that employing these alternative activators from waste produces alkali activated materials with good mechanical properties, which were sometimes similar or even better than those obtained with commercial reagents.","author":[{"dropping-particle":"","family":"Payá","given":"Jordi","non-dropping-particle":"","parse-names":false,"suffix":""},{"dropping-particle":"","family":"Soriano","given":"Lourdes","non-dropping-particle":"","parse-names":false,"suffix":""},{"dropping-particle":"","family":"Font","given":"Alba","non-dropping-particle":"","parse-names":false,"suffix":""},{"dropping-particle":"","family":"Borrachero Rosado","given":"Maria Victoria","non-dropping-particle":"","parse-names":false,"suffix":""},{"dropping-particle":"","family":"Nande","given":"Javier Alejandro","non-dropping-particle":"","parse-names":false,"suffix":""},{"dropping-particle":"","family":"Monzo Balbuena","given":"Jose María","non-dropping-particle":"","parse-names":false,"suffix":""}],"container-title":"Materials","id":"ITEM-3","issue":"9","issued":{"date-parts":[["2021","4","21"]]},"page":"2089","title":"Reuse of Industrial and Agricultural Waste in the Fabrication of Geopolymeric Binders: Mechanical and Microstructural Behavior","type":"article-journal","volume":"14"},"uris":["http://www.mendeley.com/documents/?uuid=4d18b546-7c54-4a3e-b1ae-1abbd7d372d4"]},{"id":"ITEM-4","itemData":{"DOI":"10.46488/NEPT.2021.v20i01.040","ISSN":"09726268","abstract":"Recent developments in the reuse of agricultural residues/resources have led to environmental sustainability and cleaner technology emphasizing the utilisation of natural resources. Novel approaches to sustainable and energy conservations inter-relates the scientific and practical applications employed in engineering solutions. The increasing importance of biomass had led to an acute need for mitigating global sustainable problems. In the third world economics, Rice Husk (RH) collected from rice milling industry is considered as one of the abundant and invaluable agro-based residues. A focus on industrial food production and its sustainability is due to the generation of huge quantity of RH. The improper handling and disposal management of RH has resulted in environmental and population health risk, due to its large space occupancy and leaching. The effective utilization and study of rice husk in various industrial applications such as construction industry, energy production, water purification and soil stabilization have shown acceptable results. This review discusses the current research works focussing on the suitability of RH and its ash over a wide field of applications. Silica being the dominant content in RH and Rice Husk Ash (RHA) has attracted interest among the researchers to develop it into high strength composite materials, porous nanomaterials, a precursor of renewable energy and soil stabilising biochars. Replacement of fine aggregates with RHA has improved the strength and durability of the concrete. The RHA is also developed into an adsorbent and coagulant in water purification. The binding between the ions present in impure water and highly reactive silica bond enhances the removal efficiencies of metal ions in water treatments. Very few researches are carried out using RH compared with the pyrolyzed RHA as an alternative. This paper highlights the various field of RH applications and suggests composting of RH with nitrogen-rich garden waste to obtain an enriched soil stabilizing product with high nutrient and organic value. This approach would restore RH in its the place of generation, thereby improving the economic value of the agricultural mass and sustainable way of living.","author":[{"dropping-particle":"","family":"Geethakarthi","given":"A.","non-dropping-particle":"","parse-names":false,"suffix":""}],"container-title":"Nature Environment and Pollution Technology","id":"ITEM-4","issue":"1","issued":{"date-parts":[["2021","3","1"]]},"page":"349-355","title":"Novel Approaches Towards Sustainable Management of an Agricultural Residue - The Rice Husk","type":"article-journal","volume":"20"},"uris":["http://www.mendeley.com/documents/?uuid=b2a142a8-5167-46c4-b6ef-29599ed063a8"]},{"id":"ITEM-5","itemData":{"DOI":"10.1007/s10064-020-02047-8","ISBN":"1006402002047","ISSN":"1435-9529","abstract":"The waste generated from the agriculture and construction sector is a serious threat to the environment due to its disposal problems. This study is an attempt to utilize agriculture and construction waste to stabilize the geotechnical properties of clayey soil to use the composite as sub-grade material. For this purpose, rice husk ash (agriculture waste) and construction demolition waste (used construction waste) are mixed in varying amounts in clayey soil alone and along with lime to obtain the best sub-grade material. The results of the experimental testing reveal that the geotechnical properties of clayey soil are improved by stabilizing it with various waste materials thereby solving their disposal problem thus sustaining a healthy environment. The use of wastes and lime in combination improves the unconfined compressive strength, California bearing ratio, and resilient modulus of the composite. The mix obtained on the addition of rice husk ash and construction demolition waste along with lime can be used as a sub-grade material thus achieving higher economic benefits.","author":[{"dropping-particle":"","family":"Sharma","given":"Abhishek","non-dropping-particle":"","parse-names":false,"suffix":""},{"dropping-particle":"","family":"Sharma","given":"R. K.","non-dropping-particle":"","parse-names":false,"suffix":""}],"container-title":"Bulletin of Engineering Geology and the Environment","id":"ITEM-5","issue":"3","issued":{"date-parts":[["2021","3","21"]]},"page":"2473-2484","publisher":"Bulletin of Engineering Geology and the Environment","title":"Sub-grade characteristics of soil stabilized with agricultural waste, constructional waste, and lime","type":"article-journal","volume":"80"},"uris":["http://www.mendeley.com/documents/?uuid=6ddf5aff-c223-4ad1-b50f-874c77797a43"]},{"id":"ITEM-6","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6","issue":"2","issued":{"date-parts":[["2021","1","6"]]},"page":"494","title":"Sustainable Panels Made with Industrial and Agricultural Waste: Thermal and Environmental Critical Analysis of the Experimental Results","type":"article-journal","volume":"11"},"uris":["http://www.mendeley.com/documents/?uuid=887accc2-9e3a-4ede-8de0-2c7f38c1e3e4"]},{"id":"ITEM-7","itemData":{"DOI":"10.21660/2021.87.j2325","ISSN":"21862982","abstract":"Geopolymer is a renewable construction material that reduces dependence on ordinary portland cement (OPC), where OPC manufacturing impacts carbon dioxide (CO2) emissions. The main aspect of geopolymers being studied is the precursor of pozzolanic material, used as a cement substitute because it contains aluminosilicate (Si-Al). Polymerization occurs between the precursors, reacted by alkaline activator solution (AAS). Sodium hydroxide (NaOH) and sodium silicate (Na2SiO3) were used as AAS. In this study, local precursors from industrial waste and biomass were utilized. Fly ash was employed as a reference in the precursor by 5% – 10% substitution of glass powder, rice husk ash, bagasse ash, and palm shell ash. Moreover, 2% superplasticizer and 5% extra water were used to increase the flowability of fresh geopolymer. Tests were carried out on the setting time of paste, flow table, and compressive strength of geopolymer mortar. The tests were on the initial setting time of 25–75 minutes and the final setting time of 40–115 minutes. The setting time results revealed that the time of each substitution accelerated geopolymerization due to the substitution of precursors containing higher CaO and SiO2. Setting time and flowability/workability had a linear regression correlation (R2) of 0.95, with the flow table ranging from 180–250 mm. The compressive strength ranged from 25.88 – 36.36 MPa through a curing temperature of 70°C for 24 hours, followed by curing at ambient temperature for up to 28 days.","author":[{"dropping-particle":"","family":"Afriansya","given":"Rahmad","non-dropping-particle":"","parse-names":false,"suffix":""},{"dropping-particle":"","family":"Astuti","given":"Pinta","non-dropping-particle":"","parse-names":false,"suffix":""},{"dropping-particle":"","family":"Ratnadewati","given":"Valda Salsabila","non-dropping-particle":"","parse-names":false,"suffix":""},{"dropping-particle":"","family":"Randisyah","given":"Julian","non-dropping-particle":"","parse-names":false,"suffix":""},{"dropping-particle":"","family":"Ramadhona","given":"Tito Yoga","non-dropping-particle":"","parse-names":false,"suffix":""}],"container-title":"International Journal of GEOMATE","id":"ITEM-7","issue":"87","issued":{"date-parts":[["2021","11","1"]]},"page":"64-69","title":"Investigation of setting time and flowability of geopolymer mortar using local industry and agriculture waste as precursor in Indonesia","type":"article-journal","volume":"21"},"uris":["http://www.mendeley.com/documents/?uuid=e13031a6-7273-4f59-9cff-c84e32b7804d"]},{"id":"ITEM-8","itemData":{"DOI":"10.1007/s10924-020-01868-8","ISBN":"0123456789","ISSN":"1566-2543","author":[{"dropping-particle":"","family":"Zindani","given":"Divya","non-dropping-particle":"","parse-names":false,"suffix":""},{"dropping-particle":"","family":"Kumar","given":"Santosh","non-dropping-particle":"","parse-names":false,"suffix":""},{"dropping-particle":"","family":"Maity","given":"Saikat Ranjan","non-dropping-particle":"","parse-names":false,"suffix":""},{"dropping-particle":"","family":"Bhowmik","given":"Sumit","non-dropping-particle":"","parse-names":false,"suffix":""}],"container-title":"Journal of Polymers and the Environment","id":"ITEM-8","issue":"1","issued":{"date-parts":[["2021","1","25"]]},"page":"143-155","publisher":"Springer US","title":"Mechanical Characterization of Bio-epoxy Green Composites Derived from Sodium Bicarbonate Treated Punica Granatum Short Fiber Agro-waste","type":"article-journal","volume":"29"},"uris":["http://www.mendeley.com/documents/?uuid=364bc8d3-12b5-47a5-b62f-5f203fc13356"]},{"id":"ITEM-9","itemData":{"DOI":"10.1016/j.petrol.2020.107911","ISSN":"09204105","abstract":"In oil-well cementing, Portland cement is commonly used as a binder in cement slurry formulations. However, a significant amount of CO2 is released into the atmosphere during the production of clinker, the main in-process materials in cement manufacturing. Again, the use of non-renewable resources in cement production makes the process unsustainable. Over the years, chemical and physical analyses of some industrial and agro wastes have revealed characteristics that make them useful as supplementary cementitious materials. Some of these byproducts contain chemicals that can be extracted to modify the fresh and hardened properties of cement-based materials. These materials include coal fly ash, ground granulated blast furnace slag (GGBFS), silica fume, granite waste powder (GWP), rice biomass, palm oil biomass, sugarcane biomass, wood biomass, coconut biomass, and corn biomass. The purpose of this study is to investigate the industrial and agro wastes that were used in cement-based materials and make recommendations for future applications of these materials in oil-well cementing. An overview of experimental procedures and conclusions from laboratory and field studies conducted to evaluate the performance of such materials as cement admixtures is presented. A summary of key findings has also been reported. We recommend extensive evaluation of GWP as a filler/pozzolanic material or alternative to silica flour as an anti-strength retrogression agent. Secondly, we recommend an investigation into the use of other waste materials such as RHA as fillers in cement formulations to enhance the early-age strength development of fly ash and GGBFS oil-well cement systems, especially at low-temperature conditions. Finally, we recommend an assessment of POFA as an extender and the evaluation of both POFA and RHA as anti-strength retrogression agents in oil-well cement formulations.","author":[{"dropping-particle":"","family":"Adjei","given":"Stephen","non-dropping-particle":"","parse-names":false,"suffix":""},{"dropping-particle":"","family":"Elkatatny","given":"Salaheldin","non-dropping-particle":"","parse-names":false,"suffix":""}],"container-title":"Journal of Petroleum Science and Engineering","id":"ITEM-9","issue":"September","issued":{"date-parts":[["2020","12"]]},"page":"107911","publisher":"Elsevier B.V.","title":"A highlight on the application of industrial and agro wastes in cement-based materials","type":"article-journal","volume":"195"},"uris":["http://www.mendeley.com/documents/?uuid=96142f02-59cd-488c-ab8f-8aaba1ad6c18"]},{"id":"ITEM-10","itemData":{"DOI":"10.1016/j.cscm.2020.e00397","ISSN":"22145095","abstract":"Green building raw materials have become attractive alternatives for mitigating sustainability issues. Agricultural waste has been used as natural components in the production of alternative building products, and the use of burned clay bricks is a new waste disposal method. The main objective of the paper is to investigate the effects of agricultural waste (rice straw, sugarcane bagasse and wheat straw ashes) in clay bricks. This paper discusses the physical–mechanical properties and the micro-structure of clay bricks when incorporated with the sludge of water treatment plants (SWTP) to replace clay at a 50 % ratio. One mixture was prepared as a control mix without agriculture waste. Each group containing three mixes was used with 5 %, 10 % and 15 % by weight of SWTP content. The green bricks was air dried in sunlight for another 7 days and burnt at 900 °C, keeping them at the highest temperature for 3 h. Mechanical and physical properties of these bricks have been investigated. It was observed that clay bricks containing rice straw ash (RSA), sugar cane bagasse ash (SBA) and wheat straw ash (WSA) had lower compressive strength compared to non-RSA, SBA, and WSA clay bricks. The replacement 5–10 % of RSA, SBA and WSA by weight of SWTP into brick molding compound produces eco-friendly fired clay brick. Scanning electron microscopy (SEM) study confirms the porous microstructure of the brick specimens combining RSA, SBA and WSA resulting in lower bulk density resulting in lighter and more economical structures. Based on this analysis, it can be established that brick samples with lower doses of RSA, SBA and WSA (i.e. 5 % SWTP weight) will not only reduce the environmental pressure but will also lead to more efficient and economical development.","author":[{"dropping-particle":"","family":"Heniegal","given":"Ashraf Mohamed","non-dropping-particle":"","parse-names":false,"suffix":""},{"dropping-particle":"","family":"Ramadan","given":"Mohamed Ahmed","non-dropping-particle":"","parse-names":false,"suffix":""},{"dropping-particle":"","family":"Naguib","given":"Ahmed","non-dropping-particle":"","parse-names":false,"suffix":""},{"dropping-particle":"","family":"Agwa","given":"Ibrahim Saad","non-dropping-particle":"","parse-names":false,"suffix":""}],"container-title":"Case Studies in Construction Materials","id":"ITEM-10","issued":{"date-parts":[["2020","12"]]},"page":"e00397","publisher":"Elsevier Ltd.","title":"Study on properties of clay brick incorporating sludge of water treatment plant and agriculture waste","type":"article-journal","volume":"13"},"uris":["http://www.mendeley.com/documents/?uuid=e097f186-2770-4288-b0b9-dba299787361"]},{"id":"ITEM-11","itemData":{"DOI":"10.1016/j.conbuildmat.2020.119346","ISSN":"09500618","abstract":"The production process of conventional building materials consumes a high amount of energy which has a negative impact on the environment. The use of locally available materials and upgradation of traditional techniques can be a good option for sustainable development. Consequently, earth has attracted the attention of the researchers as a building construction material for its availability and lower environmental impact. On the other hand, in developing countries waste disposal from the agricultural and industrial sectors raises another serious concern. The scientists have introduced such waste additives into the earth matrix to improve its performance. Therefore, the present paper reviews the state-of-the-art of research on the effects of these various agro and non-agro wastes in the production of unfired earth blocks. This study is divided into three sections: The first section outlines the different types of waste materials and earth blocks considered in the selected papers. The second part deals in depth with the test results of the different properties (density, water absorption, compressive strength, flexural strength and thermal conductivity) of unfired earth blocks containing waste materials. The last section analyses and compares the results with the current earth-building construction standards. The literature survey presents that the waste materials have a clear potential to partly replace earth by complying with certain requirements. Moreover, the application of such wastes for the development of building construction materials provides a solution that decreases energy usage as well as contributes to effective waste management. Future research on establishing guidelines and standards for the development and production of these sustainable unfired earth building materials is recommended.","author":[{"dropping-particle":"","family":"Jannat","given":"Nusrat","non-dropping-particle":"","parse-names":false,"suffix":""},{"dropping-particle":"","family":"Hussien","given":"Aseel","non-dropping-particle":"","parse-names":false,"suffix":""},{"dropping-particle":"","family":"Abdullah","given":"Badr","non-dropping-particle":"","parse-names":false,"suffix":""},{"dropping-particle":"","family":"Cotgrave","given":"Alison","non-dropping-particle":"","parse-names":false,"suffix":""}],"container-title":"Construction and Building Materials","id":"ITEM-11","issued":{"date-parts":[["2020","9"]]},"page":"119346","publisher":"Elsevier Ltd","title":"Application of agro and non-agro waste materials for unfired earth blocks construction: A review","type":"article-journal","volume":"254"},"uris":["http://www.mendeley.com/documents/?uuid=08bed32a-416e-498c-91d8-d75ed5c30a95"]},{"id":"ITEM-12","itemData":{"DOI":"10.3390/su12176971","ISSN":"2071-1050","abstract":"Concrete, as the world’s most implemented construction material, is increasingly being used because of the rapid development of industrialization and urbanization. Limited resources and progressive depravation of the environment are forcing scientific efforts to seek alternative and effective materials from large amounts of natural resources as additives in the partial replacement of cement. Cement is a main constituent of concrete. To solve and minimize environmental issues, research works attempting to employ the wide availability of agricultural wastes, such as sugar cane bagasse, rice husk, sugar cane straw, and palm oil fuel, among others, into cement, and to finally bring sustainable and environmentally friendly properties to concrete are being examined. Agro-waste materials are crushed into fine and coarse aggregates or are burnt into ash, and are then mixed with cement, which is known as agro-cement. The replacement of aggregates, either partially or fully, is also deemed as a sustainable material in construction. This paper mainly reviews the current research on agro-cement that has been researched and applied for the enhancement of the strength and durability of concrete. It further summarizes the relevant knowledge and techniques, while providing optimal parameters for applying agricultural wastes in concrete.","author":[{"dropping-particle":"","family":"He","given":"Jing","non-dropping-particle":"","parse-names":false,"suffix":""},{"dropping-particle":"","family":"Kawasaki","given":"Satoru","non-dropping-particle":"","parse-names":false,"suffix":""},{"dropping-particle":"","family":"Achal","given":"Varenyam","non-dropping-particle":"","parse-names":false,"suffix":""}],"container-title":"Sustainability","id":"ITEM-12","issue":"17","issued":{"date-parts":[["2020","8","27"]]},"page":"6971","title":"The Utilization of Agricultural Waste as Agro-Cement in Concrete: A Review","type":"article-journal","volume":"12"},"uris":["http://www.mendeley.com/documents/?uuid=a019a491-727f-47c0-8e54-6efc9e0b7989"]},{"id":"ITEM-13","itemData":{"DOI":"10.1007/978-3-030-18350-9_8","ISBN":"9783030183509","ISSN":"23648198","abstract":"Human activity is increasing the concentration of atmospheric greenhouse gases (GHGs) such as carbon dioxide (CO2), methane (CH4), and nitrous oxide (N2O). As a result, pollution and a significant warming of the earth’s surface are happening and thus expected climate changes and its adverse impacts on the environment. Due to increasing population growth during the few last decades, agriculture wastes were increasingly generated day by day. Most of these wastes are misused either by burning or disposing with unsuitable methods. This not only consumes potential valuable resources but also increases the GHGs emission in the earth’s atmosphere. Therefore, utilizing and managing these wastes with eco-friendly and sustainable manner will lead to mitigate the emission of GHGs and climate change impacts. There are traditional and modern methods for utilizing agricultural wastes for these purposes. These methods utilize agricultural wastes in animal feeding, composting, bioenergy resources, bioplastic and building material base. Therefore, exploring new and alternative methods for utilizing these potentially valuable resources and changing people behavior toward this is very necessary.","author":[{"dropping-particle":"","family":"Elbasiouny","given":"Heba","non-dropping-particle":"","parse-names":false,"suffix":""},{"dropping-particle":"","family":"Elbanna","given":"Bodor A.","non-dropping-particle":"","parse-names":false,"suffix":""},{"dropping-particle":"","family":"Al-Najoli","given":"Esraa","non-dropping-particle":"","parse-names":false,"suffix":""},{"dropping-particle":"","family":"Alsherief","given":"Amal","non-dropping-particle":"","parse-names":false,"suffix":""},{"dropping-particle":"","family":"Negm","given":"Shimaa","non-dropping-particle":"","parse-names":false,"suffix":""},{"dropping-particle":"","family":"Abou El-Nour","given":"Esraa","non-dropping-particle":"","parse-names":false,"suffix":""},{"dropping-particle":"","family":"Nofal","given":"Aya","non-dropping-particle":"","parse-names":false,"suffix":""},{"dropping-particle":"","family":"Sharabash","given":"Sara","non-dropping-particle":"","parse-names":false,"suffix":""}],"container-title":"Springer Water","id":"ITEM-13","issued":{"date-parts":[["2020"]]},"page":"149-169","title":"Agricultural Waste Management for Climate Change Mitigation: Some Implications to Egypt","type":"chapter"},"uris":["http://www.mendeley.com/documents/?uuid=f5412b24-6f73-434d-a637-42dab5691cb7"]},{"id":"ITEM-14","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14","issue":"2","issued":{"date-parts":[["2020","1","7"]]},"page":"262","title":"Production of Sustainable Construction Materials Using Agro-Wastes","type":"article-journal","volume":"13"},"uris":["http://www.mendeley.com/documents/?uuid=62368016-c303-41b7-89b3-16d3da36c0a0"]},{"id":"ITEM-15","itemData":{"DOI":"10.1007/s11356-019-07167-7","ISSN":"0944-1344","PMID":"31832960","abstract":"In this paper, a complete biomass composite processing system based on agricultural waste powders, recycled plastics, and waste oil is proposed. The wood-colored wallpaper, the green wallpaper, and the blue wallpaper are produced by this processing system. These wallpapers are new products with low cost, high added value, and environmental friendliness. These wallpapers have also been systematically tested. Based on the analysis of test results, a 3D model of material formation mechanism, liquefaction filling technology, and hybrid network model construction technology are obtained. The experiment found the reasonable RLDPE and RLLDPE ratio (1:0.26), the reasonable ratio of biomass to specialty solvents (1:1.5), the reasonable dose of the solid dye (3%), and the reasonable concentration of dye solutions. Wood-colored bio-composite wallpaper products have a smooth surface, wood color (ΔE = 36.7), natural aroma, and good comprehensive mechanical properties (tensile strength 9.255 MPa; elongation at break 20.998%; Young’s modulus 2229.475 MPa). The processing system and wallpaper products in this article not only promote the plastic recycling economy and sustainable agricultural development but also provide new channels for the development of waste oil reuse and new ideas for the development of high value-added biocomposite materials.","author":[{"dropping-particle":"","family":"Xiao","given":"Dingtian","non-dropping-particle":"","parse-names":false,"suffix":""},{"dropping-particle":"","family":"Yu","given":"Zhifeng","non-dropping-particle":"","parse-names":false,"suffix":""},{"dropping-particle":"","family":"Qing","given":"Shan","non-dropping-particle":"","parse-names":false,"suffix":""},{"dropping-particle":"","family":"Du","given":"Shunlin","non-dropping-particle":"","parse-names":false,"suffix":""},{"dropping-particle":"","family":"Xiao","given":"Huaqiang","non-dropping-particle":"","parse-names":false,"suffix":""}],"container-title":"Environmental Science and Pollution Research","id":"ITEM-15","issue":"3","issued":{"date-parts":[["2020","1","12"]]},"page":"2599-2621","publisher":"Environmental Science and Pollution Research","title":"Development of agricultural waste/recycled plastic/waste oil bio-composite wallpaper based on two-phase dye and liquefaction filling technology","type":"article-journal","volume":"27"},"uris":["http://www.mendeley.com/documents/?uuid=d981beae-68be-4606-b75b-5c93db104ab3"]},{"id":"ITEM-16","itemData":{"DOI":"10.1016/j.resconrec.2019.104504","ISSN":"09213449","abstract":"Asphalt pavement recycling has become a common practice across the globe and has been successfully employed in construction of new pavements. While several studies considered utilization of reclaimed asphalt pavement (RAP) aggregates for flexible and rigid pavements, very few attempted its possibility for roller compacted concrete pavements (RCCP). Additionally, studies on the possibility of enhancing the proportion of RAP for RCCP are very scanty. The present study is an attempt to increase the potential of RCCP mixes containing 50% RAP (dust contaminated &amp; stiffened asphalt coated: 50RAP via including various industrial and agricultural wastes such as Silica Fume, Fly ash, and Sugarcane ash as partial replacement of conventional cement. It was observed that the inclusion of the stated admixtures had an insignificant effect on the density of the fresh RCCP mixes, however, increased the moisture demand considerably. In fact, the results firmly indicated the potential of silica fume for RAP-RCCP blends, as, it not only enhanced the physical and mechanical properties, but found to improve the durability of RCCP mixes considerably. Also, utilization of silica fume was found to be economical &amp; environmentally friendly amongst all wastes: with reduced initial construction cost &amp; CO2 emissions by up to 8.4% &amp; 9.7%. As far as the other industrial wastes are concerned, 15% fly ash could also be utilized for producing sustainable RCCP mixes, whereas, higher dosage of fly ash (30%) and sugarcane ash (10 &amp; 15%) may be employed as base layer material of conventional concrete pavements.","author":[{"dropping-particle":"","family":"Debbarma","given":"Solomon","non-dropping-particle":"","parse-names":false,"suffix":""},{"dropping-particle":"","family":"Ransinchung R.N.","given":"G.D.","non-dropping-particle":"","parse-names":false,"suffix":""},{"dropping-particle":"","family":"Singh","given":"Surender","non-dropping-particle":"","parse-names":false,"suffix":""},{"dropping-particle":"","family":"Sahdeo","given":"Surya Kant","non-dropping-particle":"","parse-names":false,"suffix":""}],"container-title":"Resources, Conservation and Recycling","id":"ITEM-16","issue":"September 2019","issued":{"date-parts":[["2020","1"]]},"page":"104504","publisher":"Elsevier","title":"Utilization of industrial and agricultural wastes for productions of sustainable roller compacted concrete pavement mixes containing reclaimed asphalt pavement aggregates","type":"article-journal","volume":"152"},"uris":["http://www.mendeley.com/documents/?uuid=44168ef6-eef4-4490-b760-d60370e72428"]},{"id":"ITEM-17","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17","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18","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18","issued":{"date-parts":[["2019"]]},"page":"2237-2257","publisher":"Springer International Publishing","publisher-place":"Cham","title":"Thermal and Acoustic Building Insulations from Agricultural Wastes","type":"chapter","volume":"3"},"uris":["http://www.mendeley.com/documents/?uuid=d8ddc1d2-2560-4bdb-8e38-8039da77f1ff"]},{"id":"ITEM-19","itemData":{"ISSN":"22498958","abstract":"Generating large quantities of agricultural waste worldwide is facing serious handling and disposal problems. Agricultural waste disposal creates a potential negative environmental impact that causes air pollution, and water pollution ultimately affects local ecosystems. therefore, safe disposal of agricultural waste becomes a challenging task. In many situations, expansive soil has swell when the water comes, and it will shrink it can cause serious problem to the buildings because of swelling characteristics, so we need to improve the characteristics of geotechnical properties. The purpose of this paper is therefore to investigate the use of certain agricultural waste such as corn cob ash, egg shell powder to stabilize the expansive soil. The results of these tests showed improvement in UCC value and swell pressure with the increase in percentage of waste. Hence there is a value addition to these three agricultural wastes serving the three benefits of Safe disposal of wastes, using as a stabilizer and return of income on it. The expansive soil is treated separately at 4% with the above three wastes, 8% and 12% with UCC test and swell pressure being performed. Agricultural waste disposal creates a potential negative environmental impact that causes air pollution, and water pollution ultimately affects local ecosystems. For engineers, therefore, safe disposal of agricultural waste becomes a challenging task. This paper is therefore intended to investigate the use of certain agricultural waste such as corn cob Ash (CCA) and Egg shell powder (ESP).","author":[{"dropping-particle":"","family":"Sankar","given":"V. Siva","non-dropping-particle":"","parse-names":false,"suffix":""},{"dropping-particle":"","family":"Raj","given":"P. D.Arumai","non-dropping-particle":"","parse-names":false,"suffix":""},{"dropping-particle":"","family":"Raman","given":"S. Janaki","non-dropping-particle":"","parse-names":false,"suffix":""}],"container-title":"International Journal of Engineering and Advanced Technology","id":"ITEM-19","issue":"3","issued":{"date-parts":[["2019"]]},"page":"154-157","title":"Stabilization of expansive soil by using agricultural waste","type":"article-journal","volume":"8"},"uris":["http://www.mendeley.com/documents/?uuid=0cd46e0d-c621-4ecc-8134-bd1c03e12a84"]},{"id":"ITEM-20","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20","issue":"2","issued":{"date-parts":[["2019"]]},"page":"2067-2074","title":"Thermal efficient isolating materials from agricultural residues to improve energy efficiency in buildings","type":"article-journal","volume":"10"},"uris":["http://www.mendeley.com/documents/?uuid=71cf1567-a132-47f0-b96a-b4ab4e306dd9"]},{"id":"ITEM-21","itemData":{"DOI":"10.1002/pc.24472","ISSN":"0272-8397","abstract":"Wood plastic polymer composites (WPC) have been used in the past few years in different fields such as building, furniture and automotive. Lignocellulosic fibers derived from agricultural waste can perform as low cost and more environmentally friendly replacement for wood in WPC. In this work, cellulose fibers obtained from wheat straw fibers via steam explosion were chemically modified with hexadecyltrimetoxy-silane (HDS) and [3-(2-aminoethylamino) propyl] trimethoxysilane (AEAPS) for polypropylene (PP) reinforcement. The thermo-mechanical properties of the composites were compared to wood-powder reinforced polypropylene. The thermal stability of wheat straw fibers increased after steam explosion by 5% and after surface modification by 7% and 9%, with both HDS and AEAPS, respectively, enabling higher processing temperatures. Wheat straw fibers modified with AEAPS enhanced the stiffness of PP by 55%, while wood powder showed an increase of 41%. The toughness of the composite material was also considerably improved by 51% and 42% using HDS- and AEAPS-treated wheat straw fibers. Tensile and flexural strength increased in the presence of coupling agents due to an optimized stress transfer. This work demonstrates that agricultural waste can perform as an economically sustainable reinforcement for polypropylene, promoting the replacement of wood in WPC applications. POLYM. COMPOS., 40:E53–E61, 2019. © 2017 Society of Plastics Engineers.","author":[{"dropping-particle":"","family":"Kellersztein","given":"Israel","non-dropping-particle":"","parse-names":false,"suffix":""},{"dropping-particle":"","family":"Shani","given":"Uri","non-dropping-particle":"","parse-names":false,"suffix":""},{"dropping-particle":"","family":"Zilber","given":"Inbar","non-dropping-particle":"","parse-names":false,"suffix":""},{"dropping-particle":"","family":"Dotan","given":"Ana","non-dropping-particle":"","parse-names":false,"suffix":""}],"container-title":"Polymer Composites","id":"ITEM-21","issue":"S1","issued":{"date-parts":[["2019","1","20"]]},"page":"E53-E61","title":"Sustainable composites from agricultural waste: The use of steam explosion and surface modification to potentialize the use of wheat straw fibers for wood plastic composite industry","type":"article-journal","volume":"40"},"uris":["http://www.mendeley.com/documents/?uuid=02f9dc8c-b512-4fdb-87db-5dad88d1fe5b"]},{"id":"ITEM-22","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22","issue":"12","issued":{"date-parts":[["2018"]]},"page":"1206-1222","title":"Development and engineering characterization of agro waste modified asphaltic concrete for sustainable green high ways","type":"article-journal","volume":"9"},"uris":["http://www.mendeley.com/documents/?uuid=fd930cd1-d9ed-4a11-bde8-102ab388fd90"]},{"id":"ITEM-23","itemData":{"DOI":"10.1016/j.enbuild.2018.09.032","ISSN":"03787788","abstract":"The results of comparative tests of thermal insulating materials on the basis of various agricultural wastes are presented. Rye straw, barley straw, wheat straw, oats straw, rice straw, flax boon and rice husk were used in the experimental program along with three types of binders (liquid glass, emulsion of PVA and latex). Plates prepared with rye straw and flax boon fibers and liquid glass as a binder have the best physical and mechanical characteristics due to the formation of the optimal composite structure of the material from two fibers of different sizes and shapes. The electronic microscopy of rye and flax stems made it possible to establish the presence of outer and inner parts in the structure, which affect the thermal and strength characteristics. Results show that plates made from rye straw and flax boon have lower moisture absorption unlike the rye straw based ones. The results of full-scale tests with a ventilated thermal insulation system confirm the effective operation of rye straw and flax boon plates. The testing program carried out indicates the possibility of using an environmentally friendly straw-flax boon plates for thermal insulating buildings in the cold period and thereby reducing carbon dioxide emissions into the atmosphere.","author":[{"dropping-particle":"","family":"Bakatovich","given":"Aliaksandr","non-dropping-particle":"","parse-names":false,"suffix":""},{"dropping-particle":"","family":"Davydenko","given":"Nadezhda","non-dropping-particle":"","parse-names":false,"suffix":""},{"dropping-particle":"","family":"Gaspar","given":"Florindo","non-dropping-particle":"","parse-names":false,"suffix":""}],"container-title":"Energy and Buildings","id":"ITEM-23","issued":{"date-parts":[["2018","12"]]},"page":"72-82","publisher":"Elsevier B.V.","title":"Thermal insulating plates produced on the basis of vegetable agricultural waste","type":"article-journal","volume":"180"},"uris":["http://www.mendeley.com/documents/?uuid=96ca7263-26db-4fed-ab56-165eef692ebe"]},{"id":"ITEM-24","itemData":{"DOI":"10.1016/j.conbuildmat.2018.05.271","ISSN":"09500618","abstract":"Cement is a critical material for urbanization and its production is responsible for most of the CO2 emissions in the world. The use of substances capable of substituting the material responsible for greenhouse gases can reduce global warming, which is caused by the emission of greenhouse gases into the atmosphere, especially CO2. Among such materials is agricultural waste ash which has been found suitable to partially replace Portland cement in concrete production and can contribute to a decline of the environmental impact of cement production. The objectives of this study were to evaluate the effect of two agricultural wastes namely: rice husk and bagasse which were burnt in the absence of oxygen at 700 °C, in order to produce biochar, on the mechanical properties of concrete samples containing variable amounts of these substitutes. X-ray diffraction, BET and Scanning Electron Microscopy were applied for biochar characterization and investigation of its feasibility in concrete. A total of 0, 5 and 10% of the cement (by mass) was replaced by the agricultural waste biochar. For these mixtures, mechanical tests were conducted. The results were compared with those of concrete without biochar (control concrete), with compressive strength and splitting tensile strength. The results showed that the synthesized materials can be used as pozzolanic materials based on the XRD, SEM and BET methods. Concrete samples containing pretreated rice husk biochar (5%), unpretreated rice husk biochar (5%), pretreated bagasse biochar (5%), unpretreated bagasse biochar (5%), pretreated bagasse biochar (10%), and unpretreated bagasse biochar (10%) had a compressive strength of 36, 20.4, 54.8, 24.4, 21.1 and 23% higher than the control concrete, respectively. There was a 78% increase in tensile strength for concrete sample with 5% treated bagasse biochar compared to the concrete without any biochar. Overall, it has been concluded that rice husk and bagasse biochars are favorable substitutes and can be used in concrete without any adverse effect on the environment.","author":[{"dropping-particle":"","family":"Asadi Zeidabadi","given":"Zahra","non-dropping-particle":"","parse-names":false,"suffix":""},{"dropping-particle":"","family":"Bakhtiari","given":"Somayeh","non-dropping-particle":"","parse-names":false,"suffix":""},{"dropping-particle":"","family":"Abbaslou","given":"Hakime","non-dropping-particle":"","parse-names":false,"suffix":""},{"dropping-particle":"","family":"Ghanizadeh","given":"Ali Reza","non-dropping-particle":"","parse-names":false,"suffix":""}],"container-title":"Construction and Building Materials","id":"ITEM-24","issued":{"date-parts":[["2018","8"]]},"page":"301-308","publisher":"Elsevier Ltd","title":"Synthesis, characterization and evaluation of biochar from agricultural waste biomass for use in building materials","type":"article-journal","volume":"181"},"uris":["http://www.mendeley.com/documents/?uuid=a0b679d3-0e21-45bb-a03d-6a6e7f73fbe4"]},{"id":"ITEM-25","itemData":{"DOI":"10.1016/j.jclepro.2017.09.143","ISSN":"09596526","abstract":"The cement and concrete production industries are widely acknowledged as one of the major contributors of carbon dioxide in the modern world. Extensive research have been undertaken over the years to enhance the sustainability and resilience aspects of these industries, as well as to neutralize their carbon footprint. This study aims to utilize palm oil fuel ash (POFA) and rice husk ash (RHA) to produce nano cementitious additives (NCA) for carbon-neutral cement (CNC). The performance of NCA was evaluated in ordinary Portland cement (OPC) concrete by replacing the OPC at dosages of 0.5% and 1.0%. CNC with 100% supplementary materials was activated with 2.5 M NaOH concentration. The activated CNC was used to replace OPC from 0% to 100% in concrete, and their workability, pozzolanic reactivity, and early-age and long-term compressive strength performances were analyzed. Subsequently, micro- and nano-scaled fibers were introduced into the mix with 100% CNC to enhance the flexural and tensile characteristics of the composite. The findings indicated that low-dosage of NCA (0.5%) resulted in increased early-age strength, whereas NCA at 1.0% enhanced the early-age and ultimate strength of the concrete. The inclusion of micro- and nano-scaled fibers contributed in enhancing the flexural characteristics of the concrete matrix. It can be deduced that NCA is feasible to function as strength enhancer for OPC or as an activator to produce CNC, thus offering a novel sustainable construction material and contributing towards greener construction.","author":[{"dropping-particle":"","family":"Lim","given":"Jacob Lok Guan","non-dropping-particle":"","parse-names":false,"suffix":""},{"dropping-particle":"","family":"Raman","given":"Sudharshan N.","non-dropping-particle":"","parse-names":false,"suffix":""},{"dropping-particle":"","family":"Lai","given":"Fook-Chuan","non-dropping-particle":"","parse-names":false,"suffix":""},{"dropping-particle":"","family":"Zain","given":"Muhammad Fauzi Mohd","non-dropping-particle":"","parse-names":false,"suffix":""},{"dropping-particle":"","family":"Hamid","given":"Roszilah","non-dropping-particle":"","parse-names":false,"suffix":""}],"container-title":"Journal of Cleaner Production","id":"ITEM-25","issued":{"date-parts":[["2018","1"]]},"page":"1150-1160","publisher":"Elsevier Ltd","title":"Synthesis of nano cementitious additives from agricultural wastes for the production of sustainable concrete","type":"article-journal","volume":"171"},"uris":["http://www.mendeley.com/documents/?uuid=2fe1d01c-e065-4ba8-8f14-b2348d06d319"]},{"id":"ITEM-26","itemData":{"DOI":"10.14359/51700991","ISSN":"0889-325X","abstract":"This work investigated the effects of Class F fly ash (FA), coconut husk ash (CHA), and rice husk ash (RHA) as cement replacements at various proportions on the workability, setting time, compressive strength, and pullout strength of concrete. Concretes containing partial replacement of cement by 20 and 40% FA and 10, 15, and 20% CHA and RHA were investigated. The results revealed that FA, CHA, and RHA can be used as replacements for cement in concrete production to produce sustainable and ecological products. The mixed composition of 20% FA and 20% RHA had 15.3% greater compressive strength than that of the reference composition after 180 days, while a slight reduction in this parameter was observed in FA-CHA combinations. FA and RHA mixtures showed the highest compressive and pullout strengths for all aging times tested.","author":[{"dropping-particle":"","family":"Arel","given":"Hasan Şahan","non-dropping-particle":"","parse-names":false,"suffix":""},{"dropping-particle":"","family":"Aydin","given":"Ertug","non-dropping-particle":"","parse-names":false,"suffix":""}],"container-title":"ACI Materials Journal","id":"ITEM-26","issue":"1","issued":{"date-parts":[["2018","1"]]},"page":"55-64","title":"Use of Industrial and Agricultural Wastes in Construction Concrete","type":"article-journal","volume":"115"},"uris":["http://www.mendeley.com/documents/?uuid=f47a6f8d-1462-4785-a3a7-c3b308fbe892"]},{"id":"ITEM-27","itemData":{"DOI":"10.1016/j.enbuild.2017.10.056","ISSN":"03787788","abstract":"Thermal conductivity of bricks is an important parameter as it directly influences the heat losses from buildings and thus increases the energy consumption. The main focus of this study was to develop thermally efficient burnt clay bricks incorporating agricultural wastes on industrial scale. For this purpose, agricultural wastes (sugarcane bagasse ash (SBA) and rice husk ash (RHA)) were acquired from a sugar industry and a brick kiln. Burnt clay bricks were manufactured in an industrial kiln by incorporating SBA and RHA in various dosages (i.e. 5%, 10% and 15%) by clay weight. Physico-mechanical and thermal properties of brick specimens incorporating agricultural wastes were studied. It was observed that lighter weight bricks can be produced using agricultural wastes, which are helpful in reducing both the cost and overall weight of the structure. Addition of agricultural wastes in burnt clay bricks resulted into reduced compressive strength. However, brick specimens incorporating SBA and RHA up to 15% satisfied the minimum requirement for compressive strength according to different standards for masonry construction. Increase in apparent porosity with decrease in thermal conductivity was also observed with increasing content of SBA and RHA in burnt clay bricks. Substitution of clay by 15% SBA and RHA in the production of burnt clay bricks reduced the thermal conductivity by 31% and 29%, respectively. Microscopic images also showed the presence of interconnected and irregular shaped open pores after addition of agricultural wastes in burnt clay bricks. Based on this study, it can be concluded that the utilization of SBA and RHA (up to 15% by clay weight) in manufacturing of burnt clay bricks is not only helpful in landfill reduction but also leads towards the development of sustainable and thermally efficient construction material.","author":[{"dropping-particle":"","family":"Kazmi","given":"Syed Minhaj Saleem","non-dropping-particle":"","parse-names":false,"suffix":""},{"dropping-particle":"","family":"Munir","given":"Muhammad Junaid","non-dropping-particle":"","parse-names":false,"suffix":""},{"dropping-particle":"","family":"Patnaikuni","given":"Indubhushan","non-dropping-particle":"","parse-names":false,"suffix":""},{"dropping-particle":"","family":"Wu","given":"Yu-Fei","non-dropping-particle":"","parse-names":false,"suffix":""},{"dropping-particle":"","family":"Fawad","given":"U.","non-dropping-particle":"","parse-names":false,"suffix":""}],"container-title":"Energy and Buildings","id":"ITEM-27","issued":{"date-parts":[["2018","1"]]},"page":"1117-1129","publisher":"Elsevier B.V.","title":"Thermal performance enhancement of eco-friendly bricks incorporating agro-wastes","type":"article-journal","volume":"158"},"uris":["http://www.mendeley.com/documents/?uuid=dd90c005-9c93-4480-a1c0-97086fb19d8f"]},{"id":"ITEM-28","itemData":{"ISSN":"09766316","abstract":"Construction sector is a fast growing industry and concrete is a prominent construction material in the present scenario .The rapid development of urban infrastructures requires huge quantity of raw materials needed for the concrete manufacturing. The cement manufacturing industry is a major contributor of carbon dioxide (CO2) that results in 5% of global man-made emissions, out of which 50% comes from the chemical process and 40% from fuel combustion. [1] The primary sector of the economy means the sector which makes direct use of natural resources. In most of the developing and under developed countries, primary sector is the biggest part of the economy. Dependence on this sector has also resulted in the production of substantial quantities of waste materials. These wastes are normally dumped into landfill thereby causing environmental issues. Under these circumstances it is of prime most importance to derive supplementary cementitious materials (SCMs) from agricultural wastes that can be used as a cement replacing material. The foremost aim of this paper is to review the possible use of different agricultural wastes as SCMs that can reduce use of cement usage, and their engineering impacts on the different properties of concrete.","author":[{"dropping-particle":"","family":"Balagopal","given":"V.","non-dropping-particle":"","parse-names":false,"suffix":""},{"dropping-particle":"","family":"Rahim","given":"Abdul","non-dropping-particle":"","parse-names":false,"suffix":""},{"dropping-particle":"","family":"Viswanathan","given":"T. S.","non-dropping-particle":"","parse-names":false,"suffix":""}],"container-title":"International Journal of Civil Engineering and Technology","id":"ITEM-28","issue":"12","issued":{"date-parts":[["2017"]]},"page":"572-582","title":"Sustainable supplementary cementitious materials derived from agro-wastes - A review","type":"article-journal","volume":"8"},"uris":["http://www.mendeley.com/documents/?uuid=28da9f5a-ce05-47d8-bc5a-2a2e62525b9f"]},{"id":"ITEM-29","itemData":{"DOI":"10.1061/(ASCE)MT.1943-5533.0001892","ISSN":"0899-1561","abstract":"© 2017 American Society of Civil Engineers. For decades the construction industry has been focused on developing new materials for minimizing environmental impact and improving the building insulation envelope. The use of certain wastes as additives for construction materials have been shown to be the best alternative. In particular, the fired clay brick industry has been highlighted as an optimal sector for incorporating such residues due to the large amount of mass flow and high temperatures involved in the manufacturing process. This paper assesses the feasibility of using wood chips from a pruned grapevine shoot as an additive for manufacturing fired clay bricks. Samples with different percentages of the additive were formed and tested. It is concluded that a maximum of 10% of wood chips can be added, which produces compressive strength values above 5 N/mm 2 . In spite of thermal conductivity being reduced up to 50%, water absorption is raised up to 30%. Thus, bricks must be coated to prevent masonry damage.","author":[{"dropping-particle":"","family":"Mendívil","given":"M. A.","non-dropping-particle":"","parse-names":false,"suffix":""},{"dropping-particle":"","family":"Muñoz","given":"P.","non-dropping-particle":"","parse-names":false,"suffix":""},{"dropping-particle":"","family":"Morales","given":"M. P.","non-dropping-particle":"","parse-names":false,"suffix":""},{"dropping-particle":"","family":"Letelier","given":"V.","non-dropping-particle":"","parse-names":false,"suffix":""},{"dropping-particle":"","family":"Juárez","given":"M. C.","non-dropping-particle":"","parse-names":false,"suffix":""}],"container-title":"Journal of Materials in Civil Engineering","id":"ITEM-29","issue":"8","issued":{"date-parts":[["2017","8"]]},"page":"04017074","title":"Grapevine Shoots for Improving Thermal Properties of Structural Fired Clay Bricks: New Method of Agricultural-Waste Valorization","type":"article-journal","volume":"29"},"uris":["http://www.mendeley.com/documents/?uuid=290a56d4-9404-4789-aeb9-908bf11fd072"]},{"id":"ITEM-30","itemData":{"DOI":"10.1002/9781119441632.ch27","ISBN":"9781119441632","abstract":"Green Buildings have attracted international attention as a means of sustainable development within the current energy crisis and the deterioration of the world’s natural environment. Most countries all over the world have three problems: the amount of waste production, climate change and carbon dioxide emission and energy consumption during winter and summer. Utilizing agricultural waste requires information about the physical, mechanical and thermal properties of these materials. This knowledge helps the designer and decision maker assess the best ways to benefit from those wastes and also to avoid the hazards resulting from burning it or leaving it to deteriorate in the field. It is possible to use wastes such as barley straw, wheat straw, rice straw, oats, rye, flax, grass and perhaps sugarcane waste as a reinforcement fibers. The internal structure of a single straw is tubular, tough, and efficient. It contains cellulose, hemicelluloses, lignin, and silica with high bending and tensile strength. The tube shape is inherently stable and, with a microscopically waxy coat, slightly hydrophobic. Composites reinforced by natural fibers provides a construction with high comfort and enables homeowners and building managers to reduce energy consumption for heating and cooling. This chapter discusses the possibility of using agricultural wastes as reinforcement fibers. It focuses on four issues. First, it draws attention to the benefits of agricultural wastes as reinforcement fibers. Second, this chapter highlights physical, chemical and mechanical properties of some agricultural wastes. Third, the process of making earth blocks reinforced by natural fibers. Fourth, the use of natural fibers as reinforcement for earth plaster of straw bale buildings is discussed.","author":[{"dropping-particle":"","family":"Ashour","given":"Taha","non-dropping-particle":"","parse-names":false,"suffix":""}],"container-title":"Handbook of Composites from Renewable Materials","id":"ITEM-30","issued":{"date-parts":[["2017","6","30"]]},"page":"197-240","publisher":"Wiley","title":"Composites Using Agricultural Wastes","type":"chapter","volume":"1-8"},"uris":["http://www.mendeley.com/documents/?uuid=ad72f6fb-288b-40d2-9858-d21396cfc07d"]},{"id":"ITEM-31","itemData":{"DOI":"10.1016/B978-0-08-102001-2.00006-1","ISBN":"9780081020029","abstract":"The using of wastes in the design of new binders for construction is the key for the success of new developments regarding environmental, technical, and economic issues. Biomass ashes usually contain reactive compounds for creating binding matrices by means of alkali activation and by blending with hydrated lime. These ashes are available in many countries, especially developing countries, and their using in new binders could be a feasible option for communities with few resources. Additionally, with the using of these biomass waste-derived ashes a reduction in the CO2 emissions from the preparation of the binder could be achieved. In this chapter, different uses of biomass ashes in the preparation of binders are described. Many examples have been reported, most of them involving the use of rice husk ash (RHA), sugarcane bagasse ash (SCBA), palm oil fuel ash (POFA), and wood ash (WA). In general, for alkali-activated systems, most reported results involve the use of mixtures of biomass ashes and other mineral admixtures (blast furnace slag (BFS), metakaolin, fly ash). Interestingly, the use of RHA as a component of the alkali activating solution shows excellent potential for replacing sodium silicate solution, which mitigates the economic and environmental issues associated with this chemical reagent. Hydrated lime-based binders containing biomass ashes were described and studied many years ago; however, in recent years this has become an active field in terms of new applications and new mixtures, because of the availability of biomass ashes and the interest in the design of low-CO2 binders.","author":[{"dropping-particle":"","family":"Payá","given":"Jordi","non-dropping-particle":"","parse-names":false,"suffix":""},{"dropping-particle":"","family":"Monzó","given":"José","non-dropping-particle":"","parse-names":false,"suffix":""},{"dropping-particle":"","family":"Borrachero","given":"Maria Victoria","non-dropping-particle":"","parse-names":false,"suffix":""},{"dropping-particle":"","family":"Soriano","given":"Lourdes","non-dropping-particle":"","parse-names":false,"suffix":""},{"dropping-particle":"","family":"Akasaki","given":"Jorge L.","non-dropping-particle":"","parse-names":false,"suffix":""},{"dropping-particle":"","family":"Tashima","given":"Mauro M.","non-dropping-particle":"","parse-names":false,"suffix":""}],"container-title":"Sustainable and Nonconventional Construction Materials using Inorganic Bonded Fiber Composites","id":"ITEM-31","issued":{"date-parts":[["2017"]]},"page":"127-164","publisher":"Elsevier","title":"New inorganic binders containing ashes from agricultural wastes","type":"chapter"},"uris":["http://www.mendeley.com/documents/?uuid=8454230a-42d2-42cb-ad56-9402a7d6ea67"]},{"id":"ITEM-32","itemData":{"DOI":"10.1016/B978-0-08-102001-2.00007-3","ISBN":"9780081020029","abstract":"Contemporary society is faced with any number of pressing problems, not least of which is the generation of waste and industrial by-products. Technological progress is nonetheless favoring ever more efficient, sustainable, and eco-friendly industrial development. In construction in particular, it has been standard practice for many decades to use industrial waste and by-products to replace natural raw materials in various stages of building and civil works.This chapter discusses research on industrial waste and refuse, classified by its organic or inorganic origin and the activation process deployed. The inorganic matter addressed includes fired clay industry discards, construction and demolition waste, spent catalytic cracking catalysts, and coal waste. The three types of organic waste described (which must be thermally activated prior to use as cement additions) are sugar cane, bamboo leaf, and a combination of straw and forest waste. These industrial waste may be an alternative for the new natural fiber-reinforced composite manufacture with improved properties (resistance, durability).The findings confirm the scientific and technical feasibility of using the waste as a supplementary cementitious material to manufacture more innovative and eco-efficient commercial alternatives to conventional cement.","author":[{"dropping-particle":"","family":"Frías-Rojas","given":"Moisés","non-dropping-particle":"","parse-names":false,"suffix":""},{"dropping-particle":"","family":"Sánchez-de-Rojas-Gómez","given":"Maria Isabel","non-dropping-particle":"","parse-names":false,"suffix":""},{"dropping-particle":"","family":"Medina-Martínez","given":"César","non-dropping-particle":"","parse-names":false,"suffix":""},{"dropping-particle":"","family":"Villar-Cociña","given":"Ernesto","non-dropping-particle":"","parse-names":false,"suffix":""}],"container-title":"Sustainable and Nonconventional Construction Materials using Inorganic Bonded Fiber Composites","id":"ITEM-32","issued":{"date-parts":[["2017"]]},"page":"165-183","publisher":"Elsevier","title":"New trends for nonconventional cement-based materials","type":"chapter"},"uris":["http://www.mendeley.com/documents/?uuid=ca4c36bc-a746-46a7-96f9-178322eb1612"]},{"id":"ITEM-33","itemData":{"DOI":"10.1016/j.ijsbe.2016.06.003","ISSN":"22126090","abstract":"High demand of natural resources due to rapid urbanization and the disposal problem of agricultural wastes in developed countries have created opportunities for use of agro-waste in the construction industry. Many agricultural waste materials are already used in concrete as replacement alternatives for cement, fine aggregate, coarse aggregate and reinforcing materials. This paper reviews some of the agro-waste materials, which are used as a partial replacement of fine aggregate in concrete. Different properties of fresh and hardened concrete, their durability and thermal conductivity when admixed with agro-wastes are reviewed. Agro-waste used in self-compacting concrete and mortar are also reviewed and their properties are compared. It has been seen that the agro-waste concrete containing groundnut shell, oyster shell, cork, rice husk ash and tobacco waste showed better workability than their counterparts did. Agro-waste concrete containing bagasse ash, sawdust ash and oyster shell achieved their required strength by 20% of replacement as fine aggregate, which were maximum among all agro-waste type concrete. Close relations were predicted among compressive strength, flexural strength, tensile strength, ultrasonic pulse velocity and elastic modulus of agro-waste concrete. Addition of bagasse ash as fine aggregate in mortar increased the resistance of chloride penetration whereas inclusion of cork in mortar showed better thermal resistance and improved cyclic performance. After the review, it is of considerable finding that more research is deserved on all fine aggregates replacing agro-waste materials, which can give more certainty on their utilization in concrete.","author":[{"dropping-particle":"","family":"Prusty","given":"Jnyanendra Kumar","non-dropping-particle":"","parse-names":false,"suffix":""},{"dropping-particle":"","family":"Patro","given":"Sanjaya Kumar","non-dropping-particle":"","parse-names":false,"suffix":""},{"dropping-particle":"","family":"Basarkar","given":"S.S.","non-dropping-particle":"","parse-names":false,"suffix":""}],"container-title":"International Journal of Sustainable Built Environment","id":"ITEM-33","issue":"2","issued":{"date-parts":[["2016","12"]]},"page":"312-333","publisher":"The Gulf Organisation for Research and Development","title":"Concrete using agro-waste as fine aggregate for sustainable built environment – A review","type":"article-journal","volume":"5"},"uris":["http://www.mendeley.com/documents/?uuid=9f7cb1d0-c60c-482a-b622-17a769816cfa"]},{"id":"ITEM-34","itemData":{"DOI":"10.3923/ajps.2016.42.55","ISSN":"16823974","abstract":"The agricultural waste fibers are of notable economic and cultural significance all over the world are used for building materials, as a decorative product and as a versatile raw product. Agricultural waste fibers also have significant potential in composite due to its high strength, environmentally friendly nature, low cost, availability and sustainability. The agricultural waste is one of the most important problems that must be resolved for the conservation of global environment. The potential properties of agricultural waste fibers have sparked a lot of research to use these fibers as a material to replace man-made fibers for safe and environmentally friendly product. Agricultural waste is seen as one potential source of renewable energy. Their availability is obtained from oil palm plantations and some other agricultural industry such as rice husk, rice straw, sugarcane, pineapple, banana and coconut. Agricultural waste produces large amounts of biomass that are classified as natural fibers which until now only 10% are used as alternative raw materials for several industry, such as biocomposites, automotive component, biomedical and others.","author":[{"dropping-particle":"","family":"Dungani","given":"Rudi","non-dropping-particle":"","parse-names":false,"suffix":""},{"dropping-particle":"","family":"Karina","given":"Myrtha","non-dropping-particle":"","parse-names":false,"suffix":""},{"dropping-particle":"","family":".","given":"Subyakto","non-dropping-particle":"","parse-names":false,"suffix":""},{"dropping-particle":"","family":"Sulaeman","given":"A.","non-dropping-particle":"","parse-names":false,"suffix":""},{"dropping-particle":"","family":"Hermawan","given":"Dede","non-dropping-particle":"","parse-names":false,"suffix":""},{"dropping-particle":"","family":"Hadiyane","given":"A.","non-dropping-particle":"","parse-names":false,"suffix":""}],"container-title":"Asian Journal of Plant Sciences","id":"ITEM-34","issue":"1-2","issued":{"date-parts":[["2015","12","15"]]},"page":"42-55","publisher":"Science Alert","title":"Agricultural Waste Fibers Towards Sustainability and Advanced Utilization: A Review","type":"article-journal","volume":"15"},"uris":["http://www.mendeley.com/documents/?uuid=1a1e47dd-dd87-4259-9351-4049a8b92bb1"]},{"id":"ITEM-35","itemData":{"DOI":"10.1016/j.conbuildmat.2015.05.006","ISSN":"09500618","abstract":"The main objective of this study is to investigate the effects of the incorporation of renewable pore-forming agents on the properties of fired bricks. Different additives have been studied (wheat straw, sunflower seed cake and olive stone flour) at different grinding and incorporation rate. Physical properties such as linear shrinkage, loss on ignition, bulk porosity, water absorption and bulk density have been measured. Mechanical and thermal performances have also been characterized. The incorporation of 4 wt.% of sunflower seed cake, with the lowest grinding, leads to the best compromise between mechanical and thermal results compared to the reference brick.","author":[{"dropping-particle":"","family":"Bories","given":"Cecile","non-dropping-particle":"","parse-names":false,"suffix":""},{"dropping-particle":"","family":"Aouba","given":"Laila","non-dropping-particle":"","parse-names":false,"suffix":""},{"dropping-particle":"","family":"Vedrenne","given":"Emeline","non-dropping-particle":"","parse-names":false,"suffix":""},{"dropping-particle":"","family":"Vilarem","given":"Gerard","non-dropping-particle":"","parse-names":false,"suffix":""}],"container-title":"Construction and Building Materials","id":"ITEM-35","issued":{"date-parts":[["2015","8"]]},"page":"158-163","publisher":"Elsevier Ltd","title":"Fired clay bricks using agricultural biomass wastes: Study and characterization","type":"article-journal","volume":"91"},"uris":["http://www.mendeley.com/documents/?uuid=4ed74b26-726b-4010-8542-270bf76b8a4f"]},{"id":"ITEM-36","itemData":{"DOI":"10.1016/j.conbuildmat.2015.02.063","ISSN":"09500618","abstract":"Use of agricultural waste in construction industry holds a high potential of reducing global environmental pollution. There are a number of agricultural wastes used as a full or partial replacement of coarse aggregate. This paper reviews some of the agro-wastes like date seed, rubber seed, coconut shell, oil palm shell, corn cob, cockle shell, and periwinkle shell. Of the stated materials, maximum experiments have been conducted by using the oil palm shell and coconut shell as lightweight aggregates. However a grave necessity is felt to properly understand and characterise other waste materials as aggregate replacement. This paper compares different physical and mechanical properties of agro-waste and agro-concrete, and also presents their reviews with comparative behaviours. Structural behaviour and thermal conductivity of these materials are also reviewed and compared with controlled concrete. Reviews indicate that both the sea shell, that is cockle shell and periwinkle shell show very good compressive strength, but low slump, and they require more cement paste to become workable owing to their angular and flaky shape. Coconut shell and oil palm shell shows good performance in structural members which can be comparable to controlled concrete. It is felt that further detailed investigations are required for date seed and rubber shield to firmly characterise them and understand their behaviour.","author":[{"dropping-particle":"","family":"Prusty","given":"Jnyanendra Kumar","non-dropping-particle":"","parse-names":false,"suffix":""},{"dropping-particle":"","family":"Patro","given":"Sanjaya Kumar","non-dropping-particle":"","parse-names":false,"suffix":""}],"container-title":"Construction and Building Materials","id":"ITEM-36","issued":{"date-parts":[["2015","5"]]},"page":"101-113","title":"Properties of fresh and hardened concrete using agro-waste as partial replacement of coarse aggregate – A review","type":"article-journal","volume":"82"},"uris":["http://www.mendeley.com/documents/?uuid=98c9c828-b69f-4d35-a540-a2e514d99b10"]},{"id":"ITEM-37","itemData":{"DOI":"10.1016/j.conbuildmat.2014.10.010","ISSN":"09500618","abstract":"Concrete is heavily used as a construction material in modern society. With the growth in urbanization and industrialization, the demand for concrete is increasing day by-days. Therefore, raw materials and natural resources are required in large quantities for concrete production worldwide. At the same time, a considerable quantity of agricultural waste and other types of solid material disposal are posing serious environmental issues. To minimize and reduce the negative impact of the concrete industry through the explosive usage of raw materials, the use of agricultural wastes as supplementary cementitious materials, the source of which are both reliable and suitable for alternative preventive solutions promotes the environmental sustainability of the industry. This paper reviews the possible use of agricultural wastes as a supplementary cementitious material in the production of concrete. It aims to exhibit the idea of utilizing these wastes by elaborating upon their engineering, physical and chemical properties. This provides a summary of the existing knowledge about the successful use of agricultural wastes such as rice husk ash, palm oil fuel ash, sugar cane bagasse ash, wood waste ash, bamboo leaf ash, and corn cob ash in the concrete industry.","author":[{"dropping-particle":"","family":"Aprianti","given":"Evi","non-dropping-particle":"","parse-names":false,"suffix":""},{"dropping-particle":"","family":"Shafigh","given":"Payam","non-dropping-particle":"","parse-names":false,"suffix":""},{"dropping-particle":"","family":"Bahri","given":"Syamsul","non-dropping-particle":"","parse-names":false,"suffix":""},{"dropping-particle":"","family":"Farahani","given":"Javad Nodeh","non-dropping-particle":"","parse-names":false,"suffix":""}],"container-title":"Construction and Building Materials","id":"ITEM-37","issued":{"date-parts":[["2015","1"]]},"page":"176-187","publisher":"Elsevier Ltd","title":"Supplementary cementitious materials origin from agricultural wastes – A review","type":"article-journal","volume":"74"},"uris":["http://www.mendeley.com/documents/?uuid=5086e95a-88b5-42cb-bc58-bd33ea14ed98"]},{"id":"ITEM-38","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38","issued":{"date-parts":[["2015","7"]]},"page":"1-12","title":"Alternative Building Material Using Industrial and Agricultural Wastes","type":"article-journal","volume":"650"},"uris":["http://www.mendeley.com/documents/?uuid=de6bf552-12cd-4db5-8d3a-b61b190b80c0"]},{"id":"ITEM-39","itemData":{"DOI":"10.1016/j.conbuildmat.2013.11.074","ISSN":"09500618","abstract":"Concrete is the most widely used construction material. With the ever-increasing industrialization and urbanization, huge amounts of natural resources are required to make concrete. This, in turn, means that large volumes of natural resources and raw materials are being used for concrete production around the world. To eliminate or minimize the negative environmental impact of the concrete industry and promote environmental sustainability of the industry, the use of wastes from industry as materials for concrete making is considered as an alternative solution for preventing the excessive usage of raw materials. The wide availability of agricultural wastes make them a suitable and dependable alternative for aggregate in concrete, wherever available. This paper reviews the possible use of agricultural wastes as aggregate in the concrete industry. It aims to promote the idea of using these wastes by elaborating upon their engineering properties. This summary of existing knowledge about the successful use of agricultural wastes in the concrete industry helps to identify other existing waste products for use in concrete making. From this identification by agricultural and civil engineers, significant achievements can be attained. © 2013 Elsevier Ltd. All rights reserved.","author":[{"dropping-particle":"","family":"Shafigh","given":"Payam","non-dropping-particle":"","parse-names":false,"suffix":""},{"dropping-particle":"Bin","family":"Mahmud","given":"Hilmi","non-dropping-particle":"","parse-names":false,"suffix":""},{"dropping-particle":"","family":"Jumaat","given":"Mohd Zamin","non-dropping-particle":"","parse-names":false,"suffix":""},{"dropping-particle":"","family":"Zargar","given":"Majid","non-dropping-particle":"","parse-names":false,"suffix":""}],"container-title":"Construction and Building Materials","id":"ITEM-39","issued":{"date-parts":[["2014","2"]]},"page":"110-117","publisher":"Elsevier Ltd","title":"Agricultural wastes as aggregate in concrete mixtures – A review","type":"article-journal","volume":"53"},"uris":["http://www.mendeley.com/documents/?uuid=b067981c-b98e-4237-ab62-b67733a188c2"]},{"id":"ITEM-40","itemData":{"DOI":"10.1016/j.wasman.2013.03.014","ISSN":"0956053X","PMID":"23602302","abstract":"In this work the feasibility of using woody agricultural biomass wastes as grapes and cherries seeds, sawdust, as pore forming agent, and sugar cane ash, as silica precursor, in bricks, were reported.Sawdust and grapes and cherries seeds, thanks to their organic substances content, during their combustion, bring an energetic support in the bricks firing phase and act as pore forming agent. Usually the addition of this kind of waste is limited to 10. wt.% in order to reach an equilibrium between positive (weight and shrinkage decrease and porosity increase) and negative (increase of water absorption and mechanical resistance decrease) effects. The results show that grapes and cherries seeds, added in a percentage of 5. wt.% to a brick formulation, have better influence with respect to the sawdust, maintaining the mechanical properties of the fired brick (950. °C), showing modulus of rupture around 21-23. MPa with a weight reduction of 3-10% (respect to the standard one). Regarding the sugar cane ash, the addition of 5. wt.% improves the mechanical properties (modulus of rupture around 27. MPa) and no weight decrease is observed. These results confirmed the role played by this kind of agricultural waste, which thanks to its high silica content (61. wt.%) is capable to demonstrate a filler and plasticity reducing effect on the brick bodies. Tests carried out highlighted that the addition of these by-products (5. wt.%) do not change negatively the main technological properties measured (water absorption, linear shrinkage, flexural resistance, etc.) and permit to hypothesize their use to obtain bricks with both insulating and higher mechanical properties using a pore agent forming or silica carrier alternative raw materials, respectively. © 2013 Elsevier Ltd.","author":[{"dropping-particle":"","family":"Barbieri","given":"Luisa","non-dropping-particle":"","parse-names":false,"suffix":""},{"dropping-particle":"","family":"Andreola","given":"Fernanda","non-dropping-particle":"","parse-names":false,"suffix":""},{"dropping-particle":"","family":"Lancellotti","given":"Isabella","non-dropping-particle":"","parse-names":false,"suffix":""},{"dropping-particle":"","family":"Taurino","given":"Rosa","non-dropping-particle":"","parse-names":false,"suffix":""}],"container-title":"Waste Management","id":"ITEM-40","issue":"11","issued":{"date-parts":[["2013","11"]]},"page":"2307-2315","publisher":"Elsevier Ltd","title":"Management of agricultural biomass wastes: Preliminary study on characterization and valorisation in clay matrix bricks","type":"article-journal","volume":"33"},"uris":["http://www.mendeley.com/documents/?uuid=cf6930fa-5670-4f4a-89cb-5d31d519d59e"]},{"id":"ITEM-41","itemData":{"DOI":"10.1016/j.conbuildmat.2012.09.011","ISSN":"09500618","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 © 2012 Elsevier Ltd. All rights reserved.","author":[{"dropping-particle":"V.","family":"Madurwar","given":"Mangesh","non-dropping-particle":"","parse-names":false,"suffix":""},{"dropping-particle":"V.","family":"Ralegaonkar","given":"Rahul","non-dropping-particle":"","parse-names":false,"suffix":""},{"dropping-particle":"","family":"Mandavgane","given":"Sachin A.","non-dropping-particle":"","parse-names":false,"suffix":""}],"container-title":"Construction and Building Materials","id":"ITEM-41","issued":{"date-parts":[["2013","1"]]},"page":"872-878","publisher":"Elsevier Ltd","title":"Application of agro-waste for sustainable construction materials: A review","type":"article-journal","volume":"38"},"uris":["http://www.mendeley.com/documents/?uuid=8b036aa6-9d88-4e73-abb6-afe7d18e9dbe"]},{"id":"ITEM-42","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42","issued":{"date-parts":[["2009"]]},"page":"219-264","publisher":"Nova Science Publishers","title":"Agricultural wastes as building materials: Properties, performance and applications","type":"chapter"},"uris":["http://www.mendeley.com/documents/?uuid=50c17540-0856-4840-8461-c17f1993e2ef"]},{"id":"ITEM-43","itemData":{"DOI":"10.1016/j.buildenv.2003.10.007","ISSN":"03601323","abstract":"Wastes are produced in large quantities from agro-based industries and the use of these waste materials in construction industry would contribute towards a cleaner environment. It also results in a cost effective construction material. A concrete using oil palm shell (OPS) as coarse aggregate has been found useful as structural concrete. As the bulk density of OPS is much less than stone aggregate OPS concrete becomes a lightweight concrete with a density of about 1850 kg/m3. The compressive strengths of OPS concrete range from 20 to 24 N/mm2 for 28 days; this satisfies the strength requirement of structural lightweight concrete. A test on concrete floor slab using OPS concrete is also discussed. © 2003 Elsevier Ltd. All rights reserved.","author":[{"dropping-particle":"","family":"Mannan","given":"M.A","non-dropping-particle":"","parse-names":false,"suffix":""},{"dropping-particle":"","family":"Ganapathy","given":"C.","non-dropping-particle":"","parse-names":false,"suffix":""}],"container-title":"Building and Environment","id":"ITEM-43","issue":"4","issued":{"date-parts":[["2004","4"]]},"page":"441-448","title":"Concrete from an agricultural waste-oil palm shell (OPS)","type":"article-journal","volume":"39"},"uris":["http://www.mendeley.com/documents/?uuid=f1b1ad53-1db7-4076-83e6-5ffac75ddb76"]},{"id":"ITEM-44","itemData":{"ISSN":"1639965X","abstract":"Natural products derived from agricultural waste such as natural fibres, rice husk and cork can be used to replace the current thermal and acoustic insulation products used in construction, which are harmful to the environment as they use non-degradable traditional materials such as glass fibre or glass wool. They also help meet environmental requirements for the use of sustainable materials.","author":[{"dropping-particle":"","family":"Fita","given":"Sergio","non-dropping-particle":"","parse-names":false,"suffix":""}],"container-title":"JEC Composites Magazine","id":"ITEM-44","issue":"122","issued":{"date-parts":[["2018"]]},"page":"48-52","title":"Agricultural waste for thermal and acoustic insulation in construction","type":"article-journal","volume":"55"},"uris":["http://www.mendeley.com/documents/?uuid=e28a278f-9cb8-4597-a45b-3ac891aa26f2"]},{"id":"ITEM-45","itemData":{"DOI":"10.30638/eemj.2017.124","ISSN":"1582-9596","abstract":"Considering the actual environmental issues, the waste management has become a major challenge in Europe and worldwide. Recycling the waste into sustainable products can be an alternative to landfill with positive effects on the costs and environmental pollution. In this respect, in the last years numerous studies and research emphasize the utilization of different type of waste to obtain materials for building applications. The aim of this paper is to assess the effect of using sewage sludge generated by the wastewater treatment plant (WWTP) of Brăila city and waste from agro-waste of rapeseed stems as a partial replacement for clay, on thermal insulation properties of conventional building materials. The composite samples of 90 x 90 x 10 mm size, using clay and various proportions of sewage sludge and rapeseed waste (dried and grinded) were obtained in laboratory. The composite samples air-dried and calcinated for 1 hour at 950°C were characterized regarding the specific properties of construction material such as water absorption capacity, thermal conductivity, bulk density and liability to efflorescence. The obtained results emphasize that the inclusion of sewage sludge and rapeseed waste increases the water absorption and weight loss on ignition as results of large pores size formed in the composite material structure. This structure leads to decreasing of the density and thermal conductivity that gives good thermal insulation properties for tested samples.","author":[{"dropping-particle":"","family":"Nechita","given":"Petronela","non-dropping-particle":"","parse-names":false,"suffix":""},{"dropping-particle":"","family":"Ionescu","given":"Stefania Mita","non-dropping-particle":"","parse-names":false,"suffix":""}],"container-title":"Environmental Engineering and Management Journal","id":"ITEM-45","issue":"5","issued":{"date-parts":[["2017"]]},"page":"1185-1191","title":"Valorization of municipal wastewater treatment plant sludge and agro-waste in building materials with thermal insulation properties","type":"article-journal","volume":"16"},"uris":["http://www.mendeley.com/documents/?uuid=774d5410-e8ef-43da-9646-5900f4c98387"]},{"id":"ITEM-46","itemData":{"author":[{"dropping-particle":"","family":"Rai","given":"Mohan","non-dropping-particle":"","parse-names":false,"suffix":""}],"chapter-number":"New buildi","container-title":"Housing problems in developing countries","editor":[{"dropping-particle":"","family":"Dakhil","given":"Fahd H.","non-dropping-particle":"","parse-names":false,"suffix":""},{"dropping-particle":"","family":"Ural","given":"Oktay","non-dropping-particle":"","parse-names":false,"suffix":""},{"dropping-particle":"","family":"Tewfik","given":"Moneer F.","non-dropping-particle":"","parse-names":false,"suffix":""}],"id":"ITEM-46","issued":{"date-parts":[["1978"]]},"page":"780-789","publisher":"International Association for Housing Science","publisher-place":"Dhahran, Saudi Arabia","title":"New building materials from industrial and agricultural wastes","type":"chapter","volume":"2"},"uris":["http://www.mendeley.com/documents/?uuid=cdcdcffc-cef2-4385-afa7-0ebd44f8bed3"]},{"id":"ITEM-47","itemData":{"author":[{"dropping-particle":"","family":"Varma","given":"K.G Rahul","non-dropping-particle":"","parse-names":false,"suffix":""},{"dropping-particle":"","family":"Jagadeesh","given":"P","non-dropping-particle":"","parse-names":false,"suffix":""}],"container-title":"International Journal of Civil Engineering and Technology","id":"ITEM-47","issue":"8","issued":{"date-parts":[["2017"]]},"page":"92-100","title":"Development of sustainable concrete using agro-waste and manufactured sand: A review","type":"article-journal","volume":"8"},"uris":["http://www.mendeley.com/documents/?uuid=a0b37fea-5761-450d-8400-c931b937a869"]},{"id":"ITEM-48","itemData":{"DOI":"10.1016/j.jobe.2021.102332","ISSN":"23527102","abstract":"This paper aims to provide a comprehensive review of recent trends in incorporating biomass ashes from agricultural waste in Ordinary Portland cement (OPC) and geopolymer concrete. The material properties of different biomass ashes and their effect on fresh and hardened concrete properties (i.e., mechanical and durability properties) are reviewed. Partial replacement of OPC with byproducts, such as bamboo leaf ash, date palm ash, elephant leaf ash, banana leaf ash and plantain peel ash, rice straw ash, olive waste ash, wheat straw ash, and corn cob ash, escorts reduction in carbon dioxide (CO2) emissions and global warming. It will also contribute to the effort of achieving zero-waste technology and sustainable development. This paper provides essential background information on the global status, composition, and ash preparation procedures of green and sustainable cementitious materials and then explores their potential applications. This review also highlights the areas requiring further research and indicates the possible negative impacts of utilizing these non-traditional supplementary cementitious materials (SCMs). The findings from this review confirm the feasibility of using biomass ashes as pozzolanic materials in cement concrete or as alternative activators in geopolymer concrete, with the required properties of building materials. Also, it is expected that this review will provide a better insight into biomass ashes incorporated in concrete for the benefit of academic/fundamental research and the construction industry.","author":[{"dropping-particle":"","family":"Thomas","given":"Blessen Skariah","non-dropping-particle":"","parse-names":false,"suffix":""},{"dropping-particle":"","family":"Yang","given":"Jian","non-dropping-particle":"","parse-names":false,"suffix":""},{"dropping-particle":"","family":"Mo","given":"Kim Hung","non-dropping-particle":"","parse-names":false,"suffix":""},{"dropping-particle":"","family":"Abdalla","given":"Jamal A.","non-dropping-particle":"","parse-names":false,"suffix":""},{"dropping-particle":"","family":"Hawileh","given":"Rami A.","non-dropping-particle":"","parse-names":false,"suffix":""},{"dropping-particle":"","family":"Ariyachandra","given":"Erandi","non-dropping-particle":"","parse-names":false,"suffix":""}],"container-title":"Journal of Building Engineering","id":"ITEM-48","issue":"July 2020","issued":{"date-parts":[["2021","8"]]},"page":"102332","publisher":"Elsevier Ltd","title":"Biomass ashes from agricultural wastes as supplementary cementitious materials or aggregate replacement in cement/geopolymer concrete: A comprehensive review","type":"article-journal","volume":"40"},"uris":["http://www.mendeley.com/documents/?uuid=e0269e12-4ce6-4df8-a676-a4839091a779"]},{"id":"ITEM-49","itemData":{"DOI":"10.1016/j.jobe.2020.101428","ISSN":"23527102","abstract":"Affordable housing had become elusive to the teaming population of the world due to ever increasing cost of construction materials. Concrete, being the most commonly used building material has been seriously affected by high cost of ingredient materials. The search for alternative materials for concrete led to the investigation of agricultural residues as supplementary materials in mortar and concrete. Effective use of these materials in concrete will result to the green method of disposal of large quantity of waste, which would have caused environmental nuisance. Research has been given attention on the incorporation of agricultural residues in concrete and mortar with findings showing their great potentials. An overview of studies carried out on selected agricultural residues is presented in this paper. The review considered the utilization of the residues as partial substitution for cement in mortar and concrete. The residues were characterized by evaluating their chemical, physical and mineralogical properties. Also, their influence on the characteristics of concrete and mortar such as workability, compressive strength, splitting tensile strength, flexural strength water absorption and acid attack were discussed in detail. It was concluded based on the various studies in this article that appropriate treatment methods and careful selection of materials will aid the improvement of concrete and mortar properties made with agricultural residues.","author":[{"dropping-particle":"","family":"Raheem","given":"Akeem A.","non-dropping-particle":"","parse-names":false,"suffix":""},{"dropping-particle":"","family":"Ikotun","given":"Bolanle D.","non-dropping-particle":"","parse-names":false,"suffix":""}],"container-title":"Journal of Building Engineering","id":"ITEM-49","issue":"July 2019","issued":{"date-parts":[["2020","9"]]},"page":"101428","publisher":"Elsevier Ltd","title":"Incorporation of agricultural residues as partial substitution for cement in concrete and mortar – A review","type":"article-journal","volume":"31"},"uris":["http://www.mendeley.com/documents/?uuid=89966df1-76f5-4b3c-9e5e-eb63bf64039e"]},{"id":"ITEM-50","itemData":{"DOI":"10.1007/978-3-030-18350-9_17","ISBN":"9783030183509","ISSN":"23648198","abstract":"The Middle East and North Africa (MENA) countries focus their efforts on developing the agricultural sector to face several challenges of unemployment, poverty, water scarcity, and political reactions. Agricultural practices include animal husbandry, food processing activities, and irrigation, harvesting, transfer, and storage of field crops. These actions result in the generation of million tonnes of organic and inorganic wastes per year including crop residues, livestock manure, and chemical and biological fertilizers. Agricultural wastes should be appropriately managed to avoid serious environmental concerns such as eutrophication of surface water, groundwater contamination, odor emissions, and deterioration of soil, water, and air. Hence, this chapter demonstrates the strategies of agricultural waste management in the MENA region regarding the available land, water, and energy resources. The threefold solutions of agricultural wastes are (a) reduction via improving irrigation efficiency, developing cultivation strategies, minimizing chemical fertilizers, applying control and process monitoring schemes, investing in agricultural sectors, and increasing environmental awareness and education, (b) reuse in irrigation, fertilization, bio-energy production, pyrolysis, direct combustion, animal feed, and pollutant adsorption, and (c) recycling through civil construction and composting approaches. These strategies are presented regarding case studies reported in the literature for stimulating agricultural waste management in the MENA region.","author":[{"dropping-particle":"","family":"Shaaban","given":"Safenaz","non-dropping-particle":"","parse-names":false,"suffix":""},{"dropping-particle":"","family":"Nasr","given":"Mahmoud","non-dropping-particle":"","parse-names":false,"suffix":""}],"container-title":"Springer Water","id":"ITEM-50","issued":{"date-parts":[["2020"]]},"page":"337-353","title":"Toward Three R’s Agricultural Waste in MENA: Reduce, Reuse, and Recycle","type":"chapter"},"uris":["http://www.mendeley.com/documents/?uuid=0caac950-8105-4637-9aa8-b378cc826c0b"]},{"id":"ITEM-51","itemData":{"DOI":"10.1016/j.trgeo.2017.09.004","ISSN":"22143912","abstract":"Highway construction and maintenance are usually expensive, and cost control efficiency is imperative. Although there are several stabilization methods, soil stabilization with agricultural waste materials, such as rice husk ash (RHA), is among the most eco-friendly and affordable methods. The aim of this study is to experimentally investigate the effects of adding RHA and ordinary Portland cement on the geotechnical properties of the clayey sand sampled from the Sejzi area, which lies east of the city of Isfahan, Iran. First, the oxide compounds of RHA, cement, and soil were determined using the X-ray fluorescence (XRF) test. Five different compounds of the soil with 2, 4, 6, and 8% of cement were mixed, and, later, different percentages of RHA (0, 2, 4, 6, and 8%) were added to determine the unconfined compressive strength (UCS), California bearing ratio (CBR), optimum moisture content (ωopt), and maximum dry density (γd) of the stabilized soil compounds with 7, 14, and 28 curing days. The results showed that by increasing the content of RHA, the ωopt of the specimens increased, while the γd decreased. The 28-day-cured specimen with 6% RHA and 8% cement showed the highest values of UCS and CBR at 25.44 and 18.2 times more than those of the values for untreated soil, respectively. The scanning electron micrograph (SEM) test of the aforementioned stabilized soil was characterized as a well-structured soil matrix with very small pores, which can be attributed to the pozzolanic reactions of the cement and RHA. The effectiveness, abundance, and the low cost of RHA will attract considerable environmental interest in this research.","author":[{"dropping-particle":"","family":"Rahgozar","given":"Mohammad Ali","non-dropping-particle":"","parse-names":false,"suffix":""},{"dropping-particle":"","family":"Saberian","given":"Mohammad","non-dropping-particle":"","parse-names":false,"suffix":""},{"dropping-particle":"","family":"Li","given":"Jie","non-dropping-particle":"","parse-names":false,"suffix":""}],"container-title":"Transportation Geotechnics","id":"ITEM-51","issued":{"date-parts":[["2018","3"]]},"page":"52-60","publisher":"Elsevier Ltd","title":"Soil stabilization with non-conventional eco-friendly agricultural waste materials: An experimental study","type":"article-journal","volume":"14"},"uris":["http://www.mendeley.com/documents/?uuid=60daa1fb-de45-4f5c-9eb8-55b153ad7671"]},{"id":"ITEM-52","itemData":{"DOI":"10.14419/ijet.v7i3.12.15858","ISSN":"2227-524X","abstract":"Due to ever-increasing disposal problems of agricultural wastes in developing countries have created opportunities for use of agricultural wastes in the construction industries. An attempt has been carried out by partial replacement of cement with areca-nut shell, fine aggregate with coconut shell powder by pulverizing it into ashes and coarse aggregate with oil palm shell9. Concrete specimens were cast and cured for 28 days, a detailed comparison is made with conventional concrete and concrete with agrowaste by testing the specimens to finding the mechanical and durability properties like compressive, tensile flexural and rapid chloride penetration test. From the experimental results, it is found that the combination comprising of 10% of areca nut ash (ASA), 5% of coconut shell charcoal powder (CSCP) and 5% of oil palm shell (OPS) shows desirable results in enhancing the properties of agro waste concrete. The detailedmicrostructural investigation has been done to find the reason for enhancing the mechanical properties of concrete with agro waste by using the Scanning Electron Microscope(SEM), Energy-dispersive X-ray spectroscopy(EDAX) and X-ray diffraction(XRD) methods.Due to the presence of CSH gel and Ca(OH)2in concrete with agro waste specimens which attributes the strength and other properties.","author":[{"dropping-particle":"","family":"Godwin I","given":"Antony","non-dropping-particle":"","parse-names":false,"suffix":""},{"dropping-particle":"","family":"Deborah S","given":"Nancy","non-dropping-particle":"","parse-names":false,"suffix":""},{"dropping-particle":"","family":"Ponraj I","given":"Julius","non-dropping-particle":"","parse-names":false,"suffix":""},{"dropping-particle":"","family":"Blessho R","given":"Vinslin","non-dropping-particle":"","parse-names":false,"suffix":""},{"dropping-particle":"","family":"C","given":"Stephen","non-dropping-particle":"","parse-names":false,"suffix":""}],"container-title":"International Journal of Engineering &amp; Technology","id":"ITEM-52","issue":"3.12","issued":{"date-parts":[["2018","7","20"]]},"page":"33","title":"Experimental Investigation on the Mechanical and Microstructural Properties of Concrete with Agro-Waste","type":"article-journal","volume":"7"},"uris":["http://www.mendeley.com/documents/?uuid=bcbd918e-93ad-4bd4-8b2f-0bc271f082f7"]},{"id":"ITEM-53","itemData":{"DOI":"10.22712/susb.20170030","ISSN":"20937628","abstract":"The utilization of nanoform of agricultural waste as supplementary cementitious material is now widely investigated in cement research area. The nanoparticles in the concrete can be as nuclei for cement phases which further promote the cement hydration due to their high reactivity and act as filler to densify the microstructure. In this study, the waste from the palm oil mill was collected and transformed to the nano form by using high energy ball milling. The process of developing nano POFA by using high energy ball milling is referred to as process of top to bottom approach in nano processing technique. In this research, the nano POFA was used as replacement with cement by 1-3% in the concrete mix that also contained cement replacement of 10-30% weight of micro POFA. The effect of the inclusion of the nano POFA and micro POFA as cement replacement material in concrete mix was investigated. Workability of fresh concrete increased at 4-7% addition of inclusion of nano particles as well as the compressive, tensile and flexural strengths at the early age of concrete.","author":[{"dropping-particle":"","family":"Hassan","given":"Wan Nur Firdaus Wan","non-dropping-particle":"","parse-names":false,"suffix":""},{"dropping-particle":"","family":"Ismail","given":"Mohamed A.","non-dropping-particle":"","parse-names":false,"suffix":""},{"dropping-particle":"","family":"Lee","given":"Hanseung","non-dropping-particle":"","parse-names":false,"suffix":""},{"dropping-particle":"","family":"Hussin","given":"Mohd Warid","non-dropping-particle":"","parse-names":false,"suffix":""},{"dropping-particle":"","family":"Ismail","given":"Mohammad","non-dropping-particle":"","parse-names":false,"suffix":""},{"dropping-particle":"","family":"Singh","given":"Jitendra Kumar","non-dropping-particle":"","parse-names":false,"suffix":""}],"container-title":"International Journal of Sustainable Building Technology and Urban Development","id":"ITEM-53","issue":"4","issued":{"date-parts":[["2017"]]},"page":"316-331","title":"Utilization of nano agricultural waste to improve the workability and early strength of concrete","type":"article-journal","volume":"8"},"uris":["http://www.mendeley.com/documents/?uuid=339f3c97-7ba4-4d8e-9237-eb3b2931a1bc"]},{"id":"ITEM-54","itemData":{"DOI":"10.36410/jcpr.2021.22.2.200","ISSN":"12299162","abstract":"In this work, the effect of various weight percentage of rice husk ash (RHA) in ceramic brick production was investigated in terms of mineralogical, physical, chemical and morphological properties. The evaluation of the use of RHA as a raw material for ceramic products is tested to determine the linear shrinkage, volumetric shrinkage, water absorption, apparent density and bulk density. These physical results suggested that the addition of RHA can improve the physical properties of ceramic brick. Scanning electron microscopy images confirmed the increased of ceramic strength with the addition of RHA and firing temperature. In addition, quantitative and qualitative chemical analysis supported the results obtained. Overall, the results demonstrated the high potential of RHA in green technology for ceramic production.","author":[{"dropping-particle":"","family":"Hamzah","given":"Aneis Maasyirah","non-dropping-particle":"","parse-names":false,"suffix":""},{"dropping-particle":"","family":"Zakaria","given":"Siti Koriah","non-dropping-particle":"","parse-names":false,"suffix":""},{"dropping-particle":"","family":"Salleh","given":"Siti Zuliana","non-dropping-particle":"","parse-names":false,"suffix":""},{"dropping-particle":"","family":"Yusoff","given":"Abdul Hafidz","non-dropping-particle":"","parse-names":false,"suffix":""},{"dropping-particle":"","family":"Ali","given":"Arlina","non-dropping-particle":"","parse-names":false,"suffix":""},{"dropping-particle":"","family":"Mohamad","given":"Mardawani","non-dropping-particle":"","parse-names":false,"suffix":""},{"dropping-particle":"","family":"Masri","given":"Mohamad Najmi","non-dropping-particle":"","parse-names":false,"suffix":""},{"dropping-particle":"","family":"Sobri","given":"Sharizal Ahmad","non-dropping-particle":"","parse-names":false,"suffix":""},{"dropping-particle":"","family":"Taib","given":"Mustaffa Ali Azhar","non-dropping-particle":"","parse-names":false,"suffix":""},{"dropping-particle":"","family":"Budiman","given":"Faisal","non-dropping-particle":"","parse-names":false,"suffix":""},{"dropping-particle":"Ter","family":"Teo","given":"Pao","non-dropping-particle":"","parse-names":false,"suffix":""}],"container-title":"Journal of Ceramic Processing Research","id":"ITEM-54","issue":"2","issued":{"date-parts":[["2021"]]},"page":"200-207","title":"Physical, morphological and mineralogical properties of ceramic brick incorporated with Malaysia’s rice hush ash (Rha) agricultural waste","type":"article-journal","volume":"22"},"uris":["http://www.mendeley.com/documents/?uuid=98c56fb5-bbf6-4b6e-91ac-5b53eb8f6121"]},{"id":"ITEM-55","itemData":{"DOI":"10.1504/IJEWM.2020.110400","ISSN":"1478-9876","abstract":"Bricks are one of the most basic building materials used in construction field. To overcome the environmental issues related to pollution and energy problems, it is necessary to find out alternative material to replace clay in brick development. It is also required to reuse and recycle the products at the end of their lives. Use of agricultural waste as an alternative raw material in the manufacturing of fired clay bricks is attracting attention due to sustainability issues. This paper reviews the investigations carried out by various researchers on the use of agricultural residue as a partial replacement in the manufacturing of fired clay bricks. This study also emphasises on the economical value of utilisation of agricultural waste into useful products. The basic aim of this study is to review the various possibilities of utilisation of waste materials for the production of fired clay bricks in particular.","author":[{"dropping-particle":"","family":"Sorte","given":"Arti M.","non-dropping-particle":"","parse-names":false,"suffix":""},{"dropping-particle":"","family":"Burile","given":"Ajay N.","non-dropping-particle":"","parse-names":false,"suffix":""},{"dropping-particle":"","family":"Chaudhari","given":"Archana R.","non-dropping-particle":"","parse-names":false,"suffix":""},{"dropping-particle":"","family":"Haldar","given":"Animeshchandra","non-dropping-particle":"","parse-names":false,"suffix":""}],"container-title":"International Journal of Environment and Waste Management","id":"ITEM-55","issue":"4","issued":{"date-parts":[["2020"]]},"page":"531","title":"Utilisation of agro waste in the development of fired clay bricks – a review","type":"article-journal","volume":"26"},"uris":["http://www.mendeley.com/documents/?uuid=58f8dda6-f102-4a8d-a19c-8686ad4dcabf"]},{"id":"ITEM-56","itemData":{"DOI":"10.1016/j.conbuildmat.2021.124509","ISSN":"09500618","abstract":"Present days, the world needs more sustainable and eco-friendly materials to replace and reduce the use of synthetic materials to prevent pollution. In this regard, the agro-waste after soy cultivation is identified as a sustainable resource of raw material and can be used as reinforcement in polymer matrices. The current research focuses on the effect of surface modification in agro-waste soy stem fibers and their composites. The fibers were collected, cleaned, processed, and subjected to chemical treatment. The chemical analysis showed an increased ratio of cellulose % in the soy fibers when compared to untreated fibers. The silane treatment showed improvement in the thermal stability of soy fibers and reduced the coefficient of thermal expansion in silane treated composite. The X-ray diffraction test shows that there was a 22.57% increase in the crystalline index due to oxalic acid treatment. The chemical treatments also influenced the crystal size of the soy fibers which had direct impact on the water absorption nature of the developed composites. The mechanical performance of the composites is evaluated through tensile, flexural, impact, and interlaminar shear strength according to the ASTM. The silane treated fibers in the composites showed a better mechanical performance compared to untreated and other chemical treatment. However, oxalic acid treatment showed better mechanical performance when compared to traditional NaOH treatment. The increase in wettability nature influenced the mechanical strength and water-resistant nature of the composite. The complete results state that the silane treatment on the soy stem fiber showed the best performance followed by the oxalic acid and alkali treatment when compared to the raw fibers. From the results, it is observed that the Agro-waste soy fiber is a sustainable and renewable resource of raw material that can be used as reinforcements in polymer matrices for lightweight structural applications.","author":[{"dropping-particle":"","family":"Vinod","given":"A.","non-dropping-particle":"","parse-names":false,"suffix":""},{"dropping-particle":"","family":"Sanjay","given":"M.R.","non-dropping-particle":"","parse-names":false,"suffix":""},{"dropping-particle":"","family":"Siengchin","given":"Suchart","non-dropping-particle":"","parse-names":false,"suffix":""},{"dropping-particle":"","family":"Fischer","given":"Steffen","non-dropping-particle":"","parse-names":false,"suffix":""}],"container-title":"Construction and Building Materials","id":"ITEM-56","issue":"July","issued":{"date-parts":[["2021","10"]]},"page":"124509","publisher":"Elsevier Ltd","title":"Fully bio-based agro-waste soy stem fiber reinforced bio-epoxy composites for lightweight structural applications: Influence of surface modification techniques","type":"article-journal","volume":"303"},"uris":["http://www.mendeley.com/documents/?uuid=cc1aa2ea-cbe6-4e3d-a433-7efad7069fb1"]},{"id":"ITEM-57","itemData":{"DOI":"10.1002/9781119441632.ch38","ISBN":"9781119441632","abstract":"Wheat straw, an abundant and rather qualitative biomass supply, has been frequently considered in the last decades as prospective filler for polymer matrices, ideally able to confer an enhanced strength and stiffness to the structure. Initial studies were aimed at considering the cellulose characteristics of this material and at comparing its effect to that of other sources of straw, hence aligned plant fibers, and to investigating its possibilities in terms of providing a sufficient compatibility with polymer matrices, also by applying suitable treatments. Following this, more attention was placed on the variability of dimensions and aspect ratio of wheat straw fibers and their introduction at different scales, either as micro- or as nanoreinforcement. Most studies concern thermoplastic matrices such as polypropylene, for which the introduction of wheat straw requires to be perceived also in terms of its adaptability to some technological processes for the production of composites, e.g., injection moulding. However, a number of studies concern also the production of fiberboards with wheat straw fibers, including different types of adhesives and in more recent times the shift towards the use of biodegradable matrices is clearly perceivable. It is noteworthy that the application of wheat straw does, on one side represent a growing opportunity, whenever an improved sustainability of material is needed, whilst in contrast still providing matter for discussion, insofar the production of wheat straw reinforced composites has only in isolated cases progressed towards final application, e.g., in the automotive or building sector.","author":[{"dropping-particle":"","family":"Santulli","given":"Carlo","non-dropping-particle":"","parse-names":false,"suffix":""}],"container-title":"Handbook of Composites from Renewable Materials","id":"ITEM-57","issued":{"date-parts":[["2017","6","30"]]},"page":"515-531","publisher":"Wiley","title":"The Use of Wheat Straw as an Agricultural Waste in Composites for Semi‐Structural Applications","type":"chapter","volume":"1-8"},"uris":["http://www.mendeley.com/documents/?uuid=5da01464-62cd-43ac-a424-13aa875b1dae"]}],"mendeley":{"formattedCitation":"[6, 7, 32–38, 42, 52, 54, 14, 55–58, 63, 64, 66–69, 15, 70, 72–78, 82, 83, 23, 85–87, 91, 94, 97–101, 24, 103, 105, 106, 108, 111, 114, 115, 26, 28, 29, 31]","plainTextFormattedCitation":"[6, 7, 32–38, 42, 52, 54, 14, 55–58, 63, 64, 66–69, 15, 70, 72–78, 82, 83, 23, 85–87, 91, 94, 97–101, 24, 103, 105, 106, 108, 111, 114, 115, 26, 28, 29, 31]","previouslyFormattedCitation":"[6, 7, 26, 27, 29–31, 36, 37, 42, 51, 52, 14, 54–56, 58, 60–62, 66, 67, 69, 15, 70–72, 74–79, 83, 18, 84, 86–88, 93, 95, 98–101, 20, 103, 105, 106, 108, 111, 114, 115, 21, 23–25]"},"properties":{"noteIndex":0},"schema":"https://github.com/citation-style-language/schema/raw/master/csl-citation.json"}</w:instrText>
            </w:r>
            <w:r>
              <w:rPr>
                <w:i w:val="0"/>
                <w:sz w:val="16"/>
                <w:szCs w:val="16"/>
                <w:lang w:val="en-GB"/>
              </w:rPr>
              <w:fldChar w:fldCharType="separate"/>
            </w:r>
            <w:r>
              <w:rPr>
                <w:i w:val="0"/>
                <w:sz w:val="16"/>
                <w:szCs w:val="16"/>
                <w:lang w:val="en-GB"/>
              </w:rPr>
              <w:t>[6, 7, 32–38, 42, 52, 54, 14, 55–58, 63, 64, 66–69, 15, 70, 72–78, 82, 83, 23, 85–87, 91, 94, 97–101, 24, 103, 105, 106, 108, 111, 114, 115, 26, 28, 29, 31]</w:t>
            </w:r>
            <w:r>
              <w:rPr>
                <w:i w:val="0"/>
                <w:sz w:val="16"/>
                <w:szCs w:val="16"/>
                <w:lang w:val="en-GB"/>
              </w:rPr>
              <w:fldChar w:fldCharType="end"/>
            </w:r>
          </w:p>
          <w:p w:rsidR="00160424" w:rsidRDefault="00160424" w:rsidP="00326659">
            <w:pPr>
              <w:pStyle w:val="MDPI22heading2"/>
              <w:spacing w:before="240"/>
              <w:ind w:left="0"/>
              <w:jc w:val="center"/>
              <w:rPr>
                <w:i w:val="0"/>
                <w:sz w:val="16"/>
                <w:szCs w:val="16"/>
                <w:lang w:val="en-GB"/>
              </w:rPr>
            </w:pPr>
          </w:p>
        </w:tc>
      </w:tr>
      <w:tr w:rsidR="00160424" w:rsidTr="00326659">
        <w:trPr>
          <w:jc w:val="center"/>
        </w:trPr>
        <w:tc>
          <w:tcPr>
            <w:tcW w:w="1469" w:type="dxa"/>
            <w:tcBorders>
              <w:top w:val="single" w:sz="4" w:space="0" w:color="A6A6A6"/>
              <w:bottom w:val="single" w:sz="4" w:space="0" w:color="auto"/>
            </w:tcBorders>
            <w:shd w:val="clear" w:color="auto" w:fill="F2F2F2"/>
            <w:vAlign w:val="center"/>
          </w:tcPr>
          <w:p w:rsidR="00160424" w:rsidRDefault="00160424" w:rsidP="00326659">
            <w:pPr>
              <w:pStyle w:val="MDPI22heading2"/>
              <w:spacing w:before="0"/>
              <w:ind w:left="0"/>
              <w:jc w:val="center"/>
              <w:rPr>
                <w:i w:val="0"/>
                <w:sz w:val="16"/>
                <w:szCs w:val="16"/>
                <w:lang w:val="en-GB"/>
              </w:rPr>
            </w:pPr>
            <w:r>
              <w:rPr>
                <w:i w:val="0"/>
                <w:sz w:val="16"/>
                <w:szCs w:val="16"/>
                <w:lang w:val="en-GB"/>
              </w:rPr>
              <w:t>Social</w:t>
            </w:r>
          </w:p>
        </w:tc>
        <w:tc>
          <w:tcPr>
            <w:tcW w:w="3686" w:type="dxa"/>
            <w:tcBorders>
              <w:top w:val="single" w:sz="4" w:space="0" w:color="A6A6A6"/>
              <w:bottom w:val="single" w:sz="4" w:space="0" w:color="auto"/>
            </w:tcBorders>
            <w:shd w:val="clear" w:color="auto" w:fill="auto"/>
          </w:tcPr>
          <w:p w:rsidR="00160424" w:rsidRDefault="00160424" w:rsidP="00326659">
            <w:pPr>
              <w:pStyle w:val="MDPI11articletype"/>
              <w:spacing w:before="0"/>
              <w:jc w:val="center"/>
              <w:rPr>
                <w:i w:val="0"/>
                <w:sz w:val="16"/>
                <w:szCs w:val="16"/>
                <w:lang w:val="en-GB"/>
              </w:rPr>
            </w:pPr>
            <w:r>
              <w:rPr>
                <w:i w:val="0"/>
                <w:sz w:val="16"/>
                <w:szCs w:val="16"/>
                <w:lang w:val="en-GB"/>
              </w:rPr>
              <w:t>Creation of new jobs</w:t>
            </w:r>
          </w:p>
          <w:p w:rsidR="00160424" w:rsidRDefault="00160424" w:rsidP="00326659">
            <w:pPr>
              <w:pStyle w:val="MDPI11articletype"/>
              <w:spacing w:before="0"/>
              <w:jc w:val="center"/>
              <w:rPr>
                <w:i w:val="0"/>
                <w:sz w:val="16"/>
                <w:szCs w:val="16"/>
                <w:lang w:val="en-GB"/>
              </w:rPr>
            </w:pPr>
            <w:r>
              <w:rPr>
                <w:i w:val="0"/>
                <w:sz w:val="16"/>
                <w:szCs w:val="16"/>
                <w:lang w:val="en-GB"/>
              </w:rPr>
              <w:t>Enhancing the economic power of local communities.</w:t>
            </w:r>
          </w:p>
          <w:p w:rsidR="00160424" w:rsidRDefault="00160424" w:rsidP="00326659">
            <w:pPr>
              <w:pStyle w:val="MDPI11articletype"/>
              <w:spacing w:before="0"/>
              <w:jc w:val="center"/>
              <w:rPr>
                <w:i w:val="0"/>
                <w:sz w:val="16"/>
                <w:szCs w:val="16"/>
                <w:lang w:val="en-GB"/>
              </w:rPr>
            </w:pPr>
            <w:r>
              <w:rPr>
                <w:i w:val="0"/>
                <w:sz w:val="16"/>
                <w:szCs w:val="16"/>
                <w:lang w:val="en-GB"/>
              </w:rPr>
              <w:t>Low-cost building and/or infrastructure development in low-income regions</w:t>
            </w:r>
          </w:p>
          <w:p w:rsidR="00160424" w:rsidRDefault="00160424" w:rsidP="00326659">
            <w:pPr>
              <w:pStyle w:val="MDPI11articletype"/>
              <w:spacing w:before="0"/>
              <w:jc w:val="center"/>
              <w:rPr>
                <w:i w:val="0"/>
                <w:sz w:val="16"/>
                <w:szCs w:val="16"/>
                <w:lang w:val="en-GB"/>
              </w:rPr>
            </w:pPr>
            <w:r>
              <w:rPr>
                <w:i w:val="0"/>
                <w:sz w:val="16"/>
                <w:szCs w:val="16"/>
                <w:lang w:val="en-GB"/>
              </w:rPr>
              <w:t>Use of locally available materials for infrastructure works in developing countries</w:t>
            </w:r>
          </w:p>
          <w:p w:rsidR="00160424" w:rsidRDefault="00160424" w:rsidP="00326659">
            <w:pPr>
              <w:pStyle w:val="MDPI11articletype"/>
              <w:spacing w:before="0"/>
              <w:jc w:val="center"/>
              <w:rPr>
                <w:i w:val="0"/>
                <w:sz w:val="16"/>
                <w:szCs w:val="16"/>
                <w:lang w:val="en-GB"/>
              </w:rPr>
            </w:pPr>
            <w:r>
              <w:rPr>
                <w:i w:val="0"/>
                <w:sz w:val="16"/>
                <w:szCs w:val="16"/>
                <w:lang w:val="en-GB"/>
              </w:rPr>
              <w:t>Reduce social housing cost</w:t>
            </w:r>
          </w:p>
          <w:p w:rsidR="00160424" w:rsidRDefault="00160424" w:rsidP="00326659">
            <w:pPr>
              <w:pStyle w:val="MDPI11articletype"/>
              <w:spacing w:before="0"/>
              <w:jc w:val="center"/>
              <w:rPr>
                <w:i w:val="0"/>
                <w:sz w:val="16"/>
                <w:szCs w:val="16"/>
                <w:lang w:val="en-GB"/>
              </w:rPr>
            </w:pPr>
            <w:r>
              <w:rPr>
                <w:i w:val="0"/>
                <w:sz w:val="16"/>
                <w:szCs w:val="16"/>
                <w:lang w:val="en-GB"/>
              </w:rPr>
              <w:t>Functional, high quality, comfortable and affordable environments for building occupants</w:t>
            </w:r>
          </w:p>
          <w:p w:rsidR="00160424" w:rsidRDefault="00160424" w:rsidP="00326659">
            <w:pPr>
              <w:pStyle w:val="MDPI11articletype"/>
              <w:spacing w:before="0"/>
              <w:jc w:val="center"/>
              <w:rPr>
                <w:i w:val="0"/>
                <w:sz w:val="16"/>
                <w:szCs w:val="16"/>
                <w:lang w:val="en-GB"/>
              </w:rPr>
            </w:pPr>
            <w:r>
              <w:rPr>
                <w:i w:val="0"/>
                <w:sz w:val="16"/>
                <w:szCs w:val="16"/>
                <w:lang w:val="en-GB"/>
              </w:rPr>
              <w:t>Societal welfare</w:t>
            </w:r>
          </w:p>
          <w:p w:rsidR="00160424" w:rsidRDefault="00160424" w:rsidP="00326659">
            <w:pPr>
              <w:pStyle w:val="MDPI11articletype"/>
              <w:spacing w:before="0"/>
              <w:jc w:val="center"/>
              <w:rPr>
                <w:i w:val="0"/>
                <w:sz w:val="16"/>
                <w:szCs w:val="16"/>
                <w:lang w:val="en-GB"/>
              </w:rPr>
            </w:pPr>
            <w:r>
              <w:rPr>
                <w:i w:val="0"/>
                <w:sz w:val="16"/>
                <w:szCs w:val="16"/>
                <w:lang w:val="en-GB"/>
              </w:rPr>
              <w:t>Healthy indoor environment</w:t>
            </w:r>
          </w:p>
          <w:p w:rsidR="00160424" w:rsidRDefault="00160424" w:rsidP="00326659">
            <w:pPr>
              <w:pStyle w:val="MDPI11articletype"/>
              <w:spacing w:before="0"/>
              <w:jc w:val="center"/>
              <w:rPr>
                <w:i w:val="0"/>
                <w:sz w:val="16"/>
                <w:szCs w:val="16"/>
                <w:lang w:val="en-GB"/>
              </w:rPr>
            </w:pPr>
            <w:r>
              <w:rPr>
                <w:i w:val="0"/>
                <w:sz w:val="16"/>
                <w:szCs w:val="16"/>
                <w:lang w:val="en-GB"/>
              </w:rPr>
              <w:t>Population health benefits</w:t>
            </w:r>
          </w:p>
        </w:tc>
        <w:tc>
          <w:tcPr>
            <w:tcW w:w="2410" w:type="dxa"/>
            <w:tcBorders>
              <w:top w:val="single" w:sz="4" w:space="0" w:color="A6A6A6"/>
              <w:bottom w:val="single" w:sz="4" w:space="0" w:color="auto"/>
            </w:tcBorders>
            <w:shd w:val="clear" w:color="auto" w:fill="auto"/>
          </w:tcPr>
          <w:p w:rsidR="00160424" w:rsidRDefault="00160424" w:rsidP="00326659">
            <w:pPr>
              <w:pStyle w:val="MDPI22heading2"/>
              <w:spacing w:before="240"/>
              <w:ind w:left="0"/>
              <w:jc w:val="center"/>
              <w:rPr>
                <w:i w:val="0"/>
                <w:sz w:val="16"/>
                <w:szCs w:val="16"/>
                <w:lang w:val="en-GB"/>
              </w:rPr>
            </w:pPr>
          </w:p>
          <w:p w:rsidR="00160424" w:rsidRDefault="00160424" w:rsidP="00326659">
            <w:pPr>
              <w:pStyle w:val="MDPI22heading2"/>
              <w:spacing w:before="240"/>
              <w:ind w:left="0"/>
              <w:jc w:val="center"/>
              <w:rPr>
                <w:i w:val="0"/>
                <w:sz w:val="16"/>
                <w:szCs w:val="16"/>
                <w:lang w:val="en-GB"/>
              </w:rPr>
            </w:pPr>
            <w:r>
              <w:rPr>
                <w:i w:val="0"/>
                <w:sz w:val="16"/>
                <w:szCs w:val="16"/>
                <w:lang w:val="en-GB"/>
              </w:rPr>
              <w:t xml:space="preserve"> </w:t>
            </w:r>
          </w:p>
          <w:p w:rsidR="00160424" w:rsidRDefault="00160424" w:rsidP="00326659">
            <w:pPr>
              <w:pStyle w:val="MDPI22heading2"/>
              <w:spacing w:before="240"/>
              <w:ind w:left="0"/>
              <w:jc w:val="center"/>
              <w:rPr>
                <w:i w:val="0"/>
                <w:sz w:val="16"/>
                <w:szCs w:val="16"/>
                <w:lang w:val="en-GB"/>
              </w:rPr>
            </w:pPr>
            <w:r>
              <w:rPr>
                <w:i w:val="0"/>
                <w:sz w:val="16"/>
                <w:szCs w:val="16"/>
                <w:lang w:val="es-ES"/>
              </w:rPr>
              <w:fldChar w:fldCharType="begin" w:fldLock="1"/>
            </w:r>
            <w:r>
              <w:rPr>
                <w:i w:val="0"/>
                <w:sz w:val="16"/>
                <w:szCs w:val="16"/>
                <w:lang w:val="en-GB"/>
              </w:rPr>
              <w:instrText>ADDIN CSL_CITATION {"citationItems":[{"id":"ITEM-1","itemData":{"DOI":"10.1007/978-3-319-68255-6_190","ISBN":"9783319682556","abstract":"Global population growth and economic growth increase the demand for more buildings and thus more construction materials. Increases in production of construction materials lead also to greenhouse gas emission rise and depletion of natural resources. One of these materials is insulation, which increasingly plays a vital role in the energy performance of buildings and in the process reducing negative environmental impacts of the built environment. A number of studies have focused on finding substitutions for petrochemicals as a source for manufacturing building insulation. Some investigations have identified insulation materials that have lower environmental costs, for example, those that are made of natural or recycled materials. Manufacturing building insulation from agricultural by-products is one such approach. However, these are in their early stages of development, and there is a long way to have them on the market. Alongside identifying matters that require additional research to enhance technical reliability, this study explores issues that can improve the market viability and help make natural and recycled materials more attractive alternatives. There are some common themes among these materials and earlier studies have revealed that each of these agricultural wastes has some advantages that can be exploited for specific purposes alongside disadvantages that must be overcome. From another perspective, it is important to compare the performance of these new materials with that of more conventional options. This is one of the first steps needed to modify the industry. This chapter refers to earlier studies discussed in the literature in discussing the technical behavior of bio-based insulations in four categories: thermal, acoustic, environmental, and mechanical behavior. This research reveals the hotspots where evidence is currently lacking and how to find evident opportunities for this market, thereby suggesting where future research should be directed.","author":[{"dropping-particle":"","family":"Balador","given":"Zahra","non-dropping-particle":"","parse-names":false,"suffix":""},{"dropping-particle":"","family":"Gjerde","given":"Morten","non-dropping-particle":"","parse-names":false,"suffix":""},{"dropping-particle":"","family":"Isaacs","given":"Nigel","non-dropping-particle":"","parse-names":false,"suffix":""},{"dropping-particle":"","family":"Imani","given":"Marzieh","non-dropping-particle":"","parse-names":false,"suffix":""}],"container-title":"Handbook of Ecomaterials","id":"ITEM-1","issued":{"date-parts":[["2019"]]},"page":"2237-2257","publisher":"Springer International Publishing","publisher-place":"Cham","title":"Thermal and Acoustic Building Insulations from Agricultural Wastes","type":"chapter","volume":"3"},"uris":["http://www.mendeley.com/documents/?uuid=d8ddc1d2-2560-4bdb-8e38-8039da77f1ff"]},{"id":"ITEM-2","itemData":{"ISSN":"09766316","abstract":"Lately, the asphalt construction industry has been cumbered, not only by the high cost of bitumen, but with dearth and expensive cost of conventional mineral aggregates used in the production of asphaltic concrete. Consequently, this has resulted into the increasing cost of highway construction currently experienced in most developing countries and leaving so many roads unpaved and in worse conditions. Similarly, the agricultural industry has been challenged with the problem of disposal of agricultural wastes such as palm kernel shells. They are usually found littering farms and are often injurious to farm workers. A synergistic way of addressing the aforementioned challenges facing both industries is to recycle the agricultural wastes in the road construction industry. This research therefore evaluated the effect of partial replacement of coarse and fine aggregates with Graded Palm Kernel Shell (GPKS) and Crushed Palm Kernel Shell (CPKS) respectively in asphaltic concrete using Artificial Neural Network (ANN). In order to determine the performance indices of GPKS and CPKS in the mass production of binder course asphaltic concrete for low, medium and heavily trafficked roads, the physical, mechanical and volumetric properties of modified asphalt mixtures were evaluated. Coarse and fine aggregates were partially replaced with GPKS and CPKS respectively in proportions of 0%, 10%, 20%, 30%, 40% and 50% by weight of bitumen content. Precisely, 5 samples containing GPKS and CPKS proportions of compacted asphalt mixtures and1 sample for control mix were prepared using Marshall mixing procedure. This involved varying bitumen contents from 5% to 7% at an interval of 0.5%.Testing was done using the Marshall method in accordance with American Standard for Materials and Testing (ASTM D 1559: 2004). Results revealed","author":[{"dropping-particle":"","family":"Abayomi","given":"Modupe E.","non-dropping-particle":"","parse-names":false,"suffix":""},{"dropping-particle":"","family":"Segun","given":"Aladegboye J.","non-dropping-particle":"","parse-names":false,"suffix":""},{"dropping-particle":"","family":"Lydia","given":"Chukwudebelu O.","non-dropping-particle":"","parse-names":false,"suffix":""},{"dropping-particle":"","family":"Fb","given":"Awolusi Temitope","non-dropping-particle":"","parse-names":false,"suffix":""}],"container-title":"International Journal of Civil Engineering and Technology","id":"ITEM-2","issue":"12","issued":{"date-parts":[["2018"]]},"page":"1206-1222","title":"Development and engineering characterization of agro waste modified asphaltic concrete for sustainable green high ways","type":"article-journal","volume":"9"},"uris":["http://www.mendeley.com/documents/?uuid=fd930cd1-d9ed-4a11-bde8-102ab388fd90"]},{"id":"ITEM-3","itemData":{"DOI":"10.1016/B978-0-08-102001-2.00006-1","ISBN":"9780081020029","abstract":"The using of wastes in the design of new binders for construction is the key for the success of new developments regarding environmental, technical, and economic issues. Biomass ashes usually contain reactive compounds for creating binding matrices by means of alkali activation and by blending with hydrated lime. These ashes are available in many countries, especially developing countries, and their using in new binders could be a feasible option for communities with few resources. Additionally, with the using of these biomass waste-derived ashes a reduction in the CO2 emissions from the preparation of the binder could be achieved. In this chapter, different uses of biomass ashes in the preparation of binders are described. Many examples have been reported, most of them involving the use of rice husk ash (RHA), sugarcane bagasse ash (SCBA), palm oil fuel ash (POFA), and wood ash (WA). In general, for alkali-activated systems, most reported results involve the use of mixtures of biomass ashes and other mineral admixtures (blast furnace slag (BFS), metakaolin, fly ash). Interestingly, the use of RHA as a component of the alkali activating solution shows excellent potential for replacing sodium silicate solution, which mitigates the economic and environmental issues associated with this chemical reagent. Hydrated lime-based binders containing biomass ashes were described and studied many years ago; however, in recent years this has become an active field in terms of new applications and new mixtures, because of the availability of biomass ashes and the interest in the design of low-CO2 binders.","author":[{"dropping-particle":"","family":"Payá","given":"Jordi","non-dropping-particle":"","parse-names":false,"suffix":""},{"dropping-particle":"","family":"Monzó","given":"José","non-dropping-particle":"","parse-names":false,"suffix":""},{"dropping-particle":"","family":"Borrachero","given":"Maria Victoria","non-dropping-particle":"","parse-names":false,"suffix":""},{"dropping-particle":"","family":"Soriano","given":"Lourdes","non-dropping-particle":"","parse-names":false,"suffix":""},{"dropping-particle":"","family":"Akasaki","given":"Jorge L.","non-dropping-particle":"","parse-names":false,"suffix":""},{"dropping-particle":"","family":"Tashima","given":"Mauro M.","non-dropping-particle":"","parse-names":false,"suffix":""}],"container-title":"Sustainable and Nonconventional Construction Materials using Inorganic Bonded Fiber Composites","id":"ITEM-3","issued":{"date-parts":[["2017"]]},"page":"127-164","publisher":"Elsevier","title":"New inorganic binders containing ashes from agricultural wastes","type":"chapter"},"uris":["http://www.mendeley.com/documents/?uuid=8454230a-42d2-42cb-ad56-9402a7d6ea67"]},{"id":"ITEM-4","itemData":{"DOI":"10.4028/www.scientific.net/KEM.650.1","ISSN":"1662-9795","abstract":"The conventional building material used in the construction industry in India is the burnt clay brick which has high embodied energy (1.4W/m K). It causes significant environmental hazards as it consumes considerable amount of top soil. Hence there is a need to produce environmentally responsive building materials for the construction of new buildings in order to meet the rapid urban growth. As an alternative, natural resources used in conventional building material can be replaced by industrial and agricultural wastes like fly ash, copper slag and phosphogypsum, slag to address and solve socio-economic problems such as employment, shortage of residential spaces while ensuring the economic feasibility. This paper thus attempts to identify an eco-friendly alternative building material by utilizing wastes from industrial &amp; agricultural sites as partial substitutes of sand, cement or aggregates, thereby reducing continuous exploitation of these natural resources. . The properties of the alternative building wall materials are identified and compared with that of conventional bricks. Additionally the thermal conductivity of the proposed block is determined and compared with that of brick to provide a comfortable building environment for the end user.","author":[{"dropping-particle":"","family":"Madhusudanan","given":"Swetha","non-dropping-particle":"","parse-names":false,"suffix":""},{"dropping-particle":"","family":"Amirtham","given":"Lilly Rose","non-dropping-particle":"","parse-names":false,"suffix":""}],"container-title":"Key Engineering Materials","id":"ITEM-4","issued":{"date-parts":[["2015","7"]]},"page":"1-12","title":"Alternative Building Material Using Industrial and Agricultural Wastes","type":"article-journal","volume":"650"},"uris":["http://www.mendeley.com/documents/?uuid=de6bf552-12cd-4db5-8d3a-b61b190b80c0"]},{"id":"ITEM-5","itemData":{"DOI":"10.19026/rjaset.7.638","ISSN":"20407459","abstract":"Through experiments, we have determined the mechanical and thermal properties of samples. This allowed us to determine the most optimal formulations. Therefore, we have prepared samples constituted by two basic materials, clay and laterite, mixed with rice straw. Thus, agriculture is among the economic sectors that produce more waste. The latter are mainly the straw of the three most-produced cereals in the world: wheat, corn and rice. Concerning rice straw, its high content of cellulose makes it difficult to digest. So, few animals are able to use it as food. Most of the straws are lost, buried, burned or used as litter. Moreover, clay and laterite formations represent the most abundant materials resources in Africa. So, this study has allowed us to show that the integration of rice straw in lateritic and clay soils for its use as building materials will allow, in addition to its recycling, to greatly reduce the social habitat cost and to improve the thermal comfort. © Maxwell Scientific Organization, 2014.","author":[{"dropping-particle":"","family":"Sow","given":"D.","non-dropping-particle":"","parse-names":false,"suffix":""},{"dropping-particle":"","family":"Ahmat Chafadine","given":"M.","non-dropping-particle":"","parse-names":false,"suffix":""},{"dropping-particle":"","family":"Gaye","given":"S.","non-dropping-particle":"","parse-names":false,"suffix":""},{"dropping-particle":"","family":"Adj","given":"M.","non-dropping-particle":"","parse-names":false,"suffix":""},{"dropping-particle":"","family":"Cisse","given":"I.K.","non-dropping-particle":"","parse-names":false,"suffix":""}],"container-title":"Research Journal of Applied Sciences, Engineering and Technology","id":"ITEM-5","issue":"15","issued":{"date-parts":[["2014","4","19"]]},"page":"3030-3035","title":"Integration of Agricultural Waste in Local Building Materials for their Exploitation: Application with Rice Straw","type":"article-journal","volume":"7"},"uris":["http://www.mendeley.com/documents/?uuid=b46c0ef1-ced5-4442-9035-690169d4cd59"]},{"id":"ITEM-6","itemData":{"ISBN":"ISBN 978-1-60741-305-9","author":[{"dropping-particle":"","family":"Rabi","given":"José A","non-dropping-particle":"","parse-names":false,"suffix":""},{"dropping-particle":"","family":"Santos","given":"Sérgio F.","non-dropping-particle":"","parse-names":false,"suffix":""},{"dropping-particle":"","family":"Tonoli","given":"Gustavo H. D.","non-dropping-particle":"","parse-names":false,"suffix":""},{"dropping-particle":"","family":"Jr","given":"Holmer Savastano","non-dropping-particle":"","parse-names":false,"suffix":""}],"container-title":"Agricultural Wastes","editor":[{"dropping-particle":"","family":"Ashworth","given":"Geoffrey S. and","non-dropping-particle":"","parse-names":false,"suffix":""},{"dropping-particle":"","family":"Azevedo","given":"Pablo","non-dropping-particle":"","parse-names":false,"suffix":""}],"id":"ITEM-6","issued":{"date-parts":[["2009"]]},"page":"219-264","publisher":"Nova Science Publishers","title":"Agricultural wastes as building materials: Properties, performance and applications","type":"chapter"},"uris":["http://www.mendeley.com/documents/?uuid=50c17540-0856-4840-8461-c17f1993e2ef"]},{"id":"ITEM-7","itemData":{"DOI":"10.3390/ma13020262","ISSN":"1996-1944","abstract":"The construction sector, in modern times, is faced by a myriad of challenges primarily due to the increase in the urban population and dwindling natural resources that facilitate the production of construction materials. Furthermore, higher awareness on climate change is forcing companies to rethink their strategies in developing more sustainable construction materials. Diverse types of agro-waste ranging from rice husk ash (RHA), sugarcane bagasse ash (SCBA), and bamboo leaves ash (BLA) among others have been identified as potent solutions in the development of sustainable construction materials. In this review paper, six different construction materials, made using agro-waste products, are examined. The materials include brick/masonry elements, green concrete, insulation materials for buildings, reinforcement materials for buildings, particleboards, and bio-based plastics. The main criterion adopted in selecting the materials regards their popularity and wide-scale use in modern construction applications. Additionally, as this research emphasizes identifying alternative approaches to develop sustainable construction materials, the focus is directed toward mainstream materials whose continued use has an adverse impact on the environment. The findings obtained from the review showed that the use of agro-waste to develop sustainable construction materials was effective, as the developed materials adhered to established building standards. Therefore, this indicates that agro-waste materials have the potential to replace conventional construction materials and hence achieve economic, environmental, and social sustainability in the long run.","author":[{"dropping-particle":"","family":"Maraveas","given":"Chrysanthos","non-dropping-particle":"","parse-names":false,"suffix":""}],"container-title":"Materials","id":"ITEM-7","issue":"2","issued":{"date-parts":[["2020","1","7"]]},"page":"262","title":"Production of Sustainable Construction Materials Using Agro-Wastes","type":"article-journal","volume":"13"},"uris":["http://www.mendeley.com/documents/?uuid=62368016-c303-41b7-89b3-16d3da36c0a0"]},{"id":"ITEM-8","itemData":{"DOI":"10.1007/s10806-019-09768-1","ISBN":"0123456789","ISSN":"1187-7863","abstract":"In an increasingly urbanized world, construction industry is called upon to serve the needs of human society, such as environmental protection and safety in terms of infrastructure. In this context, a sustainable and ethical development means a close connection between buildings and environment. This connection can be achieved through, for example, the concept of ecological concrete or green concrete, as it is often called. The conventional process of obtaining cement and mineral aggregates from the concrete composition generates pollution, especially through greenhouse gas emissions. Also, one should not ignore the fact that extraction of the raw materials affects the habitats of the sites and of the neighboring areas. When construction materials are questioned, the ethical issues lay not in the means of expression, but mainly in the means of production. More to the point, the present contribution aimed to find solutions for enhancing the adhesion of vegetal aggregates with the cement matrix, in order to obtain a material with optimal mechanical properties, which is valued as an ethical approach of building industry. Results showed that plant aggregates can be used to obtain a building material which can be improved by using partial substitution of cement by silica fume, fly ash, or by using additives (sodium silicate and air entraining additive) and that green concrete as an environmentally friendly material offers the alternative for lower energy use and fewer CO2 emissions. Marketers must understand not only the advantages of these green materials, but also that they have an ethical commitment to provide consumers with environmentally friendly materials.","author":[{"dropping-particle":"","family":"Grădinaru","given":"Cătălina Mihaela","non-dropping-particle":"","parse-names":false,"suffix":""},{"dropping-particle":"","family":"Şerbănoiu","given":"Adrian Alexandru","non-dropping-particle":"","parse-names":false,"suffix":""},{"dropping-particle":"","family":"Babor","given":"Danut Traian","non-dropping-particle":"","parse-names":false,"suffix":""},{"dropping-particle":"","family":"Sârbu","given":"Gabriel Constantin","non-dropping-particle":"","parse-names":false,"suffix":""},{"dropping-particle":"","family":"Petrescu-Mag","given":"Ioan Valentin","non-dropping-particle":"","parse-names":false,"suffix":""},{"dropping-particle":"","family":"Grădinaru","given":"Andrei Cristian","non-dropping-particle":"","parse-names":false,"suffix":""}],"container-title":"Journal of Agricultural and Environmental Ethics","id":"ITEM-8","issue":"1","issued":{"date-parts":[["2019","2","26"]]},"page":"77-93","publisher":"Springer Netherlands","title":"When Agricultural Waste Transforms into an Environmentally Friendly Material: The Case of Green Concrete as Alternative to Natural Resources Depletion","type":"article-journal","volume":"32"},"uris":["http://www.mendeley.com/documents/?uuid=e11d9586-ce90-491d-ae4e-6e4c44119c83"]},{"id":"ITEM-9","itemData":{"DOI":"10.3390/app11020494","ISSN":"2076-3417","abstract":"Recycled waste materials obtained from industrial and agricultural processes are becoming promising thermal and acoustic insulating solutions in building applications; their use can play an important role in the environmental impact reduction. The aim of the present paper is the evaluation of the thermal performance of recycled waste panels consisting of cork scraps, rice husk, coffee chaff, and end-life granulated tires, glued in different weight ratios and pressed. Six panels obtained from the mixing of these waste materials were fabricated and analyzed. In particular, the scope is the selection of the best compromise solutions from the thermal and environmental points of view. To this aim, thermal resistances were measured in laboratory and a Life Cycle Assessment (LCA) analysis was carried out for each panel; a cross-comparative examination was performed in order to optimize their properties and find the best panels solutions to be assembled in the future. Life Cycle Analysis was carried out in terms of primary Embodied Energy and Greenhouse Gas Emissions, considering a ‘‘cradle-to-gate” approach. The obtained thermal conductivities varied in the 0.055 to 0.135 W/mK range, in the same order of magnitude of many traditional systems. The best thermal results were obtained for the panels made of granulated cork, rice husk, and coffee chaff in this order. The rubber granulate showed higher values of the thermal conductivity (about 0.15 W/mK); a very interesting combined solution was the panel composed of cork (60%), rice husk (20%), and coffee chaff (20%), with a thermal conductivity of 0.08 W/mK and a Global Warming Potential of only 2.6 kg CO2eq/m2. Considering the Embodied Energy (CED), the best solution is a panel composed of 56% of cork and 44% of coffee chaff (minimum CED and thermal conductivity).","author":[{"dropping-particle":"","family":"Ricciardi","given":"Paola","non-dropping-particle":"","parse-names":false,"suffix":""},{"dropping-particle":"","family":"Belloni","given":"Elisa","non-dropping-particle":"","parse-names":false,"suffix":""},{"dropping-particle":"","family":"Merli","given":"Francesca","non-dropping-particle":"","parse-names":false,"suffix":""},{"dropping-particle":"","family":"Buratti","given":"Cinzia","non-dropping-particle":"","parse-names":false,"suffix":""}],"container-title":"Applied Sciences","id":"ITEM-9","issue":"2","issued":{"date-parts":[["2021","1","6"]]},"page":"494","title":"Sustainable Panels Made with Industrial and Agricultural Waste: Thermal and Environmental Critical Analysis of the Experimental Results","type":"article-journal","volume":"11"},"uris":["http://www.mendeley.com/documents/?uuid=887accc2-9e3a-4ede-8de0-2c7f38c1e3e4"]},{"id":"ITEM-10","itemData":{"ISSN":"09766316","abstract":"Growing increase of human activities in recent years has resulted into an unprecedented increase in Energy use. With very little awareness in the utilization of Renewable Energy, in some region in Africa, the emergence of new innovative technologies with respect to energy efficient is minimal. This leads to high energy consumption cost in ensuring appropriate comfort level in building especially residential. This research looks at the possibility of using Agricultural residues in Namibia to develop appropriate materials that can be used to ensure more efficient energy consumption in residential buildings in Namibia or any semi-arid region. Vary mixed percentages of residues of maize, millet, rice and cow dung were designed to developed eleven 220cm by 110 cm by 40 cm board samples (labelled AK) from residues of maize, millet, rice and cow dung. The samples were compacted, sun dried for 7 days and tested for thermal conductivity and thermal resistivity using a thermal conductivity test machine EP500e. Results from the eleven samples tested revealed that sample C (composed of 10% maize, 10% millet, 30% rice and 40% cow dung) gives the lowest thermal conductivity (i.e. of 54.65 mW/(m*K)) and the highest thermal resistivity (i.e. 0.6935 m2K/W), hence a very good thermal efficient as compared with sample A (composed of 40% maize, 30% millet, 10% rice and 20% cow dung) that gave the highest thermal conductivity and lowest thermal resistivity, hence considered poor thermal efficient. Regression analyses conducted between the best (i.e. sample C) and the worst (i.e. sample A) revealed R2 value of 95% and 91% respectively.","author":[{"dropping-particle":"","family":"Onjefu","given":"L. A.","non-dropping-particle":"","parse-names":false,"suffix":""},{"dropping-particle":"","family":"Kamara","given":"V. S.","non-dropping-particle":"","parse-names":false,"suffix":""},{"dropping-particle":"","family":"Chisale","given":"P.","non-dropping-particle":"","parse-names":false,"suffix":""},{"dropping-particle":"","family":"Kgabi","given":"N. A.","non-dropping-particle":"","parse-names":false,"suffix":""},{"dropping-particle":"","family":"Zulu","given":"A.","non-dropping-particle":"","parse-names":false,"suffix":""}],"container-title":"International Journal of Civil Engineering and Technology","id":"ITEM-10","issue":"2","issued":{"date-parts":[["2019"]]},"page":"2067-2074","title":"Thermal efficient isolating materials from agricultural residues to improve energy efficiency in buildings","type":"article-journal","volume":"10"},"uris":["http://www.mendeley.com/documents/?uuid=71cf1567-a132-47f0-b96a-b4ab4e306dd9"]}],"mendeley":{"formattedCitation":"[14, 31–33, 87, 91, 93, 100, 105, 115]","plainTextFormattedCitation":"[14, 31–33, 87, 91, 93, 100, 105, 115]","previouslyFormattedCitation":"[14, 23–25, 88, 91, 93, 100, 105, 115]"},"properties":{"noteIndex":0},"schema":"https://github.com/citation-style-language/schema/raw/master/csl-citation.json"}</w:instrText>
            </w:r>
            <w:r>
              <w:rPr>
                <w:i w:val="0"/>
                <w:sz w:val="16"/>
                <w:szCs w:val="16"/>
                <w:lang w:val="es-ES"/>
              </w:rPr>
              <w:fldChar w:fldCharType="separate"/>
            </w:r>
            <w:r>
              <w:rPr>
                <w:i w:val="0"/>
                <w:sz w:val="16"/>
                <w:szCs w:val="16"/>
                <w:lang w:val="en-GB"/>
              </w:rPr>
              <w:t>[14, 31–33, 87, 91, 93, 100, 105, 115]</w:t>
            </w:r>
            <w:r>
              <w:rPr>
                <w:i w:val="0"/>
                <w:sz w:val="16"/>
                <w:szCs w:val="16"/>
                <w:lang w:val="es-ES"/>
              </w:rPr>
              <w:fldChar w:fldCharType="end"/>
            </w:r>
          </w:p>
        </w:tc>
      </w:tr>
    </w:tbl>
    <w:p w:rsidR="00160424" w:rsidRDefault="00160424" w:rsidP="00160424">
      <w:pPr>
        <w:pStyle w:val="MDPI31text"/>
        <w:ind w:left="0" w:firstLine="0"/>
      </w:pPr>
    </w:p>
    <w:p w:rsidR="00160424" w:rsidRDefault="00160424"/>
    <w:p w:rsidR="00160424" w:rsidRDefault="00160424" w:rsidP="00160424">
      <w:pPr>
        <w:spacing w:after="200" w:line="276" w:lineRule="auto"/>
        <w:jc w:val="center"/>
        <w:rPr>
          <w:rFonts w:ascii="Palatino Linotype" w:eastAsia="Times New Roman" w:hAnsi="Palatino Linotype" w:cs="Cordia New"/>
          <w:color w:val="000000"/>
          <w:sz w:val="18"/>
          <w:szCs w:val="18"/>
          <w:lang w:val="es-ES" w:eastAsia="de-DE" w:bidi="en-US"/>
        </w:rPr>
      </w:pPr>
      <w:r>
        <w:rPr>
          <w:rFonts w:ascii="Palatino Linotype" w:hAnsi="Palatino Linotype"/>
          <w:b/>
          <w:sz w:val="18"/>
          <w:szCs w:val="18"/>
          <w:lang w:val="es-ES"/>
        </w:rPr>
        <w:t>Table 6.</w:t>
      </w:r>
      <w:r>
        <w:rPr>
          <w:rFonts w:ascii="Palatino Linotype" w:hAnsi="Palatino Linotype"/>
          <w:sz w:val="18"/>
          <w:szCs w:val="18"/>
          <w:lang w:val="es-ES"/>
        </w:rPr>
        <w:t xml:space="preserve"> European Union projects</w:t>
      </w:r>
    </w:p>
    <w:tbl>
      <w:tblPr>
        <w:tblW w:w="14169" w:type="dxa"/>
        <w:jc w:val="center"/>
        <w:tblLayout w:type="fixed"/>
        <w:tblLook w:val="04A0" w:firstRow="1" w:lastRow="0" w:firstColumn="1" w:lastColumn="0" w:noHBand="0" w:noVBand="1"/>
      </w:tblPr>
      <w:tblGrid>
        <w:gridCol w:w="1584"/>
        <w:gridCol w:w="4376"/>
        <w:gridCol w:w="2151"/>
        <w:gridCol w:w="2805"/>
        <w:gridCol w:w="2402"/>
        <w:gridCol w:w="851"/>
      </w:tblGrid>
      <w:tr w:rsidR="00160424" w:rsidTr="00326659">
        <w:trPr>
          <w:trHeight w:val="472"/>
          <w:jc w:val="center"/>
        </w:trPr>
        <w:tc>
          <w:tcPr>
            <w:tcW w:w="1584"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s-ES"/>
              </w:rPr>
            </w:pPr>
            <w:r>
              <w:rPr>
                <w:b/>
                <w:i w:val="0"/>
                <w:color w:val="auto"/>
                <w:sz w:val="16"/>
                <w:szCs w:val="16"/>
                <w:lang w:val="es-ES"/>
              </w:rPr>
              <w:t>Proyect name</w:t>
            </w:r>
          </w:p>
        </w:tc>
        <w:tc>
          <w:tcPr>
            <w:tcW w:w="4376"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s-ES"/>
              </w:rPr>
            </w:pPr>
            <w:r>
              <w:rPr>
                <w:b/>
                <w:i w:val="0"/>
                <w:color w:val="auto"/>
                <w:sz w:val="16"/>
                <w:szCs w:val="16"/>
                <w:lang w:val="es-ES"/>
              </w:rPr>
              <w:t>Objetive</w:t>
            </w:r>
          </w:p>
        </w:tc>
        <w:tc>
          <w:tcPr>
            <w:tcW w:w="2151"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s-ES"/>
              </w:rPr>
            </w:pPr>
            <w:r>
              <w:rPr>
                <w:b/>
                <w:i w:val="0"/>
                <w:color w:val="auto"/>
                <w:sz w:val="16"/>
                <w:szCs w:val="16"/>
                <w:lang w:val="es-ES"/>
              </w:rPr>
              <w:t>Type of AWB</w:t>
            </w:r>
          </w:p>
        </w:tc>
        <w:tc>
          <w:tcPr>
            <w:tcW w:w="2805"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n-GB"/>
              </w:rPr>
            </w:pPr>
            <w:r>
              <w:rPr>
                <w:b/>
                <w:i w:val="0"/>
                <w:color w:val="auto"/>
                <w:sz w:val="16"/>
                <w:szCs w:val="16"/>
                <w:lang w:val="en-GB"/>
              </w:rPr>
              <w:t>Type of bio-based prodcuts</w:t>
            </w:r>
          </w:p>
        </w:tc>
        <w:tc>
          <w:tcPr>
            <w:tcW w:w="2402"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s-ES"/>
              </w:rPr>
            </w:pPr>
            <w:r>
              <w:rPr>
                <w:b/>
                <w:i w:val="0"/>
                <w:color w:val="auto"/>
                <w:sz w:val="16"/>
                <w:szCs w:val="16"/>
                <w:lang w:val="es-ES"/>
              </w:rPr>
              <w:t>Project implementation date</w:t>
            </w:r>
          </w:p>
        </w:tc>
        <w:tc>
          <w:tcPr>
            <w:tcW w:w="851" w:type="dxa"/>
            <w:tcBorders>
              <w:top w:val="single" w:sz="4" w:space="0" w:color="auto"/>
              <w:bottom w:val="single" w:sz="4" w:space="0" w:color="auto"/>
            </w:tcBorders>
            <w:shd w:val="clear" w:color="auto" w:fill="F2F2F2"/>
            <w:vAlign w:val="center"/>
          </w:tcPr>
          <w:p w:rsidR="00160424" w:rsidRDefault="00160424" w:rsidP="00326659">
            <w:pPr>
              <w:pStyle w:val="MDPI22heading2"/>
              <w:ind w:left="0"/>
              <w:jc w:val="center"/>
              <w:rPr>
                <w:b/>
                <w:i w:val="0"/>
                <w:color w:val="auto"/>
                <w:sz w:val="16"/>
                <w:szCs w:val="16"/>
                <w:lang w:val="es-ES"/>
              </w:rPr>
            </w:pPr>
            <w:r>
              <w:rPr>
                <w:b/>
                <w:i w:val="0"/>
                <w:color w:val="auto"/>
                <w:sz w:val="16"/>
                <w:szCs w:val="16"/>
                <w:lang w:val="es-ES"/>
              </w:rPr>
              <w:t>R</w:t>
            </w:r>
          </w:p>
        </w:tc>
      </w:tr>
      <w:tr w:rsidR="00160424" w:rsidTr="00326659">
        <w:trPr>
          <w:jc w:val="center"/>
        </w:trPr>
        <w:tc>
          <w:tcPr>
            <w:tcW w:w="1584"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n-GB"/>
              </w:rPr>
            </w:pPr>
            <w:r>
              <w:rPr>
                <w:rFonts w:cs="Arial"/>
                <w:i w:val="0"/>
                <w:color w:val="auto"/>
                <w:sz w:val="16"/>
                <w:szCs w:val="16"/>
                <w:shd w:val="clear" w:color="auto" w:fill="FFFFFF"/>
                <w:lang w:val="en-GB"/>
              </w:rPr>
              <w:t>Grant agreement ID: CR147691-BRE21154</w:t>
            </w:r>
          </w:p>
        </w:tc>
        <w:tc>
          <w:tcPr>
            <w:tcW w:w="4376"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n-GB"/>
              </w:rPr>
            </w:pPr>
            <w:r>
              <w:rPr>
                <w:rFonts w:cs="Arial"/>
                <w:i w:val="0"/>
                <w:color w:val="auto"/>
                <w:sz w:val="16"/>
                <w:szCs w:val="16"/>
                <w:shd w:val="clear" w:color="auto" w:fill="FFFFFF"/>
                <w:lang w:val="en-GB"/>
              </w:rPr>
              <w:t>Development of new construction materials based on mineral binders derived from waste</w:t>
            </w:r>
          </w:p>
        </w:tc>
        <w:tc>
          <w:tcPr>
            <w:tcW w:w="2151"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s-ES"/>
              </w:rPr>
            </w:pPr>
            <w:r>
              <w:rPr>
                <w:rFonts w:cs="Arial"/>
                <w:i w:val="0"/>
                <w:color w:val="auto"/>
                <w:sz w:val="16"/>
                <w:szCs w:val="16"/>
                <w:shd w:val="clear" w:color="auto" w:fill="FFFFFF"/>
                <w:lang w:val="es-ES"/>
              </w:rPr>
              <w:t>Straw and husk</w:t>
            </w:r>
          </w:p>
        </w:tc>
        <w:tc>
          <w:tcPr>
            <w:tcW w:w="2805"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s-ES"/>
              </w:rPr>
            </w:pPr>
            <w:r>
              <w:rPr>
                <w:rFonts w:cs="Arial"/>
                <w:i w:val="0"/>
                <w:color w:val="auto"/>
                <w:sz w:val="16"/>
                <w:szCs w:val="16"/>
                <w:shd w:val="clear" w:color="auto" w:fill="FFFFFF"/>
                <w:lang w:val="es-ES"/>
              </w:rPr>
              <w:t>Mineral binder</w:t>
            </w:r>
          </w:p>
        </w:tc>
        <w:tc>
          <w:tcPr>
            <w:tcW w:w="2402"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s-ES"/>
              </w:rPr>
            </w:pPr>
            <w:r>
              <w:rPr>
                <w:rFonts w:cs="Arial"/>
                <w:i w:val="0"/>
                <w:color w:val="auto"/>
                <w:sz w:val="16"/>
                <w:szCs w:val="16"/>
                <w:shd w:val="clear" w:color="auto" w:fill="FFFFFF"/>
                <w:lang w:val="es-ES"/>
              </w:rPr>
              <w:t>May-July 1994</w:t>
            </w:r>
          </w:p>
        </w:tc>
        <w:tc>
          <w:tcPr>
            <w:tcW w:w="851" w:type="dxa"/>
            <w:tcBorders>
              <w:top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lang w:val="es-ES"/>
              </w:rPr>
              <w:instrText>ADDIN CSL_CITATION {"citationItems":[{"id":"ITEM-1","itemData":{"URL":"https://cordis.europa.eu/project/id/CR147691-BRE21154","accessed":{"date-parts":[["2022","4","11"]]},"author":[{"dropping-particle":"","family":"European Commission","given":"","non-dropping-particle":"","parse-names":false,"suffix":""}],"id":"ITEM-1","issued":{"date-parts":[["1994"]]},"title":"Development of new construction materials based on mineral binders derived from waste","type":"webpage"},"uris":["http://www.mendeley.com/documents/?uuid=f53c2639-e2d0-4098-8d00-ad7304d23bce"]}],"mendeley":{"formattedCitation":"[117]","plainTextFormattedCitation":"[117]","previouslyFormattedCitation":"[117]"},"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17]</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ECO-PCCM</w:t>
            </w: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To introduce a new class of eco-friendly and cost-effective polymer composite construction material</w:t>
            </w:r>
          </w:p>
        </w:tc>
        <w:tc>
          <w:tcPr>
            <w:tcW w:w="21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Rice straw, hemp, kenaf, cotton, sisal, flax</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Renewable eco-friendly composites for structural components</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October 2004 -</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September 2007</w:t>
            </w: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509185/reporting","accessed":{"date-parts":[["2022","4","12"]]},"author":[{"dropping-particle":"","family":"European Commission","given":"","non-dropping-particle":"","parse-names":false,"suffix":""}],"id":"ITEM-1","issued":{"date-parts":[["2011"]]},"title":"Eco-houses based on eco-friendly polymer composite construction materials","type":"webpage"},"uris":["http://www.mendeley.com/documents/?uuid=a4ca3aa3-f2ce-4de1-b223-a559176a0238"]}],"mendeley":{"formattedCitation":"[118]","plainTextFormattedCitation":"[118]","previouslyFormattedCitation":"[118]"},"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18]</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SYNPOL- Biopolymers from Syngas Fermentation</w:t>
            </w:r>
          </w:p>
        </w:tc>
        <w:tc>
          <w:tcPr>
            <w:tcW w:w="4376"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Establish a platform for integrating synthesis gas production and fermentation technologies for cost-effective commercial production of high value-added biopolymers.</w:t>
            </w:r>
          </w:p>
        </w:tc>
        <w:tc>
          <w:tcPr>
            <w:tcW w:w="2151"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Straw</w:t>
            </w:r>
          </w:p>
        </w:tc>
        <w:tc>
          <w:tcPr>
            <w:tcW w:w="2805"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Biopolymers</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October 2012 -</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September 2016</w:t>
            </w:r>
          </w:p>
          <w:p w:rsidR="00160424" w:rsidRDefault="00160424" w:rsidP="00326659">
            <w:pPr>
              <w:pStyle w:val="MDPI22heading2"/>
              <w:ind w:left="0"/>
              <w:jc w:val="center"/>
              <w:rPr>
                <w:rFonts w:cs="Arial"/>
                <w:i w:val="0"/>
                <w:color w:val="auto"/>
                <w:sz w:val="16"/>
                <w:szCs w:val="16"/>
                <w:shd w:val="clear" w:color="auto" w:fill="FFFFFF"/>
              </w:rPr>
            </w:pP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311815","accessed":{"date-parts":[["2022","4","11"]]},"author":[{"dropping-particle":"","family":"European Union","given":"","non-dropping-particle":"","parse-names":false,"suffix":""}],"id":"ITEM-1","issued":{"date-parts":[["2017"]]},"title":"SYNPOL- Biopolymers from syngas fermentation","type":"webpage"},"uris":["http://www.mendeley.com/documents/?uuid=940d3f7e-1d0b-4bd7-955e-3c470fe73a2b"]}],"mendeley":{"formattedCitation":"[119]","plainTextFormattedCitation":"[119]","previouslyFormattedCitation":"[119]"},"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19]</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REHAP</w:t>
            </w:r>
          </w:p>
          <w:p w:rsidR="00160424" w:rsidRDefault="00160424" w:rsidP="00326659">
            <w:pPr>
              <w:pStyle w:val="MDPI22heading2"/>
              <w:ind w:left="0"/>
              <w:jc w:val="center"/>
              <w:rPr>
                <w:i w:val="0"/>
                <w:color w:val="auto"/>
                <w:sz w:val="16"/>
                <w:szCs w:val="16"/>
                <w:lang w:val="en-GB"/>
              </w:rPr>
            </w:pP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Development of new materials for the construction sector from agricultural and forestry residues</w:t>
            </w:r>
          </w:p>
        </w:tc>
        <w:tc>
          <w:tcPr>
            <w:tcW w:w="21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Wheat straw</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Thermoplastic PU Adhesive</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Wooden boards</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Cement</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October 2016 -</w:t>
            </w:r>
          </w:p>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March 2021</w:t>
            </w:r>
          </w:p>
        </w:tc>
        <w:tc>
          <w:tcPr>
            <w:tcW w:w="851" w:type="dxa"/>
            <w:shd w:val="clear" w:color="auto" w:fill="auto"/>
            <w:vAlign w:val="center"/>
          </w:tcPr>
          <w:p w:rsidR="00160424" w:rsidRDefault="00160424" w:rsidP="00326659">
            <w:pPr>
              <w:pStyle w:val="NoSpacing"/>
              <w:spacing w:line="260" w:lineRule="atLeast"/>
              <w:jc w:val="center"/>
              <w:rPr>
                <w:rFonts w:ascii="Palatino Linotype" w:hAnsi="Palatino Linotype" w:cs="Arial"/>
                <w:i/>
                <w:sz w:val="16"/>
                <w:szCs w:val="16"/>
                <w:shd w:val="clear" w:color="auto" w:fill="FFFFFF"/>
              </w:rPr>
            </w:pPr>
            <w:r>
              <w:rPr>
                <w:rFonts w:ascii="Palatino Linotype" w:hAnsi="Palatino Linotype"/>
                <w:color w:val="000000"/>
                <w:sz w:val="16"/>
                <w:szCs w:val="16"/>
              </w:rPr>
              <w:fldChar w:fldCharType="begin" w:fldLock="1"/>
            </w:r>
            <w:r>
              <w:rPr>
                <w:rFonts w:ascii="Palatino Linotype" w:hAnsi="Palatino Linotype"/>
                <w:color w:val="000000"/>
                <w:sz w:val="16"/>
                <w:szCs w:val="16"/>
              </w:rPr>
              <w:instrText>ADDIN CSL_CITATION {"citationItems":[{"id":"ITEM-1","itemData":{"author":[{"dropping-particle":"","family":"European union","given":"","non-dropping-particle":"","parse-names":false,"suffix":""}],"id":"ITEM-1","issued":{"date-parts":[["2016"]]},"page":"1-2","title":"Rehap. Systemic approach to reduce energy demand and CO2 emissions of processes that transform agroforestry waste into high added value products","type":"article"},"uris":["http://www.mendeley.com/documents/?uuid=3336f608-d512-4c60-b37b-55e58d946c12"]}],"mendeley":{"formattedCitation":"[123]","plainTextFormattedCitation":"[123]","previouslyFormattedCitation":"[123]"},"properties":{"noteIndex":0},"schema":"https://github.com/citation-style-language/schema/raw/master/csl-citation.json"}</w:instrText>
            </w:r>
            <w:r>
              <w:rPr>
                <w:rFonts w:ascii="Palatino Linotype" w:hAnsi="Palatino Linotype"/>
                <w:color w:val="000000"/>
                <w:sz w:val="16"/>
                <w:szCs w:val="16"/>
              </w:rPr>
              <w:fldChar w:fldCharType="separate"/>
            </w:r>
            <w:r>
              <w:rPr>
                <w:rFonts w:ascii="Palatino Linotype" w:hAnsi="Palatino Linotype"/>
                <w:color w:val="000000"/>
                <w:sz w:val="16"/>
                <w:szCs w:val="16"/>
              </w:rPr>
              <w:t>[123]</w:t>
            </w:r>
            <w:r>
              <w:rPr>
                <w:rFonts w:ascii="Palatino Linotype" w:hAnsi="Palatino Linotype"/>
                <w:color w:val="000000"/>
                <w:sz w:val="16"/>
                <w:szCs w:val="16"/>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AgroCycle</w:t>
            </w: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lang w:val="en-GB"/>
              </w:rPr>
              <w:t>T</w:t>
            </w:r>
            <w:r>
              <w:rPr>
                <w:rFonts w:cs="Arial"/>
                <w:i w:val="0"/>
                <w:color w:val="auto"/>
                <w:sz w:val="16"/>
                <w:szCs w:val="16"/>
                <w:shd w:val="clear" w:color="auto" w:fill="FFFFFF"/>
              </w:rPr>
              <w:t>o convert low-value agricultural waste into highly valuable products, achieving a 10% increase in waste recycling and valorisation by 2020.</w:t>
            </w:r>
          </w:p>
        </w:tc>
        <w:tc>
          <w:tcPr>
            <w:tcW w:w="2151" w:type="dxa"/>
            <w:shd w:val="clear" w:color="auto" w:fill="auto"/>
            <w:vAlign w:val="center"/>
          </w:tcPr>
          <w:p w:rsidR="00160424" w:rsidRDefault="00160424" w:rsidP="00326659">
            <w:pPr>
              <w:pStyle w:val="MDPI22heading2"/>
              <w:ind w:left="0"/>
              <w:jc w:val="center"/>
              <w:rPr>
                <w:color w:val="auto"/>
                <w:sz w:val="16"/>
                <w:szCs w:val="16"/>
                <w:lang w:val="en-GB"/>
              </w:rPr>
            </w:pPr>
            <w:r>
              <w:rPr>
                <w:rFonts w:cs="Arial"/>
                <w:i w:val="0"/>
                <w:color w:val="auto"/>
                <w:sz w:val="16"/>
                <w:szCs w:val="16"/>
                <w:shd w:val="clear" w:color="auto" w:fill="FFFFFF"/>
              </w:rPr>
              <w:t>Horticultural waste</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High value-added biopolymers</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June 2016 -</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ay 2019</w:t>
            </w: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article/id/410208-sustainable-food-waste-reduction-solutions-bolster-our-bioeconomy","accessed":{"date-parts":[["2022","4","11"]]},"author":[{"dropping-particle":"","family":"European Commission","given":"","non-dropping-particle":"","parse-names":false,"suffix":""}],"id":"ITEM-1","issued":{"date-parts":[["2019"]]},"title":"Sustainable techno-economic solutions for the agricultural value chain","type":"webpage"},"uris":["http://www.mendeley.com/documents/?uuid=fdb2db0d-d898-4495-822e-b7f2ba2b6c2e"]}],"mendeley":{"formattedCitation":"[128]","plainTextFormattedCitation":"[128]","previouslyFormattedCitation":"[125]"},"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28]</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ycotaff</w:t>
            </w: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A renewable bio-based material that enables efficient, cost-effective production of high-quality insulation, packaging, dry-wall, and other building materials</w:t>
            </w:r>
          </w:p>
        </w:tc>
        <w:tc>
          <w:tcPr>
            <w:tcW w:w="21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ushroom mycelia</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Prefabrication walls</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aterial for insulation and other building applications</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June -</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september 2018</w:t>
            </w: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816933","author":[{"dropping-particle":"","family":"European Commission","given":"","non-dropping-particle":"","parse-names":false,"suffix":""}],"id":"ITEM-1","issued":{"date-parts":[["2018"]]},"title":"A renewable bio-based material that enables efficient, cost-effective production of high-quality insulation, packaging, dry-wall, and other building materials","type":"webpage"},"uris":["http://www.mendeley.com/documents/?uuid=baee9344-8b4e-425c-aa9d-2eba40fb075e"]}],"mendeley":{"formattedCitation":"[129]","plainTextFormattedCitation":"[129]","previouslyFormattedCitation":"[126]"},"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29]</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BARBARA</w:t>
            </w: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lang w:val="en-GB"/>
              </w:rPr>
            </w:pPr>
            <w:r>
              <w:rPr>
                <w:rFonts w:cs="Arial"/>
                <w:i w:val="0"/>
                <w:color w:val="auto"/>
                <w:sz w:val="16"/>
                <w:szCs w:val="16"/>
                <w:shd w:val="clear" w:color="auto" w:fill="FFFFFF"/>
              </w:rPr>
              <w:t>T</w:t>
            </w:r>
            <w:r>
              <w:rPr>
                <w:rFonts w:cs="Arial"/>
                <w:i w:val="0"/>
                <w:color w:val="auto"/>
                <w:sz w:val="16"/>
                <w:szCs w:val="16"/>
                <w:shd w:val="clear" w:color="auto" w:fill="FFFFFF"/>
                <w:lang w:val="en-GB"/>
              </w:rPr>
              <w:t>he development of novel bio-based engineering bioplastic materials to be validated as functional prototypes with advanced properties for the building and automotive sectors.</w:t>
            </w:r>
          </w:p>
        </w:tc>
        <w:tc>
          <w:tcPr>
            <w:tcW w:w="21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Lemon, carrot, pomegranate and almond shell</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Polyester-Based Biocomposites</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oulds for Resin Transfer Moulding and truss joint prototypes</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ay 2017-</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October 2020</w:t>
            </w: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745578","accessed":{"date-parts":[["2022","4","11"]]},"author":[{"dropping-particle":"","family":"European Commission","given":"","non-dropping-particle":"","parse-names":false,"suffix":""}],"id":"ITEM-1","issued":{"date-parts":[["2021"]]},"title":"Biopolymers with advanced functionalities for building and automotive parts processed through additive manufacturing","type":"webpage"},"uris":["http://www.mendeley.com/documents/?uuid=ec02e2f0-85aa-4500-9da9-f810970d726f"]}],"mendeley":{"formattedCitation":"[130]","plainTextFormattedCitation":"[130]","previouslyFormattedCitation":"[127]"},"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30]</w:t>
            </w:r>
            <w:r>
              <w:rPr>
                <w:rFonts w:cs="Arial"/>
                <w:i w:val="0"/>
                <w:color w:val="auto"/>
                <w:sz w:val="16"/>
                <w:szCs w:val="16"/>
                <w:shd w:val="clear" w:color="auto" w:fill="FFFFFF"/>
              </w:rPr>
              <w:fldChar w:fldCharType="end"/>
            </w:r>
          </w:p>
        </w:tc>
      </w:tr>
      <w:tr w:rsidR="00160424" w:rsidTr="00326659">
        <w:trPr>
          <w:jc w:val="center"/>
        </w:trPr>
        <w:tc>
          <w:tcPr>
            <w:tcW w:w="1584"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B-SMART</w:t>
            </w:r>
          </w:p>
        </w:tc>
        <w:tc>
          <w:tcPr>
            <w:tcW w:w="4376"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To develop new intelligent cementitious nanocomposites for multifunctional built infrastructure made by combining ordinary Portland cement (OPC) with cheap bio-nanomaterials synthesised from root vegetable waste such as carrot and beetroot waste streams produced by the food processing industry.</w:t>
            </w:r>
          </w:p>
        </w:tc>
        <w:tc>
          <w:tcPr>
            <w:tcW w:w="21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Carrot and beetroot waste</w:t>
            </w:r>
          </w:p>
        </w:tc>
        <w:tc>
          <w:tcPr>
            <w:tcW w:w="2805"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Intelligent cementitious nanocomposites for multifunctional built infrastructure</w:t>
            </w:r>
          </w:p>
        </w:tc>
        <w:tc>
          <w:tcPr>
            <w:tcW w:w="2402"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September 2018 - September 2020</w:t>
            </w:r>
          </w:p>
        </w:tc>
        <w:tc>
          <w:tcPr>
            <w:tcW w:w="851" w:type="dxa"/>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799658","accessed":{"date-parts":[["2022","4","12"]]},"author":[{"dropping-particle":"","family":"European Commission","given":"","non-dropping-particle":"","parse-names":false,"suffix":""}],"id":"ITEM-1","issued":{"date-parts":[["2021"]]},"title":"Biomaterials derived from food waste as a green route for the design of eco-friendly, smart and high performance cementitious composites for the next generation multifunctional built infrastructure","type":"webpage"},"uris":["http://www.mendeley.com/documents/?uuid=4d8efab7-0a96-448a-8c48-68e24cee6ddd"]}],"mendeley":{"formattedCitation":"[131]","plainTextFormattedCitation":"[131]","previouslyFormattedCitation":"[128]"},"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31]</w:t>
            </w:r>
            <w:r>
              <w:rPr>
                <w:rFonts w:cs="Arial"/>
                <w:i w:val="0"/>
                <w:color w:val="auto"/>
                <w:sz w:val="16"/>
                <w:szCs w:val="16"/>
                <w:shd w:val="clear" w:color="auto" w:fill="FFFFFF"/>
              </w:rPr>
              <w:fldChar w:fldCharType="end"/>
            </w:r>
          </w:p>
        </w:tc>
      </w:tr>
      <w:tr w:rsidR="00160424" w:rsidTr="00326659">
        <w:trPr>
          <w:jc w:val="center"/>
        </w:trPr>
        <w:tc>
          <w:tcPr>
            <w:tcW w:w="1584" w:type="dxa"/>
            <w:tcBorders>
              <w:bottom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NoAW : No Agro-Waste</w:t>
            </w:r>
          </w:p>
        </w:tc>
        <w:tc>
          <w:tcPr>
            <w:tcW w:w="4376" w:type="dxa"/>
            <w:tcBorders>
              <w:bottom w:val="single" w:sz="4" w:space="0" w:color="auto"/>
            </w:tcBorders>
            <w:shd w:val="clear" w:color="auto" w:fill="auto"/>
            <w:vAlign w:val="center"/>
          </w:tcPr>
          <w:p w:rsidR="00160424" w:rsidRDefault="00160424" w:rsidP="00326659">
            <w:pPr>
              <w:pStyle w:val="MDPI22heading2"/>
              <w:spacing w:before="0"/>
              <w:ind w:left="0"/>
              <w:jc w:val="center"/>
              <w:rPr>
                <w:rFonts w:cs="Arial"/>
                <w:i w:val="0"/>
                <w:color w:val="auto"/>
                <w:sz w:val="16"/>
                <w:szCs w:val="16"/>
                <w:shd w:val="clear" w:color="auto" w:fill="FFFFFF"/>
              </w:rPr>
            </w:pPr>
            <w:r>
              <w:rPr>
                <w:rFonts w:cs="Arial"/>
                <w:i w:val="0"/>
                <w:color w:val="auto"/>
                <w:sz w:val="16"/>
                <w:szCs w:val="16"/>
                <w:shd w:val="clear" w:color="auto" w:fill="FFFFFF"/>
              </w:rPr>
              <w:t>To generate innovative efficient approaches to convert growing agricultural waste issues into eco-efficient bio-based products opportunities with direct benefits for both environment, economy and EU consumer.</w:t>
            </w:r>
          </w:p>
        </w:tc>
        <w:tc>
          <w:tcPr>
            <w:tcW w:w="2151" w:type="dxa"/>
            <w:tcBorders>
              <w:bottom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Maize silage</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grape stalks</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Vine shoots /wine pomace</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Fruit and vegetable wastes</w:t>
            </w:r>
          </w:p>
        </w:tc>
        <w:tc>
          <w:tcPr>
            <w:tcW w:w="2805" w:type="dxa"/>
            <w:tcBorders>
              <w:bottom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Biocomposites/Biodegradable polymers - polyhydroxyalkanoates (PHAs).</w:t>
            </w:r>
          </w:p>
        </w:tc>
        <w:tc>
          <w:tcPr>
            <w:tcW w:w="2402" w:type="dxa"/>
            <w:tcBorders>
              <w:bottom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October 2016 -</w:t>
            </w:r>
          </w:p>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t>January 2021</w:t>
            </w:r>
          </w:p>
        </w:tc>
        <w:tc>
          <w:tcPr>
            <w:tcW w:w="851" w:type="dxa"/>
            <w:tcBorders>
              <w:bottom w:val="single" w:sz="4" w:space="0" w:color="auto"/>
            </w:tcBorders>
            <w:shd w:val="clear" w:color="auto" w:fill="auto"/>
            <w:vAlign w:val="center"/>
          </w:tcPr>
          <w:p w:rsidR="00160424" w:rsidRDefault="00160424" w:rsidP="00326659">
            <w:pPr>
              <w:pStyle w:val="MDPI22heading2"/>
              <w:ind w:left="0"/>
              <w:jc w:val="center"/>
              <w:rPr>
                <w:rFonts w:cs="Arial"/>
                <w:i w:val="0"/>
                <w:color w:val="auto"/>
                <w:sz w:val="16"/>
                <w:szCs w:val="16"/>
                <w:shd w:val="clear" w:color="auto" w:fill="FFFFFF"/>
              </w:rPr>
            </w:pPr>
            <w:r>
              <w:rPr>
                <w:rFonts w:cs="Arial"/>
                <w:i w:val="0"/>
                <w:color w:val="auto"/>
                <w:sz w:val="16"/>
                <w:szCs w:val="16"/>
                <w:shd w:val="clear" w:color="auto" w:fill="FFFFFF"/>
              </w:rPr>
              <w:fldChar w:fldCharType="begin" w:fldLock="1"/>
            </w:r>
            <w:r>
              <w:rPr>
                <w:rFonts w:cs="Arial"/>
                <w:i w:val="0"/>
                <w:color w:val="auto"/>
                <w:sz w:val="16"/>
                <w:szCs w:val="16"/>
                <w:shd w:val="clear" w:color="auto" w:fill="FFFFFF"/>
              </w:rPr>
              <w:instrText>ADDIN CSL_CITATION {"citationItems":[{"id":"ITEM-1","itemData":{"URL":"https://cordis.europa.eu/project/id/688338","accessed":{"date-parts":[["2022","4","11"]]},"author":[{"dropping-particle":"","family":"European Commission","given":"","non-dropping-particle":"","parse-names":false,"suffix":""}],"id":"ITEM-1","issued":{"date-parts":[["2022"]]},"title":"Innovative approaches to turn agricultural waste into ecological and economic assets. NoAW : No Agro-Waste","type":"webpage"},"uris":["http://www.mendeley.com/documents/?uuid=92e83f42-7a17-46fa-97f2-94d5fa7bd35b"]}],"mendeley":{"formattedCitation":"[124]","plainTextFormattedCitation":"[124]","previouslyFormattedCitation":"[124]"},"properties":{"noteIndex":0},"schema":"https://github.com/citation-style-language/schema/raw/master/csl-citation.json"}</w:instrText>
            </w:r>
            <w:r>
              <w:rPr>
                <w:rFonts w:cs="Arial"/>
                <w:i w:val="0"/>
                <w:color w:val="auto"/>
                <w:sz w:val="16"/>
                <w:szCs w:val="16"/>
                <w:shd w:val="clear" w:color="auto" w:fill="FFFFFF"/>
              </w:rPr>
              <w:fldChar w:fldCharType="separate"/>
            </w:r>
            <w:r>
              <w:rPr>
                <w:rFonts w:cs="Arial"/>
                <w:i w:val="0"/>
                <w:color w:val="auto"/>
                <w:sz w:val="16"/>
                <w:szCs w:val="16"/>
                <w:shd w:val="clear" w:color="auto" w:fill="FFFFFF"/>
              </w:rPr>
              <w:t>[124]</w:t>
            </w:r>
            <w:r>
              <w:rPr>
                <w:rFonts w:cs="Arial"/>
                <w:i w:val="0"/>
                <w:color w:val="auto"/>
                <w:sz w:val="16"/>
                <w:szCs w:val="16"/>
                <w:shd w:val="clear" w:color="auto" w:fill="FFFFFF"/>
              </w:rPr>
              <w:fldChar w:fldCharType="end"/>
            </w:r>
          </w:p>
        </w:tc>
      </w:tr>
    </w:tbl>
    <w:p w:rsidR="00160424" w:rsidRDefault="00160424" w:rsidP="00160424">
      <w:pPr>
        <w:pStyle w:val="MDPI43tablefooter"/>
        <w:rPr>
          <w:sz w:val="16"/>
          <w:szCs w:val="16"/>
          <w:lang w:val="es-ES"/>
        </w:rPr>
      </w:pPr>
      <w:r>
        <w:rPr>
          <w:sz w:val="16"/>
          <w:szCs w:val="16"/>
          <w:lang w:val="es-ES"/>
        </w:rPr>
        <w:t>R: Reference</w:t>
      </w:r>
    </w:p>
    <w:p w:rsidR="00160424" w:rsidRDefault="00160424"/>
    <w:sectPr w:rsidR="001604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0424"/>
    <w:rsid w:val="00160424"/>
    <w:rsid w:val="008A3324"/>
    <w:rsid w:val="00BA5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58646"/>
  <w15:chartTrackingRefBased/>
  <w15:docId w15:val="{827F485F-BAF8-4FC0-B5E3-1BB5E2907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60424"/>
    <w:pPr>
      <w:spacing w:after="0" w:line="240" w:lineRule="auto"/>
    </w:pPr>
    <w:rPr>
      <w:rFonts w:ascii="Microsoft Sans Serif" w:eastAsia="Microsoft Sans Serif" w:hAnsi="Microsoft Sans Serif" w:cs="Microsoft Sans Seri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qFormat/>
    <w:rsid w:val="0016042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qFormat/>
    <w:rsid w:val="00160424"/>
    <w:pPr>
      <w:adjustRightInd w:val="0"/>
      <w:snapToGrid w:val="0"/>
      <w:spacing w:before="60" w:after="60" w:line="228" w:lineRule="auto"/>
      <w:ind w:left="2608"/>
      <w:outlineLvl w:val="1"/>
    </w:pPr>
    <w:rPr>
      <w:rFonts w:ascii="Palatino Linotype" w:eastAsia="Times New Roman" w:hAnsi="Palatino Linotype" w:cs="Times New Roman"/>
      <w:i/>
      <w:snapToGrid w:val="0"/>
      <w:color w:val="000000"/>
      <w:sz w:val="20"/>
      <w:lang w:eastAsia="de-DE" w:bidi="en-US"/>
    </w:rPr>
  </w:style>
  <w:style w:type="paragraph" w:customStyle="1" w:styleId="MDPI41tablecaption">
    <w:name w:val="MDPI_4.1_table_caption"/>
    <w:qFormat/>
    <w:rsid w:val="00160424"/>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14history">
    <w:name w:val="MDPI_1.4_history"/>
    <w:basedOn w:val="Normal"/>
    <w:next w:val="Normal"/>
    <w:qFormat/>
    <w:rsid w:val="00160424"/>
    <w:pPr>
      <w:adjustRightInd w:val="0"/>
      <w:snapToGrid w:val="0"/>
      <w:spacing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1articletype">
    <w:name w:val="MDPI_1.1_article_type"/>
    <w:next w:val="Normal"/>
    <w:qFormat/>
    <w:rsid w:val="00160424"/>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styleId="NoSpacing">
    <w:name w:val="No Spacing"/>
    <w:link w:val="NoSpacingChar"/>
    <w:uiPriority w:val="1"/>
    <w:qFormat/>
    <w:rsid w:val="00160424"/>
    <w:pPr>
      <w:spacing w:after="0" w:line="240" w:lineRule="auto"/>
    </w:pPr>
    <w:rPr>
      <w:lang w:val="en-GB"/>
    </w:rPr>
  </w:style>
  <w:style w:type="character" w:customStyle="1" w:styleId="NoSpacingChar">
    <w:name w:val="No Spacing Char"/>
    <w:link w:val="NoSpacing"/>
    <w:uiPriority w:val="1"/>
    <w:qFormat/>
    <w:rsid w:val="00160424"/>
    <w:rPr>
      <w:lang w:val="en-GB"/>
    </w:rPr>
  </w:style>
  <w:style w:type="paragraph" w:customStyle="1" w:styleId="MDPI43tablefooter">
    <w:name w:val="MDPI_4.3_table_footer"/>
    <w:next w:val="MDPI31text"/>
    <w:qFormat/>
    <w:rsid w:val="00160424"/>
    <w:pPr>
      <w:adjustRightInd w:val="0"/>
      <w:snapToGrid w:val="0"/>
      <w:spacing w:after="0" w:line="228" w:lineRule="auto"/>
      <w:ind w:left="2608"/>
    </w:pPr>
    <w:rPr>
      <w:rFonts w:ascii="Palatino Linotype" w:eastAsia="Times New Roman" w:hAnsi="Palatino Linotype" w:cs="Cordia New"/>
      <w:color w:val="000000"/>
      <w:sz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2439</Words>
  <Characters>811908</Characters>
  <Application>Microsoft Office Word</Application>
  <DocSecurity>0</DocSecurity>
  <Lines>6765</Lines>
  <Paragraphs>1904</Paragraphs>
  <ScaleCrop>false</ScaleCrop>
  <HeadingPairs>
    <vt:vector size="2" baseType="variant">
      <vt:variant>
        <vt:lpstr>Title</vt:lpstr>
      </vt:variant>
      <vt:variant>
        <vt:i4>1</vt:i4>
      </vt:variant>
    </vt:vector>
  </HeadingPairs>
  <TitlesOfParts>
    <vt:vector size="1" baseType="lpstr">
      <vt:lpstr/>
    </vt:vector>
  </TitlesOfParts>
  <Company>Springer Nature IT</Company>
  <LinksUpToDate>false</LinksUpToDate>
  <CharactersWithSpaces>95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esh Nawale</dc:creator>
  <cp:keywords/>
  <dc:description/>
  <cp:lastModifiedBy>Nilesh Nawale</cp:lastModifiedBy>
  <cp:revision>1</cp:revision>
  <dcterms:created xsi:type="dcterms:W3CDTF">2022-06-13T12:23:00Z</dcterms:created>
  <dcterms:modified xsi:type="dcterms:W3CDTF">2022-06-13T12:25:00Z</dcterms:modified>
</cp:coreProperties>
</file>